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1DC61B" w14:textId="11C54CCB" w:rsidR="00395DC9" w:rsidRPr="00F164A7" w:rsidRDefault="00CC0095" w:rsidP="00533839">
      <w:pPr>
        <w:pStyle w:val="ListParagraph"/>
        <w:spacing w:after="0" w:line="480" w:lineRule="auto"/>
        <w:ind w:left="0"/>
        <w:jc w:val="center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Toc136370085"/>
      <w:r w:rsidRPr="00F164A7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bookmarkEnd w:id="0"/>
    </w:p>
    <w:p w14:paraId="6448392B" w14:textId="24C11C03" w:rsidR="00B82E67" w:rsidRDefault="0065488D" w:rsidP="00C44BA8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C7BF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BC7BF2">
        <w:rPr>
          <w:rFonts w:ascii="Times New Roman" w:hAnsi="Times New Roman" w:cs="Times New Roman"/>
          <w:sz w:val="24"/>
          <w:szCs w:val="24"/>
        </w:rPr>
        <w:fldChar w:fldCharType="separate"/>
      </w:r>
      <w:r w:rsidR="00B82E67" w:rsidRPr="00BC7BF2">
        <w:rPr>
          <w:rFonts w:ascii="Times New Roman" w:hAnsi="Times New Roman" w:cs="Times New Roman"/>
          <w:noProof/>
          <w:sz w:val="24"/>
          <w:szCs w:val="24"/>
        </w:rPr>
        <w:t>Adriani, A.</w:t>
      </w:r>
      <w:r w:rsidR="007E60EA">
        <w:rPr>
          <w:rFonts w:ascii="Times New Roman" w:hAnsi="Times New Roman" w:cs="Times New Roman"/>
          <w:noProof/>
          <w:sz w:val="24"/>
          <w:szCs w:val="24"/>
        </w:rPr>
        <w:t xml:space="preserve"> (2020)</w:t>
      </w:r>
      <w:r w:rsidR="00B82E67" w:rsidRPr="00BC7BF2">
        <w:rPr>
          <w:rFonts w:ascii="Times New Roman" w:hAnsi="Times New Roman" w:cs="Times New Roman"/>
          <w:noProof/>
          <w:sz w:val="24"/>
          <w:szCs w:val="24"/>
        </w:rPr>
        <w:t xml:space="preserve"> “Earning Per Share, Sinyal Positif Bagi Investor Saham Syariah?”</w:t>
      </w:r>
      <w:r w:rsidR="005402D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82E67"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Proceeding of National Conference on Accounting &amp; Finance</w:t>
      </w:r>
      <w:r w:rsidR="00B82E67"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7486F">
        <w:rPr>
          <w:rFonts w:ascii="Times New Roman" w:hAnsi="Times New Roman" w:cs="Times New Roman"/>
          <w:noProof/>
          <w:sz w:val="24"/>
          <w:szCs w:val="24"/>
        </w:rPr>
        <w:t>V</w:t>
      </w:r>
      <w:r w:rsidR="00B82E67" w:rsidRPr="00BC7BF2">
        <w:rPr>
          <w:rFonts w:ascii="Times New Roman" w:hAnsi="Times New Roman" w:cs="Times New Roman"/>
          <w:noProof/>
          <w:sz w:val="24"/>
          <w:szCs w:val="24"/>
        </w:rPr>
        <w:t>ol. 2, pp. 47–59,</w:t>
      </w:r>
      <w:r w:rsidR="007E60E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06ED9" w:rsidRPr="00BC7BF2">
        <w:rPr>
          <w:rFonts w:ascii="Times New Roman" w:hAnsi="Times New Roman" w:cs="Times New Roman"/>
          <w:noProof/>
          <w:sz w:val="24"/>
          <w:szCs w:val="24"/>
        </w:rPr>
        <w:t>https://journal.uii.ac.id/NCAF/article/view/16541</w:t>
      </w:r>
      <w:r w:rsidR="00B82E67" w:rsidRPr="00BC7BF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4C5A31D" w14:textId="5894FCE8" w:rsidR="002F50A6" w:rsidRPr="002F50A6" w:rsidRDefault="002F50A6" w:rsidP="002F50A6">
      <w:pPr>
        <w:widowControl w:val="0"/>
        <w:tabs>
          <w:tab w:val="left" w:pos="851"/>
        </w:tabs>
        <w:autoSpaceDE w:val="0"/>
        <w:autoSpaceDN w:val="0"/>
        <w:adjustRightInd w:val="0"/>
        <w:spacing w:before="240"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nggraini, Kiki. (2021). "</w:t>
      </w:r>
      <w:r w:rsidRPr="002F50A6">
        <w:rPr>
          <w:rFonts w:ascii="Times New Roman" w:hAnsi="Times New Roman" w:cs="Times New Roman"/>
          <w:noProof/>
          <w:sz w:val="24"/>
          <w:szCs w:val="24"/>
        </w:rPr>
        <w:t>Pengaruh Operating Leverage Dan Financial Leverage Terhadap Earning Per Share (Eps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F50A6">
        <w:rPr>
          <w:rFonts w:ascii="Times New Roman" w:hAnsi="Times New Roman" w:cs="Times New Roman"/>
          <w:noProof/>
          <w:sz w:val="24"/>
          <w:szCs w:val="24"/>
        </w:rPr>
        <w:t>Pada Perusahaan Manufaktur Sub Sektor Makanan Dan Minuman Yang Terdafta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F50A6">
        <w:rPr>
          <w:rFonts w:ascii="Times New Roman" w:hAnsi="Times New Roman" w:cs="Times New Roman"/>
          <w:noProof/>
          <w:sz w:val="24"/>
          <w:szCs w:val="24"/>
        </w:rPr>
        <w:t>Di Bursa Efek Indonesia (Bei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F50A6">
        <w:rPr>
          <w:rFonts w:ascii="Times New Roman" w:hAnsi="Times New Roman" w:cs="Times New Roman"/>
          <w:noProof/>
          <w:sz w:val="24"/>
          <w:szCs w:val="24"/>
        </w:rPr>
        <w:t>Periode 2015-201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"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kripsi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Medan: Universitas Medan Area. </w:t>
      </w:r>
      <w:r w:rsidRPr="002F50A6">
        <w:rPr>
          <w:rFonts w:ascii="Times New Roman" w:hAnsi="Times New Roman" w:cs="Times New Roman"/>
          <w:noProof/>
          <w:sz w:val="24"/>
          <w:szCs w:val="24"/>
        </w:rPr>
        <w:t>https://repositori.uma.ac.id/jspui/handle/123456789/16022</w:t>
      </w:r>
    </w:p>
    <w:p w14:paraId="7B590B59" w14:textId="77777777" w:rsidR="005402D7" w:rsidRPr="00BC7BF2" w:rsidRDefault="005402D7" w:rsidP="005402D7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BDBECC7" w14:textId="1F5C6CDE" w:rsidR="00FF2011" w:rsidRPr="00BC7BF2" w:rsidRDefault="00FF2011" w:rsidP="00C44BA8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 xml:space="preserve">Brigham, Eugene F. dan Houston, Joel F. </w:t>
      </w:r>
      <w:r w:rsidR="0079360F">
        <w:rPr>
          <w:rFonts w:ascii="Times New Roman" w:hAnsi="Times New Roman" w:cs="Times New Roman"/>
          <w:sz w:val="24"/>
          <w:szCs w:val="24"/>
        </w:rPr>
        <w:t>(</w:t>
      </w:r>
      <w:r w:rsidRPr="00BC7BF2">
        <w:rPr>
          <w:rFonts w:ascii="Times New Roman" w:hAnsi="Times New Roman" w:cs="Times New Roman"/>
          <w:sz w:val="24"/>
          <w:szCs w:val="24"/>
        </w:rPr>
        <w:t>2011</w:t>
      </w:r>
      <w:r w:rsidR="0079360F">
        <w:rPr>
          <w:rFonts w:ascii="Times New Roman" w:hAnsi="Times New Roman" w:cs="Times New Roman"/>
          <w:sz w:val="24"/>
          <w:szCs w:val="24"/>
        </w:rPr>
        <w:t>)</w:t>
      </w:r>
      <w:r w:rsidRPr="00BC7BF2">
        <w:rPr>
          <w:rFonts w:ascii="Times New Roman" w:hAnsi="Times New Roman" w:cs="Times New Roman"/>
          <w:sz w:val="24"/>
          <w:szCs w:val="24"/>
        </w:rPr>
        <w:t xml:space="preserve">. </w:t>
      </w:r>
      <w:r w:rsidRPr="00FB4E9E">
        <w:rPr>
          <w:rFonts w:ascii="Times New Roman" w:hAnsi="Times New Roman" w:cs="Times New Roman"/>
          <w:i/>
          <w:iCs/>
          <w:sz w:val="24"/>
          <w:szCs w:val="24"/>
        </w:rPr>
        <w:t>Dasar-dasar Manajemen Keuangan</w:t>
      </w:r>
      <w:r w:rsidRPr="00BC7BF2">
        <w:rPr>
          <w:rFonts w:ascii="Times New Roman" w:hAnsi="Times New Roman" w:cs="Times New Roman"/>
          <w:sz w:val="24"/>
          <w:szCs w:val="24"/>
        </w:rPr>
        <w:t xml:space="preserve"> Terjemahan. Edisi 10. Jakarta: Salemba Empat.</w:t>
      </w:r>
    </w:p>
    <w:p w14:paraId="792F185A" w14:textId="37C948F4" w:rsidR="0066516E" w:rsidRPr="00BC7BF2" w:rsidRDefault="0066516E" w:rsidP="00C3339E">
      <w:pPr>
        <w:spacing w:after="100" w:afterAutospacing="1" w:line="240" w:lineRule="auto"/>
        <w:ind w:left="426" w:hanging="426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 xml:space="preserve">Darsono dan Ashari. </w:t>
      </w:r>
      <w:r w:rsidR="0079360F">
        <w:rPr>
          <w:rFonts w:ascii="Times New Roman" w:hAnsi="Times New Roman" w:cs="Times New Roman"/>
          <w:sz w:val="24"/>
          <w:szCs w:val="24"/>
        </w:rPr>
        <w:t>(</w:t>
      </w:r>
      <w:r w:rsidRPr="00BC7BF2">
        <w:rPr>
          <w:rFonts w:ascii="Times New Roman" w:hAnsi="Times New Roman" w:cs="Times New Roman"/>
          <w:sz w:val="24"/>
          <w:szCs w:val="24"/>
        </w:rPr>
        <w:t>2005</w:t>
      </w:r>
      <w:r w:rsidR="0079360F">
        <w:rPr>
          <w:rFonts w:ascii="Times New Roman" w:hAnsi="Times New Roman" w:cs="Times New Roman"/>
          <w:sz w:val="24"/>
          <w:szCs w:val="24"/>
        </w:rPr>
        <w:t>)</w:t>
      </w:r>
      <w:r w:rsidRPr="00BC7BF2">
        <w:rPr>
          <w:rFonts w:ascii="Times New Roman" w:hAnsi="Times New Roman" w:cs="Times New Roman"/>
          <w:sz w:val="24"/>
          <w:szCs w:val="24"/>
        </w:rPr>
        <w:t xml:space="preserve">. 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 xml:space="preserve">Pedoman Praktis Memahami Laporan Keuangan. </w:t>
      </w:r>
      <w:r w:rsidRPr="00FB4E9E">
        <w:rPr>
          <w:rFonts w:ascii="Times New Roman" w:hAnsi="Times New Roman" w:cs="Times New Roman"/>
          <w:sz w:val="24"/>
          <w:szCs w:val="24"/>
        </w:rPr>
        <w:t>Yogyakarta : CV. Andi Offset</w:t>
      </w:r>
    </w:p>
    <w:p w14:paraId="1C577D3A" w14:textId="29F1278B" w:rsidR="008F7B26" w:rsidRDefault="00B82E67" w:rsidP="008F7B26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Dewi, Andriana Drajat Pandawi, </w:t>
      </w:r>
      <w:r w:rsidR="00F017CB">
        <w:rPr>
          <w:rFonts w:ascii="Times New Roman" w:hAnsi="Times New Roman" w:cs="Times New Roman"/>
          <w:noProof/>
          <w:sz w:val="24"/>
          <w:szCs w:val="24"/>
        </w:rPr>
        <w:t>da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Herry Achmad Buchory.</w:t>
      </w:r>
      <w:r w:rsidR="005402D7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5402D7" w:rsidRPr="00BC7BF2">
        <w:rPr>
          <w:rFonts w:ascii="Times New Roman" w:hAnsi="Times New Roman" w:cs="Times New Roman"/>
          <w:noProof/>
          <w:sz w:val="24"/>
          <w:szCs w:val="24"/>
        </w:rPr>
        <w:t>2019</w:t>
      </w:r>
      <w:r w:rsidR="005402D7">
        <w:rPr>
          <w:rFonts w:ascii="Times New Roman" w:hAnsi="Times New Roman" w:cs="Times New Roman"/>
          <w:noProof/>
          <w:sz w:val="24"/>
          <w:szCs w:val="24"/>
        </w:rPr>
        <w:t>).</w:t>
      </w:r>
      <w:r w:rsidR="00513D8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Pengaruh Kinerja</w:t>
      </w:r>
      <w:r w:rsidR="00F017C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Perusahaan </w:t>
      </w:r>
      <w:r w:rsidR="008F7B26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 Ukuran Perusahaan </w:t>
      </w:r>
      <w:r w:rsidR="008F7B26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 </w:t>
      </w:r>
      <w:r w:rsidR="008F7B26">
        <w:rPr>
          <w:rFonts w:ascii="Times New Roman" w:hAnsi="Times New Roman" w:cs="Times New Roman"/>
          <w:noProof/>
          <w:sz w:val="24"/>
          <w:szCs w:val="24"/>
        </w:rPr>
        <w:t>p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da Perusahaan Properti Yang Terdaftar </w:t>
      </w:r>
      <w:r w:rsidR="00206F85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i BEI Periode 2012-2016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ournal</w:t>
      </w:r>
      <w:r w:rsidR="008F7B2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of Ekuitas</w:t>
      </w:r>
      <w:r w:rsidRPr="00BC7BF2">
        <w:rPr>
          <w:rFonts w:ascii="Times New Roman" w:hAnsi="Times New Roman" w:cs="Times New Roman"/>
          <w:noProof/>
          <w:sz w:val="24"/>
          <w:szCs w:val="24"/>
        </w:rPr>
        <w:t>,</w:t>
      </w:r>
      <w:r w:rsidR="008F7B2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7486F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53, </w:t>
      </w:r>
      <w:r w:rsidR="0027486F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9, pp. 1689–99</w:t>
      </w:r>
    </w:p>
    <w:p w14:paraId="41C62387" w14:textId="7BBBA7AE" w:rsidR="00B82E67" w:rsidRPr="00BC7BF2" w:rsidRDefault="008F7B26" w:rsidP="00BC7BF2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</w:r>
      <w:r w:rsidR="00A76BD7" w:rsidRPr="00BC7BF2">
        <w:rPr>
          <w:rFonts w:ascii="Times New Roman" w:hAnsi="Times New Roman" w:cs="Times New Roman"/>
          <w:noProof/>
          <w:sz w:val="24"/>
          <w:szCs w:val="24"/>
        </w:rPr>
        <w:t>http://repository.ekuitas.ac.id/handle/123456789/734</w:t>
      </w:r>
    </w:p>
    <w:p w14:paraId="21C3FF3E" w14:textId="1B3872B6" w:rsidR="008F7B26" w:rsidRDefault="00B82E67" w:rsidP="008F7B26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" w:name="_Hlk140736839"/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Digdowiseiso, Kumba, </w:t>
      </w:r>
      <w:r w:rsidR="00F017CB">
        <w:rPr>
          <w:rFonts w:ascii="Times New Roman" w:hAnsi="Times New Roman" w:cs="Times New Roman"/>
          <w:noProof/>
          <w:sz w:val="24"/>
          <w:szCs w:val="24"/>
        </w:rPr>
        <w:t>da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Agustina. </w:t>
      </w:r>
      <w:r w:rsidR="00C44BA8">
        <w:rPr>
          <w:rFonts w:ascii="Times New Roman" w:hAnsi="Times New Roman" w:cs="Times New Roman"/>
          <w:noProof/>
          <w:sz w:val="24"/>
          <w:szCs w:val="24"/>
        </w:rPr>
        <w:t>(</w:t>
      </w:r>
      <w:r w:rsidR="00C44BA8" w:rsidRPr="00BC7BF2">
        <w:rPr>
          <w:rFonts w:ascii="Times New Roman" w:hAnsi="Times New Roman" w:cs="Times New Roman"/>
          <w:noProof/>
          <w:sz w:val="24"/>
          <w:szCs w:val="24"/>
        </w:rPr>
        <w:t>2019</w:t>
      </w:r>
      <w:r w:rsidR="00C44BA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“Pengaruh Current Ratio, Net Profit Margin, </w:t>
      </w:r>
      <w:r w:rsidR="008F7B26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 Debt To Equity Ratio </w:t>
      </w:r>
      <w:r w:rsidR="008F7B26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 </w:t>
      </w:r>
      <w:r w:rsidR="008F7B26">
        <w:rPr>
          <w:rFonts w:ascii="Times New Roman" w:hAnsi="Times New Roman" w:cs="Times New Roman"/>
          <w:noProof/>
          <w:sz w:val="24"/>
          <w:szCs w:val="24"/>
        </w:rPr>
        <w:t>p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da Perusahaan Farmasi </w:t>
      </w:r>
      <w:r w:rsidR="008F7B26">
        <w:rPr>
          <w:rFonts w:ascii="Times New Roman" w:hAnsi="Times New Roman" w:cs="Times New Roman"/>
          <w:noProof/>
          <w:sz w:val="24"/>
          <w:szCs w:val="24"/>
        </w:rPr>
        <w:t>y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g Terdaftar </w:t>
      </w:r>
      <w:r w:rsidR="00206F85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>i Bursa Efek Indonesia Tahun 2014-2020.”</w:t>
      </w:r>
      <w:r w:rsidR="008F7B2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="008F7B2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Ilmiah Indonesia</w:t>
      </w:r>
      <w:r w:rsidRPr="00BC7BF2">
        <w:rPr>
          <w:rFonts w:ascii="Times New Roman" w:hAnsi="Times New Roman" w:cs="Times New Roman"/>
          <w:noProof/>
          <w:sz w:val="24"/>
          <w:szCs w:val="24"/>
        </w:rPr>
        <w:t>,</w:t>
      </w:r>
      <w:r w:rsidR="008F7B2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7486F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7, </w:t>
      </w:r>
      <w:r w:rsidR="0027486F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3</w:t>
      </w:r>
      <w:r w:rsidR="00C44BA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94DC403" w14:textId="02344339" w:rsidR="00B82E67" w:rsidRPr="00BC7BF2" w:rsidRDefault="002056FA" w:rsidP="00C44BA8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</w:r>
      <w:r w:rsidR="00DE22F1" w:rsidRPr="00BC7BF2">
        <w:rPr>
          <w:rFonts w:ascii="Times New Roman" w:hAnsi="Times New Roman" w:cs="Times New Roman"/>
          <w:noProof/>
          <w:sz w:val="24"/>
          <w:szCs w:val="24"/>
        </w:rPr>
        <w:t>https://jurnal.syntaxliterate.co.id/index.php/syntaxliterate/article/view/6573.</w:t>
      </w:r>
    </w:p>
    <w:bookmarkEnd w:id="1"/>
    <w:p w14:paraId="05C36EE3" w14:textId="060E9073" w:rsidR="00560392" w:rsidRPr="00BC7BF2" w:rsidRDefault="00560392" w:rsidP="00BC7BF2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>Fahmi,</w:t>
      </w:r>
      <w:r w:rsidR="00C44BA8">
        <w:rPr>
          <w:rFonts w:ascii="Times New Roman" w:hAnsi="Times New Roman" w:cs="Times New Roman"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sz w:val="24"/>
          <w:szCs w:val="24"/>
        </w:rPr>
        <w:t xml:space="preserve">Irham. </w:t>
      </w:r>
      <w:r w:rsidR="008B57DF">
        <w:rPr>
          <w:rFonts w:ascii="Times New Roman" w:hAnsi="Times New Roman" w:cs="Times New Roman"/>
          <w:sz w:val="24"/>
          <w:szCs w:val="24"/>
        </w:rPr>
        <w:t>(</w:t>
      </w:r>
      <w:r w:rsidRPr="00BC7BF2">
        <w:rPr>
          <w:rFonts w:ascii="Times New Roman" w:hAnsi="Times New Roman" w:cs="Times New Roman"/>
          <w:sz w:val="24"/>
          <w:szCs w:val="24"/>
        </w:rPr>
        <w:t>2018</w:t>
      </w:r>
      <w:r w:rsidR="008B57DF">
        <w:rPr>
          <w:rFonts w:ascii="Times New Roman" w:hAnsi="Times New Roman" w:cs="Times New Roman"/>
          <w:sz w:val="24"/>
          <w:szCs w:val="24"/>
        </w:rPr>
        <w:t>)</w:t>
      </w:r>
      <w:r w:rsidRPr="00BC7BF2">
        <w:rPr>
          <w:rFonts w:ascii="Times New Roman" w:hAnsi="Times New Roman" w:cs="Times New Roman"/>
          <w:sz w:val="24"/>
          <w:szCs w:val="24"/>
        </w:rPr>
        <w:t xml:space="preserve">. 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 xml:space="preserve">Pengantar Manajemen Keuangan. </w:t>
      </w:r>
      <w:r w:rsidRPr="00BC7BF2">
        <w:rPr>
          <w:rFonts w:ascii="Times New Roman" w:hAnsi="Times New Roman" w:cs="Times New Roman"/>
          <w:sz w:val="24"/>
          <w:szCs w:val="24"/>
        </w:rPr>
        <w:t>Bandung: Alfabeta</w:t>
      </w:r>
    </w:p>
    <w:p w14:paraId="7526BE8F" w14:textId="2A038081" w:rsidR="0034269D" w:rsidRPr="00BC7BF2" w:rsidRDefault="0034269D" w:rsidP="00BC7BF2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 xml:space="preserve">Ghozali, I. (2016). 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>Aplikasi Analisis Multivariate dengan Program SPSS</w:t>
      </w:r>
      <w:r w:rsidRPr="00BC7BF2">
        <w:rPr>
          <w:rFonts w:ascii="Times New Roman" w:hAnsi="Times New Roman" w:cs="Times New Roman"/>
          <w:sz w:val="24"/>
          <w:szCs w:val="24"/>
        </w:rPr>
        <w:t>. Semarang: Badan Penerbit Universitas Diponegoro (BPUD).</w:t>
      </w:r>
    </w:p>
    <w:p w14:paraId="133B19D2" w14:textId="5D090513" w:rsidR="00BB43A3" w:rsidRDefault="00BB43A3" w:rsidP="00C3339E">
      <w:pPr>
        <w:pStyle w:val="ListParagraph"/>
        <w:spacing w:after="100" w:afterAutospacing="1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>Hanafi, Mamduh M. dan Abdul Halim</w:t>
      </w:r>
      <w:r w:rsidR="008B57DF">
        <w:rPr>
          <w:rFonts w:ascii="Times New Roman" w:hAnsi="Times New Roman" w:cs="Times New Roman"/>
          <w:sz w:val="24"/>
          <w:szCs w:val="24"/>
        </w:rPr>
        <w:t>.</w:t>
      </w:r>
      <w:r w:rsidRPr="00BC7BF2">
        <w:rPr>
          <w:rFonts w:ascii="Times New Roman" w:hAnsi="Times New Roman" w:cs="Times New Roman"/>
          <w:sz w:val="24"/>
          <w:szCs w:val="24"/>
        </w:rPr>
        <w:t xml:space="preserve"> </w:t>
      </w:r>
      <w:r w:rsidR="008B57DF">
        <w:rPr>
          <w:rFonts w:ascii="Times New Roman" w:hAnsi="Times New Roman" w:cs="Times New Roman"/>
          <w:sz w:val="24"/>
          <w:szCs w:val="24"/>
        </w:rPr>
        <w:t>(</w:t>
      </w:r>
      <w:r w:rsidRPr="00BC7BF2">
        <w:rPr>
          <w:rFonts w:ascii="Times New Roman" w:hAnsi="Times New Roman" w:cs="Times New Roman"/>
          <w:sz w:val="24"/>
          <w:szCs w:val="24"/>
        </w:rPr>
        <w:t>2014</w:t>
      </w:r>
      <w:r w:rsidR="008B57DF">
        <w:rPr>
          <w:rFonts w:ascii="Times New Roman" w:hAnsi="Times New Roman" w:cs="Times New Roman"/>
          <w:sz w:val="24"/>
          <w:szCs w:val="24"/>
        </w:rPr>
        <w:t xml:space="preserve">). 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>Analisis Laporan Keuangan</w:t>
      </w:r>
      <w:r w:rsidRPr="00BC7BF2">
        <w:rPr>
          <w:rFonts w:ascii="Times New Roman" w:hAnsi="Times New Roman" w:cs="Times New Roman"/>
          <w:sz w:val="24"/>
          <w:szCs w:val="24"/>
        </w:rPr>
        <w:t xml:space="preserve">., </w:t>
      </w:r>
      <w:r w:rsidR="00C3339E">
        <w:rPr>
          <w:rFonts w:ascii="Times New Roman" w:hAnsi="Times New Roman" w:cs="Times New Roman"/>
          <w:sz w:val="24"/>
          <w:szCs w:val="24"/>
        </w:rPr>
        <w:t xml:space="preserve">  </w:t>
      </w:r>
      <w:r w:rsidRPr="00BC7BF2">
        <w:rPr>
          <w:rFonts w:ascii="Times New Roman" w:hAnsi="Times New Roman" w:cs="Times New Roman"/>
          <w:sz w:val="24"/>
          <w:szCs w:val="24"/>
        </w:rPr>
        <w:t>Edisi tujuh</w:t>
      </w:r>
      <w:r w:rsidR="00E56EBD">
        <w:rPr>
          <w:rFonts w:ascii="Times New Roman" w:hAnsi="Times New Roman" w:cs="Times New Roman"/>
          <w:sz w:val="24"/>
          <w:szCs w:val="24"/>
        </w:rPr>
        <w:t xml:space="preserve">. Yogyakarta: </w:t>
      </w:r>
      <w:r w:rsidR="00E56EBD" w:rsidRPr="00BC7BF2">
        <w:rPr>
          <w:rFonts w:ascii="Times New Roman" w:hAnsi="Times New Roman" w:cs="Times New Roman"/>
          <w:sz w:val="24"/>
          <w:szCs w:val="24"/>
        </w:rPr>
        <w:t>UPP AMP YKPN</w:t>
      </w:r>
      <w:r w:rsidR="00E56EBD">
        <w:rPr>
          <w:rFonts w:ascii="Times New Roman" w:hAnsi="Times New Roman" w:cs="Times New Roman"/>
          <w:sz w:val="24"/>
          <w:szCs w:val="24"/>
        </w:rPr>
        <w:t>.</w:t>
      </w:r>
    </w:p>
    <w:p w14:paraId="41744632" w14:textId="31D53F44" w:rsidR="004C0809" w:rsidRPr="00BC7BF2" w:rsidRDefault="004C0809" w:rsidP="004C0809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Harjito</w:t>
      </w:r>
      <w:r>
        <w:rPr>
          <w:rFonts w:ascii="Times New Roman" w:hAnsi="Times New Roman" w:cs="Times New Roman"/>
          <w:noProof/>
          <w:sz w:val="24"/>
          <w:szCs w:val="24"/>
        </w:rPr>
        <w:t>, Agus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dan Martono. </w:t>
      </w:r>
      <w:r w:rsidR="008B57DF">
        <w:rPr>
          <w:rFonts w:ascii="Times New Roman" w:hAnsi="Times New Roman" w:cs="Times New Roman"/>
          <w:noProof/>
          <w:sz w:val="24"/>
          <w:szCs w:val="24"/>
        </w:rPr>
        <w:t>(</w:t>
      </w:r>
      <w:r w:rsidRPr="00BC7BF2">
        <w:rPr>
          <w:rFonts w:ascii="Times New Roman" w:hAnsi="Times New Roman" w:cs="Times New Roman"/>
          <w:noProof/>
          <w:sz w:val="24"/>
          <w:szCs w:val="24"/>
        </w:rPr>
        <w:t>2014</w:t>
      </w:r>
      <w:r w:rsidR="008B57DF">
        <w:rPr>
          <w:rFonts w:ascii="Times New Roman" w:hAnsi="Times New Roman" w:cs="Times New Roman"/>
          <w:noProof/>
          <w:sz w:val="24"/>
          <w:szCs w:val="24"/>
        </w:rPr>
        <w:t>)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anajemen Keuanga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 Yogyakarta: Ekonosia</w:t>
      </w:r>
    </w:p>
    <w:p w14:paraId="67659C5A" w14:textId="364AE7F6" w:rsidR="00B82E67" w:rsidRPr="00BC7BF2" w:rsidRDefault="00B82E67" w:rsidP="00AF46FA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Hidayat, Wastam Wahyu</w:t>
      </w:r>
      <w:r w:rsidR="008B57DF">
        <w:rPr>
          <w:rFonts w:ascii="Times New Roman" w:hAnsi="Times New Roman" w:cs="Times New Roman"/>
          <w:noProof/>
          <w:sz w:val="24"/>
          <w:szCs w:val="24"/>
        </w:rPr>
        <w:t>. (</w:t>
      </w:r>
      <w:r w:rsidR="00F00EC1" w:rsidRPr="00BC7BF2">
        <w:rPr>
          <w:rFonts w:ascii="Times New Roman" w:hAnsi="Times New Roman" w:cs="Times New Roman"/>
          <w:noProof/>
          <w:sz w:val="24"/>
          <w:szCs w:val="24"/>
        </w:rPr>
        <w:t>2019</w:t>
      </w:r>
      <w:r w:rsidR="008B57DF">
        <w:rPr>
          <w:rFonts w:ascii="Times New Roman" w:hAnsi="Times New Roman" w:cs="Times New Roman"/>
          <w:noProof/>
          <w:sz w:val="24"/>
          <w:szCs w:val="24"/>
        </w:rPr>
        <w:t>)</w:t>
      </w:r>
      <w:r w:rsidR="00F00EC1"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="00F00EC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Konsep Dasar Investasi Dan Pasar Modal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="00C3339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92997">
        <w:rPr>
          <w:rFonts w:ascii="Times New Roman" w:hAnsi="Times New Roman" w:cs="Times New Roman"/>
          <w:noProof/>
          <w:sz w:val="24"/>
          <w:szCs w:val="24"/>
        </w:rPr>
        <w:t>Ponorogo</w:t>
      </w:r>
      <w:r w:rsidR="00AF46FA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="00AF46FA" w:rsidRPr="00AF46FA">
        <w:rPr>
          <w:rFonts w:ascii="Times New Roman" w:hAnsi="Times New Roman" w:cs="Times New Roman"/>
          <w:noProof/>
          <w:sz w:val="24"/>
          <w:szCs w:val="24"/>
        </w:rPr>
        <w:t>Uwais Inspirasi Indonesia</w:t>
      </w:r>
    </w:p>
    <w:p w14:paraId="1CFFAA0C" w14:textId="72B1934B" w:rsidR="00576712" w:rsidRPr="00BC7BF2" w:rsidRDefault="00576712" w:rsidP="00C3339E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Hery. </w:t>
      </w:r>
      <w:r w:rsidR="008B57DF">
        <w:rPr>
          <w:rFonts w:ascii="Times New Roman" w:hAnsi="Times New Roman" w:cs="Times New Roman"/>
          <w:noProof/>
          <w:sz w:val="24"/>
          <w:szCs w:val="24"/>
        </w:rPr>
        <w:t>(</w:t>
      </w:r>
      <w:r w:rsidRPr="00BC7BF2">
        <w:rPr>
          <w:rFonts w:ascii="Times New Roman" w:hAnsi="Times New Roman" w:cs="Times New Roman"/>
          <w:noProof/>
          <w:sz w:val="24"/>
          <w:szCs w:val="24"/>
        </w:rPr>
        <w:t>2016</w:t>
      </w:r>
      <w:r w:rsidR="008B57DF">
        <w:rPr>
          <w:rFonts w:ascii="Times New Roman" w:hAnsi="Times New Roman" w:cs="Times New Roman"/>
          <w:noProof/>
          <w:sz w:val="24"/>
          <w:szCs w:val="24"/>
        </w:rPr>
        <w:t>)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 Integrated and Comprehensive Editio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 Jakarta: Grasindo.</w:t>
      </w:r>
    </w:p>
    <w:p w14:paraId="007EB03E" w14:textId="4901B113" w:rsidR="00B62503" w:rsidRDefault="00B62503" w:rsidP="00C3339E">
      <w:pPr>
        <w:widowControl w:val="0"/>
        <w:autoSpaceDE w:val="0"/>
        <w:autoSpaceDN w:val="0"/>
        <w:adjustRightInd w:val="0"/>
        <w:spacing w:after="100" w:afterAutospacing="1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orne, James C. Van dan John M Wachowicz Jr. </w:t>
      </w:r>
      <w:r w:rsidR="00206F85">
        <w:rPr>
          <w:rFonts w:ascii="Times New Roman" w:hAnsi="Times New Roman" w:cs="Times New Roman"/>
          <w:noProof/>
          <w:sz w:val="24"/>
          <w:szCs w:val="24"/>
        </w:rPr>
        <w:t>(</w:t>
      </w:r>
      <w:r w:rsidRPr="00BC7BF2">
        <w:rPr>
          <w:rFonts w:ascii="Times New Roman" w:hAnsi="Times New Roman" w:cs="Times New Roman"/>
          <w:noProof/>
          <w:sz w:val="24"/>
          <w:szCs w:val="24"/>
        </w:rPr>
        <w:t>2012</w:t>
      </w:r>
      <w:r w:rsidR="00206F85">
        <w:rPr>
          <w:rFonts w:ascii="Times New Roman" w:hAnsi="Times New Roman" w:cs="Times New Roman"/>
          <w:noProof/>
          <w:sz w:val="24"/>
          <w:szCs w:val="24"/>
        </w:rPr>
        <w:t>)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 P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rinsip-Prinsip Manajemen Keuangan (</w:t>
      </w:r>
      <w:r w:rsidRPr="00BC7BF2">
        <w:rPr>
          <w:rFonts w:ascii="Times New Roman" w:hAnsi="Times New Roman" w:cs="Times New Roman"/>
          <w:noProof/>
          <w:sz w:val="24"/>
          <w:szCs w:val="24"/>
        </w:rPr>
        <w:t>Edisi 13). Jakarta : Salemba Empat.</w:t>
      </w:r>
    </w:p>
    <w:p w14:paraId="402C0CCD" w14:textId="0790B083" w:rsidR="00B82E67" w:rsidRPr="00BC7BF2" w:rsidRDefault="00B82E67" w:rsidP="008B3A18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Juliana, Muhammad Arif.</w:t>
      </w:r>
      <w:r w:rsidR="008B3A18">
        <w:rPr>
          <w:rFonts w:ascii="Times New Roman" w:hAnsi="Times New Roman" w:cs="Times New Roman"/>
          <w:noProof/>
          <w:sz w:val="24"/>
          <w:szCs w:val="24"/>
        </w:rPr>
        <w:t xml:space="preserve"> (2019)</w:t>
      </w:r>
      <w:r w:rsidR="0095672D">
        <w:rPr>
          <w:rFonts w:ascii="Times New Roman" w:hAnsi="Times New Roman" w:cs="Times New Roman"/>
          <w:noProof/>
          <w:sz w:val="24"/>
          <w:szCs w:val="24"/>
        </w:rPr>
        <w:t>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A</w:t>
      </w:r>
      <w:r w:rsidR="00630DCD" w:rsidRPr="00BC7BF2">
        <w:rPr>
          <w:rFonts w:ascii="Times New Roman" w:hAnsi="Times New Roman" w:cs="Times New Roman"/>
          <w:noProof/>
          <w:sz w:val="24"/>
          <w:szCs w:val="24"/>
        </w:rPr>
        <w:t xml:space="preserve">nalisis Financial Leverage </w:t>
      </w:r>
      <w:r w:rsidR="00206F85">
        <w:rPr>
          <w:rFonts w:ascii="Times New Roman" w:hAnsi="Times New Roman" w:cs="Times New Roman"/>
          <w:noProof/>
          <w:sz w:val="24"/>
          <w:szCs w:val="24"/>
        </w:rPr>
        <w:t>t</w:t>
      </w:r>
      <w:r w:rsidR="00630DCD" w:rsidRPr="00BC7BF2">
        <w:rPr>
          <w:rFonts w:ascii="Times New Roman" w:hAnsi="Times New Roman" w:cs="Times New Roman"/>
          <w:noProof/>
          <w:sz w:val="24"/>
          <w:szCs w:val="24"/>
        </w:rPr>
        <w:t>erhadap Earning</w:t>
      </w:r>
      <w:r w:rsidR="008B3A1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30DCD" w:rsidRPr="00BC7BF2">
        <w:rPr>
          <w:rFonts w:ascii="Times New Roman" w:hAnsi="Times New Roman" w:cs="Times New Roman"/>
          <w:noProof/>
          <w:sz w:val="24"/>
          <w:szCs w:val="24"/>
        </w:rPr>
        <w:t xml:space="preserve">Per Share </w:t>
      </w:r>
      <w:r w:rsidR="00206F85">
        <w:rPr>
          <w:rFonts w:ascii="Times New Roman" w:hAnsi="Times New Roman" w:cs="Times New Roman"/>
          <w:noProof/>
          <w:sz w:val="24"/>
          <w:szCs w:val="24"/>
        </w:rPr>
        <w:t>p</w:t>
      </w:r>
      <w:r w:rsidR="00630DCD" w:rsidRPr="00BC7BF2">
        <w:rPr>
          <w:rFonts w:ascii="Times New Roman" w:hAnsi="Times New Roman" w:cs="Times New Roman"/>
          <w:noProof/>
          <w:sz w:val="24"/>
          <w:szCs w:val="24"/>
        </w:rPr>
        <w:t xml:space="preserve">ada Perusahaan </w:t>
      </w:r>
      <w:r w:rsidR="00206F85">
        <w:rPr>
          <w:rFonts w:ascii="Times New Roman" w:hAnsi="Times New Roman" w:cs="Times New Roman"/>
          <w:noProof/>
          <w:sz w:val="24"/>
          <w:szCs w:val="24"/>
        </w:rPr>
        <w:t>y</w:t>
      </w:r>
      <w:r w:rsidR="00630DCD" w:rsidRPr="00BC7BF2">
        <w:rPr>
          <w:rFonts w:ascii="Times New Roman" w:hAnsi="Times New Roman" w:cs="Times New Roman"/>
          <w:noProof/>
          <w:sz w:val="24"/>
          <w:szCs w:val="24"/>
        </w:rPr>
        <w:t xml:space="preserve">ang Terdaftar </w:t>
      </w:r>
      <w:r w:rsidR="00206F85">
        <w:rPr>
          <w:rFonts w:ascii="Times New Roman" w:hAnsi="Times New Roman" w:cs="Times New Roman"/>
          <w:noProof/>
          <w:sz w:val="24"/>
          <w:szCs w:val="24"/>
        </w:rPr>
        <w:t>d</w:t>
      </w:r>
      <w:r w:rsidR="00630DCD" w:rsidRPr="00BC7BF2">
        <w:rPr>
          <w:rFonts w:ascii="Times New Roman" w:hAnsi="Times New Roman" w:cs="Times New Roman"/>
          <w:noProof/>
          <w:sz w:val="24"/>
          <w:szCs w:val="24"/>
        </w:rPr>
        <w:t>i Jakarta Islamic Indeks"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Al-Masharif: Jurnal Ilmu</w:t>
      </w:r>
      <w:r w:rsidR="008B3A1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Ekonomi Dan</w:t>
      </w:r>
      <w:r w:rsidR="008B3A1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Keislama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7486F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l.</w:t>
      </w:r>
      <w:r w:rsidR="008B3A1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7, </w:t>
      </w:r>
      <w:r w:rsidR="0027486F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2, pp.</w:t>
      </w:r>
      <w:r w:rsidR="00C3339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305–19</w:t>
      </w:r>
      <w:r w:rsidR="00C333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414477" w:rsidRPr="00BC7BF2">
        <w:rPr>
          <w:rFonts w:ascii="Times New Roman" w:hAnsi="Times New Roman" w:cs="Times New Roman"/>
          <w:noProof/>
          <w:sz w:val="24"/>
          <w:szCs w:val="24"/>
        </w:rPr>
        <w:t>http://jurnal.iainpadangsidimpuan.ac.id/index.php/Almasharif/article/view/2191</w:t>
      </w:r>
    </w:p>
    <w:p w14:paraId="74F3E1B9" w14:textId="199302D4" w:rsidR="00B82E67" w:rsidRPr="00BC7BF2" w:rsidRDefault="00B82E67" w:rsidP="00BC7BF2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Karlina, Berlian, </w:t>
      </w:r>
      <w:r w:rsidR="002776EE">
        <w:rPr>
          <w:rFonts w:ascii="Times New Roman" w:hAnsi="Times New Roman" w:cs="Times New Roman"/>
          <w:noProof/>
          <w:sz w:val="24"/>
          <w:szCs w:val="24"/>
        </w:rPr>
        <w:t>da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Muhamad Rifki Ramadhan.</w:t>
      </w:r>
      <w:r w:rsidR="0095672D">
        <w:rPr>
          <w:rFonts w:ascii="Times New Roman" w:hAnsi="Times New Roman" w:cs="Times New Roman"/>
          <w:noProof/>
          <w:sz w:val="24"/>
          <w:szCs w:val="24"/>
        </w:rPr>
        <w:t xml:space="preserve"> (2020).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“The Effect of Financial Leverage, Company Sizes, Basic Earning Power and Activity Ratio to Earning Per Share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Business Studies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2675E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3, </w:t>
      </w:r>
      <w:r w:rsidR="00F2675E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. 3, pp. 136–41, </w:t>
      </w:r>
      <w:r w:rsidR="00A64060" w:rsidRPr="00BC7BF2">
        <w:rPr>
          <w:rFonts w:ascii="Times New Roman" w:hAnsi="Times New Roman" w:cs="Times New Roman"/>
          <w:noProof/>
          <w:sz w:val="24"/>
          <w:szCs w:val="24"/>
        </w:rPr>
        <w:t>http://ijbs.ipmi.ac.id/index.php/ijbs/article/view/135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E3B3541" w14:textId="0D8E164A" w:rsidR="00F02A61" w:rsidRPr="00BC7BF2" w:rsidRDefault="00F02A61" w:rsidP="00BC7BF2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Kasmir. (2018).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 Depok: Rajawali Pers.</w:t>
      </w:r>
    </w:p>
    <w:p w14:paraId="34A96C57" w14:textId="6F025844" w:rsidR="0016069C" w:rsidRPr="00BC7BF2" w:rsidRDefault="0016069C" w:rsidP="00C3339E">
      <w:pPr>
        <w:tabs>
          <w:tab w:val="left" w:pos="426"/>
          <w:tab w:val="left" w:pos="567"/>
        </w:tabs>
        <w:spacing w:after="100" w:afterAutospacing="1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 xml:space="preserve">Mahfudloh, Afniatul. </w:t>
      </w:r>
      <w:r w:rsidR="002776EE">
        <w:rPr>
          <w:rFonts w:ascii="Times New Roman" w:hAnsi="Times New Roman" w:cs="Times New Roman"/>
          <w:sz w:val="24"/>
          <w:szCs w:val="24"/>
        </w:rPr>
        <w:t>(</w:t>
      </w:r>
      <w:r w:rsidRPr="00BC7BF2">
        <w:rPr>
          <w:rFonts w:ascii="Times New Roman" w:hAnsi="Times New Roman" w:cs="Times New Roman"/>
          <w:sz w:val="24"/>
          <w:szCs w:val="24"/>
        </w:rPr>
        <w:t>2020</w:t>
      </w:r>
      <w:r w:rsidR="002776EE">
        <w:rPr>
          <w:rFonts w:ascii="Times New Roman" w:hAnsi="Times New Roman" w:cs="Times New Roman"/>
          <w:sz w:val="24"/>
          <w:szCs w:val="24"/>
        </w:rPr>
        <w:t>)</w:t>
      </w:r>
      <w:r w:rsidRPr="00BC7BF2">
        <w:rPr>
          <w:rFonts w:ascii="Times New Roman" w:hAnsi="Times New Roman" w:cs="Times New Roman"/>
          <w:sz w:val="24"/>
          <w:szCs w:val="24"/>
        </w:rPr>
        <w:t>. Pengaruh Current Ratio, Debt To Equity Ratio,</w:t>
      </w:r>
      <w:r w:rsidR="00C3339E">
        <w:rPr>
          <w:rFonts w:ascii="Times New Roman" w:hAnsi="Times New Roman" w:cs="Times New Roman"/>
          <w:sz w:val="24"/>
          <w:szCs w:val="24"/>
        </w:rPr>
        <w:t xml:space="preserve"> </w:t>
      </w:r>
      <w:r w:rsidR="00C3339E">
        <w:rPr>
          <w:rFonts w:ascii="Times New Roman" w:hAnsi="Times New Roman" w:cs="Times New Roman"/>
          <w:sz w:val="24"/>
          <w:szCs w:val="24"/>
        </w:rPr>
        <w:tab/>
      </w:r>
      <w:r w:rsidRPr="00BC7BF2">
        <w:rPr>
          <w:rFonts w:ascii="Times New Roman" w:hAnsi="Times New Roman" w:cs="Times New Roman"/>
          <w:sz w:val="24"/>
          <w:szCs w:val="24"/>
        </w:rPr>
        <w:t xml:space="preserve">Return On Equity </w:t>
      </w:r>
      <w:r w:rsidR="002776EE">
        <w:rPr>
          <w:rFonts w:ascii="Times New Roman" w:hAnsi="Times New Roman" w:cs="Times New Roman"/>
          <w:sz w:val="24"/>
          <w:szCs w:val="24"/>
        </w:rPr>
        <w:t>d</w:t>
      </w:r>
      <w:r w:rsidRPr="00BC7BF2">
        <w:rPr>
          <w:rFonts w:ascii="Times New Roman" w:hAnsi="Times New Roman" w:cs="Times New Roman"/>
          <w:sz w:val="24"/>
          <w:szCs w:val="24"/>
        </w:rPr>
        <w:t xml:space="preserve">an Net Profit Margin </w:t>
      </w:r>
      <w:r w:rsidR="002776EE">
        <w:rPr>
          <w:rFonts w:ascii="Times New Roman" w:hAnsi="Times New Roman" w:cs="Times New Roman"/>
          <w:sz w:val="24"/>
          <w:szCs w:val="24"/>
        </w:rPr>
        <w:t>t</w:t>
      </w:r>
      <w:r w:rsidRPr="00BC7BF2">
        <w:rPr>
          <w:rFonts w:ascii="Times New Roman" w:hAnsi="Times New Roman" w:cs="Times New Roman"/>
          <w:sz w:val="24"/>
          <w:szCs w:val="24"/>
        </w:rPr>
        <w:t>erhadap Earning Per Share</w:t>
      </w:r>
      <w:r w:rsidR="002776EE">
        <w:rPr>
          <w:rFonts w:ascii="Times New Roman" w:hAnsi="Times New Roman" w:cs="Times New Roman"/>
          <w:sz w:val="24"/>
          <w:szCs w:val="24"/>
        </w:rPr>
        <w:t xml:space="preserve"> </w:t>
      </w:r>
      <w:r w:rsidR="002776EE">
        <w:rPr>
          <w:rFonts w:ascii="Times New Roman" w:hAnsi="Times New Roman" w:cs="Times New Roman"/>
          <w:sz w:val="24"/>
          <w:szCs w:val="24"/>
        </w:rPr>
        <w:tab/>
        <w:t>p</w:t>
      </w:r>
      <w:r w:rsidRPr="00BC7BF2">
        <w:rPr>
          <w:rFonts w:ascii="Times New Roman" w:hAnsi="Times New Roman" w:cs="Times New Roman"/>
          <w:sz w:val="24"/>
          <w:szCs w:val="24"/>
        </w:rPr>
        <w:t>ada</w:t>
      </w:r>
      <w:r w:rsidR="00C3339E">
        <w:rPr>
          <w:rFonts w:ascii="Times New Roman" w:hAnsi="Times New Roman" w:cs="Times New Roman"/>
          <w:sz w:val="24"/>
          <w:szCs w:val="24"/>
        </w:rPr>
        <w:t> </w:t>
      </w:r>
      <w:r w:rsidRPr="00BC7BF2">
        <w:rPr>
          <w:rFonts w:ascii="Times New Roman" w:hAnsi="Times New Roman" w:cs="Times New Roman"/>
          <w:sz w:val="24"/>
          <w:szCs w:val="24"/>
        </w:rPr>
        <w:t xml:space="preserve">Perusahaan Property </w:t>
      </w:r>
      <w:r w:rsidR="002776EE">
        <w:rPr>
          <w:rFonts w:ascii="Times New Roman" w:hAnsi="Times New Roman" w:cs="Times New Roman"/>
          <w:sz w:val="24"/>
          <w:szCs w:val="24"/>
        </w:rPr>
        <w:t>da</w:t>
      </w:r>
      <w:r w:rsidRPr="00BC7BF2">
        <w:rPr>
          <w:rFonts w:ascii="Times New Roman" w:hAnsi="Times New Roman" w:cs="Times New Roman"/>
          <w:sz w:val="24"/>
          <w:szCs w:val="24"/>
        </w:rPr>
        <w:t xml:space="preserve">n Real Estate </w:t>
      </w:r>
      <w:r w:rsidR="002776EE">
        <w:rPr>
          <w:rFonts w:ascii="Times New Roman" w:hAnsi="Times New Roman" w:cs="Times New Roman"/>
          <w:sz w:val="24"/>
          <w:szCs w:val="24"/>
        </w:rPr>
        <w:t>y</w:t>
      </w:r>
      <w:r w:rsidRPr="00BC7BF2">
        <w:rPr>
          <w:rFonts w:ascii="Times New Roman" w:hAnsi="Times New Roman" w:cs="Times New Roman"/>
          <w:sz w:val="24"/>
          <w:szCs w:val="24"/>
        </w:rPr>
        <w:t xml:space="preserve">ang Terdaftar </w:t>
      </w:r>
      <w:r w:rsidR="002776EE">
        <w:rPr>
          <w:rFonts w:ascii="Times New Roman" w:hAnsi="Times New Roman" w:cs="Times New Roman"/>
          <w:sz w:val="24"/>
          <w:szCs w:val="24"/>
        </w:rPr>
        <w:t>d</w:t>
      </w:r>
      <w:r w:rsidRPr="00BC7BF2">
        <w:rPr>
          <w:rFonts w:ascii="Times New Roman" w:hAnsi="Times New Roman" w:cs="Times New Roman"/>
          <w:sz w:val="24"/>
          <w:szCs w:val="24"/>
        </w:rPr>
        <w:t>i Bursa</w:t>
      </w:r>
      <w:r w:rsidR="002776EE">
        <w:rPr>
          <w:rFonts w:ascii="Times New Roman" w:hAnsi="Times New Roman" w:cs="Times New Roman"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sz w:val="24"/>
          <w:szCs w:val="24"/>
        </w:rPr>
        <w:t xml:space="preserve">Efek </w:t>
      </w:r>
      <w:r w:rsidR="002776EE">
        <w:rPr>
          <w:rFonts w:ascii="Times New Roman" w:hAnsi="Times New Roman" w:cs="Times New Roman"/>
          <w:sz w:val="24"/>
          <w:szCs w:val="24"/>
        </w:rPr>
        <w:tab/>
      </w:r>
      <w:r w:rsidRPr="00BC7BF2">
        <w:rPr>
          <w:rFonts w:ascii="Times New Roman" w:hAnsi="Times New Roman" w:cs="Times New Roman"/>
          <w:sz w:val="24"/>
          <w:szCs w:val="24"/>
        </w:rPr>
        <w:t>Indonesia Periode 2015-2019.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 xml:space="preserve"> Skripsi.</w:t>
      </w:r>
      <w:r w:rsidRPr="00BC7BF2">
        <w:rPr>
          <w:rFonts w:ascii="Times New Roman" w:hAnsi="Times New Roman" w:cs="Times New Roman"/>
          <w:sz w:val="24"/>
          <w:szCs w:val="24"/>
        </w:rPr>
        <w:t xml:space="preserve"> Tegal: Universitas Pancasakti</w:t>
      </w:r>
      <w:r w:rsidR="0057716B">
        <w:rPr>
          <w:rFonts w:ascii="Times New Roman" w:hAnsi="Times New Roman" w:cs="Times New Roman"/>
          <w:sz w:val="24"/>
          <w:szCs w:val="24"/>
        </w:rPr>
        <w:t>.</w:t>
      </w:r>
      <w:r w:rsidR="002776EE">
        <w:rPr>
          <w:rFonts w:ascii="Times New Roman" w:hAnsi="Times New Roman" w:cs="Times New Roman"/>
          <w:sz w:val="24"/>
          <w:szCs w:val="24"/>
        </w:rPr>
        <w:t xml:space="preserve"> </w:t>
      </w:r>
      <w:r w:rsidR="002776EE">
        <w:rPr>
          <w:rFonts w:ascii="Times New Roman" w:hAnsi="Times New Roman" w:cs="Times New Roman"/>
          <w:sz w:val="24"/>
          <w:szCs w:val="24"/>
        </w:rPr>
        <w:tab/>
      </w:r>
      <w:r w:rsidR="00D72815" w:rsidRPr="00D72815">
        <w:rPr>
          <w:rFonts w:ascii="Times New Roman" w:hAnsi="Times New Roman" w:cs="Times New Roman"/>
          <w:sz w:val="24"/>
          <w:szCs w:val="24"/>
        </w:rPr>
        <w:t>http://repository.upstegal.ac.id/1710/</w:t>
      </w:r>
    </w:p>
    <w:p w14:paraId="4B275A76" w14:textId="0DF22B57" w:rsidR="00B82E67" w:rsidRPr="00BC7BF2" w:rsidRDefault="00B82E67" w:rsidP="008A2B44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Maimunah, Siti, </w:t>
      </w:r>
      <w:r w:rsidR="002776EE">
        <w:rPr>
          <w:rFonts w:ascii="Times New Roman" w:hAnsi="Times New Roman" w:cs="Times New Roman"/>
          <w:noProof/>
          <w:sz w:val="24"/>
          <w:szCs w:val="24"/>
        </w:rPr>
        <w:t>da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Tiara Shinta Megasatya E-issn.</w:t>
      </w:r>
      <w:r w:rsidR="002776EE">
        <w:rPr>
          <w:rFonts w:ascii="Times New Roman" w:hAnsi="Times New Roman" w:cs="Times New Roman"/>
          <w:noProof/>
          <w:sz w:val="24"/>
          <w:szCs w:val="24"/>
        </w:rPr>
        <w:t xml:space="preserve"> (2015)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710D6"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="000710D6" w:rsidRPr="00BC7BF2">
        <w:rPr>
          <w:rFonts w:ascii="Times New Roman" w:hAnsi="Times New Roman" w:cs="Times New Roman"/>
          <w:noProof/>
          <w:sz w:val="24"/>
          <w:szCs w:val="24"/>
        </w:rPr>
        <w:t xml:space="preserve">Pengaruh Struktur Modal </w:t>
      </w:r>
      <w:r w:rsidR="002776EE">
        <w:rPr>
          <w:rFonts w:ascii="Times New Roman" w:hAnsi="Times New Roman" w:cs="Times New Roman"/>
          <w:noProof/>
          <w:sz w:val="24"/>
          <w:szCs w:val="24"/>
        </w:rPr>
        <w:t>t</w:t>
      </w:r>
      <w:r w:rsidR="000710D6"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 </w:t>
      </w:r>
      <w:r w:rsidR="002776EE">
        <w:rPr>
          <w:rFonts w:ascii="Times New Roman" w:hAnsi="Times New Roman" w:cs="Times New Roman"/>
          <w:noProof/>
          <w:sz w:val="24"/>
          <w:szCs w:val="24"/>
        </w:rPr>
        <w:t>p</w:t>
      </w:r>
      <w:r w:rsidR="000710D6" w:rsidRPr="00BC7BF2">
        <w:rPr>
          <w:rFonts w:ascii="Times New Roman" w:hAnsi="Times New Roman" w:cs="Times New Roman"/>
          <w:noProof/>
          <w:sz w:val="24"/>
          <w:szCs w:val="24"/>
        </w:rPr>
        <w:t>ada PT Telekomunikasi Indonesia Tbk"</w:t>
      </w:r>
      <w:r w:rsidR="008A2B4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8A2B44" w:rsidRPr="008A2B44">
        <w:rPr>
          <w:rFonts w:ascii="Times New Roman" w:hAnsi="Times New Roman" w:cs="Times New Roman"/>
          <w:noProof/>
          <w:sz w:val="24"/>
          <w:szCs w:val="24"/>
        </w:rPr>
        <w:t>JIAFE (Jurnal Ilmiah Akuntansi Fakultas Ekonomi)</w:t>
      </w:r>
      <w:r w:rsidR="008A2B4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A2B44" w:rsidRPr="008A2B44">
        <w:rPr>
          <w:rFonts w:ascii="Times New Roman" w:hAnsi="Times New Roman" w:cs="Times New Roman"/>
          <w:noProof/>
          <w:sz w:val="24"/>
          <w:szCs w:val="24"/>
        </w:rPr>
        <w:t>Vo</w:t>
      </w:r>
      <w:r w:rsidR="008A2B44">
        <w:rPr>
          <w:rFonts w:ascii="Times New Roman" w:hAnsi="Times New Roman" w:cs="Times New Roman"/>
          <w:noProof/>
          <w:sz w:val="24"/>
          <w:szCs w:val="24"/>
        </w:rPr>
        <w:t>l.</w:t>
      </w:r>
      <w:r w:rsidR="008A2B44" w:rsidRPr="008A2B44">
        <w:rPr>
          <w:rFonts w:ascii="Times New Roman" w:hAnsi="Times New Roman" w:cs="Times New Roman"/>
          <w:noProof/>
          <w:sz w:val="24"/>
          <w:szCs w:val="24"/>
        </w:rPr>
        <w:t xml:space="preserve"> 1 No. 2</w:t>
      </w:r>
      <w:r w:rsidRPr="00BC7BF2">
        <w:rPr>
          <w:rFonts w:ascii="Times New Roman" w:hAnsi="Times New Roman" w:cs="Times New Roman"/>
          <w:noProof/>
          <w:sz w:val="24"/>
          <w:szCs w:val="24"/>
        </w:rPr>
        <w:t>, pp. 85–93</w:t>
      </w:r>
      <w:r w:rsidR="000710D6" w:rsidRPr="00BC7BF2">
        <w:rPr>
          <w:rFonts w:ascii="Times New Roman" w:hAnsi="Times New Roman" w:cs="Times New Roman"/>
          <w:noProof/>
          <w:sz w:val="24"/>
          <w:szCs w:val="24"/>
        </w:rPr>
        <w:t>, https://journal.unpak.ac.id/index.php/jiafe/article/view/686.</w:t>
      </w:r>
    </w:p>
    <w:p w14:paraId="3FC63C35" w14:textId="28606999" w:rsidR="00B82E67" w:rsidRPr="00BC7BF2" w:rsidRDefault="00B82E67" w:rsidP="00BC7BF2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Mudawanah, Siti. </w:t>
      </w:r>
      <w:r w:rsidR="00AA6AB4">
        <w:rPr>
          <w:rFonts w:ascii="Times New Roman" w:hAnsi="Times New Roman" w:cs="Times New Roman"/>
          <w:noProof/>
          <w:sz w:val="24"/>
          <w:szCs w:val="24"/>
        </w:rPr>
        <w:t xml:space="preserve">(2019).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“Analisis Operating Leverage (DOL), Financial Levegare (DFL)</w:t>
      </w:r>
      <w:r w:rsidR="00AA6AB4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 Combination Leverage </w:t>
      </w:r>
      <w:r w:rsidR="00AA6AB4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 (EPS) </w:t>
      </w:r>
      <w:r w:rsidR="00AA6AB4">
        <w:rPr>
          <w:rFonts w:ascii="Times New Roman" w:hAnsi="Times New Roman" w:cs="Times New Roman"/>
          <w:noProof/>
          <w:sz w:val="24"/>
          <w:szCs w:val="24"/>
        </w:rPr>
        <w:t>p</w:t>
      </w:r>
      <w:r w:rsidRPr="00BC7BF2">
        <w:rPr>
          <w:rFonts w:ascii="Times New Roman" w:hAnsi="Times New Roman" w:cs="Times New Roman"/>
          <w:noProof/>
          <w:sz w:val="24"/>
          <w:szCs w:val="24"/>
        </w:rPr>
        <w:t>ada</w:t>
      </w:r>
      <w:r w:rsidR="00AA6A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Perusahaan LQ45 </w:t>
      </w:r>
      <w:r w:rsidR="00AA6AB4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i Bursa Efek Indonesia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urnal Studia Akuntansi</w:t>
      </w:r>
      <w:r w:rsidR="00AA6AB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an</w:t>
      </w:r>
      <w:r w:rsidR="00AA6AB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Bisnis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B6A5A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7, </w:t>
      </w:r>
      <w:r w:rsidR="005B6A5A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. 3, pp. 187–98, </w:t>
      </w:r>
      <w:r w:rsidR="00BB1326" w:rsidRPr="00BC7BF2">
        <w:rPr>
          <w:rFonts w:ascii="Times New Roman" w:hAnsi="Times New Roman" w:cs="Times New Roman"/>
          <w:noProof/>
          <w:sz w:val="24"/>
          <w:szCs w:val="24"/>
        </w:rPr>
        <w:t>https://ejurnal.latansamashiro.ac.id/</w:t>
      </w:r>
      <w:r w:rsidR="00F0440D" w:rsidRPr="00BC7BF2">
        <w:rPr>
          <w:rFonts w:ascii="Times New Roman" w:hAnsi="Times New Roman" w:cs="Times New Roman"/>
          <w:noProof/>
          <w:sz w:val="24"/>
          <w:szCs w:val="24"/>
        </w:rPr>
        <w:t>indeks</w:t>
      </w:r>
      <w:r w:rsidR="00BB1326" w:rsidRPr="00BC7BF2">
        <w:rPr>
          <w:rFonts w:ascii="Times New Roman" w:hAnsi="Times New Roman" w:cs="Times New Roman"/>
          <w:noProof/>
          <w:sz w:val="24"/>
          <w:szCs w:val="24"/>
        </w:rPr>
        <w:t>.php/JSAB/article/view/346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30080D7" w14:textId="52DBA704" w:rsidR="00B82E67" w:rsidRPr="00BC7BF2" w:rsidRDefault="00B82E67" w:rsidP="00C3339E">
      <w:pPr>
        <w:widowControl w:val="0"/>
        <w:tabs>
          <w:tab w:val="left" w:pos="851"/>
          <w:tab w:val="left" w:pos="1134"/>
        </w:tabs>
        <w:autoSpaceDE w:val="0"/>
        <w:autoSpaceDN w:val="0"/>
        <w:adjustRightInd w:val="0"/>
        <w:spacing w:after="100" w:afterAutospacing="1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Mudjijah, S.</w:t>
      </w:r>
      <w:r w:rsidR="00AA6AB4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AA6AB4" w:rsidRPr="00BC7BF2">
        <w:rPr>
          <w:rFonts w:ascii="Times New Roman" w:hAnsi="Times New Roman" w:cs="Times New Roman"/>
          <w:noProof/>
          <w:sz w:val="24"/>
          <w:szCs w:val="24"/>
        </w:rPr>
        <w:t>2015</w:t>
      </w:r>
      <w:r w:rsidR="00AA6AB4">
        <w:rPr>
          <w:rFonts w:ascii="Times New Roman" w:hAnsi="Times New Roman" w:cs="Times New Roman"/>
          <w:noProof/>
          <w:sz w:val="24"/>
          <w:szCs w:val="24"/>
        </w:rPr>
        <w:t>)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Analisis Pengaruh Faktor Faktor Internal Perusahaan Terhadap</w:t>
      </w:r>
      <w:r w:rsidR="00AA6A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arning Per Share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Manajeme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B6A5A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4, </w:t>
      </w:r>
      <w:r w:rsidR="005B6A5A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2,</w:t>
      </w:r>
      <w:r w:rsidR="00AA6A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pp. 1–16</w:t>
      </w:r>
      <w:r w:rsidR="00F0440D" w:rsidRPr="00BC7BF2">
        <w:rPr>
          <w:rFonts w:ascii="Times New Roman" w:hAnsi="Times New Roman" w:cs="Times New Roman"/>
          <w:noProof/>
          <w:sz w:val="24"/>
          <w:szCs w:val="24"/>
        </w:rPr>
        <w:t>,</w:t>
      </w:r>
    </w:p>
    <w:p w14:paraId="31DB08E6" w14:textId="41FE7BB3" w:rsidR="00B8303A" w:rsidRDefault="00B82E67" w:rsidP="00B8303A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Nugrahani, Ayu, </w:t>
      </w:r>
      <w:r w:rsidR="00B8303A">
        <w:rPr>
          <w:rFonts w:ascii="Times New Roman" w:hAnsi="Times New Roman" w:cs="Times New Roman"/>
          <w:noProof/>
          <w:sz w:val="24"/>
          <w:szCs w:val="24"/>
        </w:rPr>
        <w:t xml:space="preserve">dan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Suwitho Suwitho. </w:t>
      </w:r>
      <w:r w:rsidR="00AA6AB4">
        <w:rPr>
          <w:rFonts w:ascii="Times New Roman" w:hAnsi="Times New Roman" w:cs="Times New Roman"/>
          <w:noProof/>
          <w:sz w:val="24"/>
          <w:szCs w:val="24"/>
        </w:rPr>
        <w:t xml:space="preserve">(2016).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“Pengaruh Kinerja Keuangan </w:t>
      </w:r>
      <w:r w:rsidR="00AA6AB4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>an Ukuran</w:t>
      </w:r>
      <w:r w:rsidR="00AA6A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Perusahaan </w:t>
      </w:r>
      <w:r w:rsidR="00AA6AB4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</w:t>
      </w:r>
      <w:r w:rsidR="00AA6AB4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eme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B6A5A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5, </w:t>
      </w:r>
      <w:r w:rsidR="005B6A5A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1, pp. 1–19</w:t>
      </w:r>
      <w:r w:rsidR="00C875B5" w:rsidRPr="00BC7BF2">
        <w:rPr>
          <w:rFonts w:ascii="Times New Roman" w:hAnsi="Times New Roman" w:cs="Times New Roman"/>
          <w:noProof/>
          <w:sz w:val="24"/>
          <w:szCs w:val="24"/>
        </w:rPr>
        <w:t>,</w:t>
      </w:r>
    </w:p>
    <w:p w14:paraId="355B8BCD" w14:textId="5ADC5D70" w:rsidR="00B82E67" w:rsidRPr="00BC7BF2" w:rsidRDefault="00F874FF" w:rsidP="00BC7BF2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ab/>
      </w:r>
      <w:r w:rsidR="00C875B5" w:rsidRPr="00BC7BF2">
        <w:rPr>
          <w:rFonts w:ascii="Times New Roman" w:hAnsi="Times New Roman" w:cs="Times New Roman"/>
          <w:noProof/>
          <w:sz w:val="24"/>
          <w:szCs w:val="24"/>
        </w:rPr>
        <w:t>http://jurnalmahasiswa.stiesia.ac.id/index.php/jirm/article/view/381</w:t>
      </w:r>
    </w:p>
    <w:p w14:paraId="75443A79" w14:textId="297D0B32" w:rsidR="00190D17" w:rsidRDefault="00190D17" w:rsidP="00C3339E">
      <w:pPr>
        <w:tabs>
          <w:tab w:val="left" w:pos="426"/>
        </w:tabs>
        <w:autoSpaceDE w:val="0"/>
        <w:autoSpaceDN w:val="0"/>
        <w:adjustRightInd w:val="0"/>
        <w:spacing w:after="100" w:afterAutospacing="1"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 xml:space="preserve">Pandia, Frianto. </w:t>
      </w:r>
      <w:r w:rsidR="00B8303A">
        <w:rPr>
          <w:rFonts w:ascii="Times New Roman" w:hAnsi="Times New Roman" w:cs="Times New Roman"/>
          <w:sz w:val="24"/>
          <w:szCs w:val="24"/>
        </w:rPr>
        <w:t>(</w:t>
      </w:r>
      <w:r w:rsidRPr="00BC7BF2">
        <w:rPr>
          <w:rFonts w:ascii="Times New Roman" w:hAnsi="Times New Roman" w:cs="Times New Roman"/>
          <w:sz w:val="24"/>
          <w:szCs w:val="24"/>
        </w:rPr>
        <w:t>2012</w:t>
      </w:r>
      <w:r w:rsidR="00B8303A">
        <w:rPr>
          <w:rFonts w:ascii="Times New Roman" w:hAnsi="Times New Roman" w:cs="Times New Roman"/>
          <w:sz w:val="24"/>
          <w:szCs w:val="24"/>
        </w:rPr>
        <w:t>)</w:t>
      </w:r>
      <w:r w:rsidRPr="00BC7BF2">
        <w:rPr>
          <w:rFonts w:ascii="Times New Roman" w:hAnsi="Times New Roman" w:cs="Times New Roman"/>
          <w:sz w:val="24"/>
          <w:szCs w:val="24"/>
        </w:rPr>
        <w:t xml:space="preserve">. 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 xml:space="preserve">Manajemen Dana dan Kesehatan Bank. </w:t>
      </w:r>
      <w:r w:rsidRPr="00BC7BF2">
        <w:rPr>
          <w:rFonts w:ascii="Times New Roman" w:hAnsi="Times New Roman" w:cs="Times New Roman"/>
          <w:sz w:val="24"/>
          <w:szCs w:val="24"/>
        </w:rPr>
        <w:t>Jakarta: Penerbit</w:t>
      </w:r>
      <w:r w:rsidR="005B6A5A">
        <w:rPr>
          <w:rFonts w:ascii="Times New Roman" w:hAnsi="Times New Roman" w:cs="Times New Roman"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sz w:val="24"/>
          <w:szCs w:val="24"/>
        </w:rPr>
        <w:t>Rineka Cipta</w:t>
      </w:r>
    </w:p>
    <w:p w14:paraId="7B3D7AD6" w14:textId="0742D6C7" w:rsidR="009D0D74" w:rsidRPr="00BC7BF2" w:rsidRDefault="009D0D74" w:rsidP="00C3339E">
      <w:pPr>
        <w:tabs>
          <w:tab w:val="left" w:pos="426"/>
        </w:tabs>
        <w:autoSpaceDE w:val="0"/>
        <w:autoSpaceDN w:val="0"/>
        <w:adjustRightInd w:val="0"/>
        <w:spacing w:after="100" w:afterAutospacing="1"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9D0D74">
        <w:rPr>
          <w:rFonts w:ascii="Times New Roman" w:hAnsi="Times New Roman" w:cs="Times New Roman"/>
          <w:sz w:val="24"/>
          <w:szCs w:val="24"/>
        </w:rPr>
        <w:lastRenderedPageBreak/>
        <w:t>Prasetyantoko. 2008. Corporate Governance. Jakarta: PT. Gramedia Pustaka Utama.</w:t>
      </w:r>
    </w:p>
    <w:p w14:paraId="5507877E" w14:textId="491443E2" w:rsidR="00B8303A" w:rsidRDefault="00B82E67" w:rsidP="00B8303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Putra, Indo Ratmana.</w:t>
      </w:r>
      <w:r w:rsidR="00B8303A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B8303A" w:rsidRPr="00BC7BF2">
        <w:rPr>
          <w:rFonts w:ascii="Times New Roman" w:hAnsi="Times New Roman" w:cs="Times New Roman"/>
          <w:noProof/>
          <w:sz w:val="24"/>
          <w:szCs w:val="24"/>
        </w:rPr>
        <w:t>2013</w:t>
      </w:r>
      <w:r w:rsidR="00B8303A">
        <w:rPr>
          <w:rFonts w:ascii="Times New Roman" w:hAnsi="Times New Roman" w:cs="Times New Roman"/>
          <w:noProof/>
          <w:sz w:val="24"/>
          <w:szCs w:val="24"/>
        </w:rPr>
        <w:t>)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Analisis Pengaruh Operating Leverage </w:t>
      </w:r>
      <w:r w:rsidR="00B8303A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 Financial </w:t>
      </w:r>
      <w:r w:rsidR="00B7720B" w:rsidRPr="00BC7BF2">
        <w:rPr>
          <w:rFonts w:ascii="Times New Roman" w:hAnsi="Times New Roman" w:cs="Times New Roman"/>
          <w:noProof/>
          <w:sz w:val="24"/>
          <w:szCs w:val="24"/>
        </w:rPr>
        <w:tab/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Leverage </w:t>
      </w:r>
      <w:r w:rsidR="00B8303A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 (EPS) </w:t>
      </w:r>
      <w:r w:rsidR="00B8303A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i Perusahaan Properti </w:t>
      </w:r>
      <w:r w:rsidR="00B8303A">
        <w:rPr>
          <w:rFonts w:ascii="Times New Roman" w:hAnsi="Times New Roman" w:cs="Times New Roman"/>
          <w:noProof/>
          <w:sz w:val="24"/>
          <w:szCs w:val="24"/>
        </w:rPr>
        <w:t>y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g Terdaftar </w:t>
      </w:r>
      <w:r w:rsidR="00B8303A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i BEI </w:t>
      </w:r>
      <w:r w:rsidR="00B8303A">
        <w:rPr>
          <w:rFonts w:ascii="Times New Roman" w:hAnsi="Times New Roman" w:cs="Times New Roman"/>
          <w:noProof/>
          <w:sz w:val="24"/>
          <w:szCs w:val="24"/>
        </w:rPr>
        <w:t xml:space="preserve">tahun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2007-2011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(JIM)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B6A5A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1, </w:t>
      </w:r>
      <w:r w:rsidR="00B8303A">
        <w:rPr>
          <w:rFonts w:ascii="Times New Roman" w:hAnsi="Times New Roman" w:cs="Times New Roman"/>
          <w:noProof/>
          <w:sz w:val="24"/>
          <w:szCs w:val="24"/>
        </w:rPr>
        <w:tab/>
      </w:r>
      <w:r w:rsidR="005B6A5A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</w:t>
      </w:r>
      <w:r w:rsidR="00B8303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1,</w:t>
      </w:r>
      <w:r w:rsidR="00F56B14" w:rsidRPr="00BC7BF2">
        <w:rPr>
          <w:sz w:val="24"/>
          <w:szCs w:val="24"/>
        </w:rPr>
        <w:t> </w:t>
      </w:r>
      <w:r w:rsidRPr="00BC7BF2">
        <w:rPr>
          <w:rFonts w:ascii="Times New Roman" w:hAnsi="Times New Roman" w:cs="Times New Roman"/>
          <w:noProof/>
          <w:sz w:val="24"/>
          <w:szCs w:val="24"/>
        </w:rPr>
        <w:t>pp.</w:t>
      </w:r>
      <w:r w:rsidR="00F56B14" w:rsidRPr="00BC7BF2">
        <w:rPr>
          <w:rFonts w:ascii="Times New Roman" w:hAnsi="Times New Roman" w:cs="Times New Roman"/>
          <w:noProof/>
          <w:sz w:val="24"/>
          <w:szCs w:val="24"/>
        </w:rPr>
        <w:t> </w:t>
      </w:r>
      <w:r w:rsidRPr="00BC7BF2">
        <w:rPr>
          <w:rFonts w:ascii="Times New Roman" w:hAnsi="Times New Roman" w:cs="Times New Roman"/>
          <w:noProof/>
          <w:sz w:val="24"/>
          <w:szCs w:val="24"/>
        </w:rPr>
        <w:t>318–28</w:t>
      </w:r>
      <w:r w:rsidR="00F56B14" w:rsidRPr="00BC7BF2">
        <w:rPr>
          <w:rFonts w:ascii="Times New Roman" w:hAnsi="Times New Roman" w:cs="Times New Roman"/>
          <w:noProof/>
          <w:sz w:val="24"/>
          <w:szCs w:val="24"/>
        </w:rPr>
        <w:t>,</w:t>
      </w:r>
    </w:p>
    <w:p w14:paraId="140F0D32" w14:textId="4972DBE2" w:rsidR="00B82E67" w:rsidRDefault="00F56B14" w:rsidP="00BC7BF2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https://jurnalmahasiswa.unesa.ac.id/index.php/jim/article/view/1516</w:t>
      </w:r>
    </w:p>
    <w:p w14:paraId="2BF69D3B" w14:textId="2408FD29" w:rsidR="00276F2E" w:rsidRDefault="00276F2E" w:rsidP="00C3339E">
      <w:pPr>
        <w:tabs>
          <w:tab w:val="left" w:pos="426"/>
        </w:tabs>
        <w:spacing w:after="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76F2E">
        <w:rPr>
          <w:rFonts w:ascii="Times New Roman" w:hAnsi="Times New Roman" w:cs="Times New Roman"/>
          <w:noProof/>
          <w:sz w:val="24"/>
          <w:szCs w:val="24"/>
        </w:rPr>
        <w:t xml:space="preserve">Raharjo, Daniarto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76F2E">
        <w:rPr>
          <w:rFonts w:ascii="Times New Roman" w:hAnsi="Times New Roman" w:cs="Times New Roman"/>
          <w:noProof/>
          <w:sz w:val="24"/>
          <w:szCs w:val="24"/>
        </w:rPr>
        <w:t xml:space="preserve"> Muid</w:t>
      </w:r>
      <w:r>
        <w:rPr>
          <w:rFonts w:ascii="Times New Roman" w:hAnsi="Times New Roman" w:cs="Times New Roman"/>
          <w:noProof/>
          <w:sz w:val="24"/>
          <w:szCs w:val="24"/>
        </w:rPr>
        <w:t>, Dul</w:t>
      </w:r>
      <w:r w:rsidRPr="00276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276F2E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276F2E">
        <w:rPr>
          <w:rFonts w:ascii="Times New Roman" w:hAnsi="Times New Roman" w:cs="Times New Roman"/>
          <w:noProof/>
          <w:sz w:val="24"/>
          <w:szCs w:val="24"/>
        </w:rPr>
        <w:t xml:space="preserve">. “Analisis Pengaruh Faktor-Faktor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276F2E">
        <w:rPr>
          <w:rFonts w:ascii="Times New Roman" w:hAnsi="Times New Roman" w:cs="Times New Roman"/>
          <w:noProof/>
          <w:sz w:val="24"/>
          <w:szCs w:val="24"/>
        </w:rPr>
        <w:t xml:space="preserve">Fundamental Rasio Keuangan Terhadap Perubahan Harga Saham.”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276F2E">
        <w:rPr>
          <w:rFonts w:ascii="Times New Roman" w:hAnsi="Times New Roman" w:cs="Times New Roman"/>
          <w:noProof/>
          <w:sz w:val="24"/>
          <w:szCs w:val="24"/>
        </w:rPr>
        <w:t xml:space="preserve">Diponegoro Journal of Accounting 2(2): 1–11. </w:t>
      </w:r>
    </w:p>
    <w:p w14:paraId="2C97FEFF" w14:textId="7DF8AB5A" w:rsidR="00276F2E" w:rsidRPr="00BC7BF2" w:rsidRDefault="00C3339E" w:rsidP="00C3339E">
      <w:pPr>
        <w:tabs>
          <w:tab w:val="left" w:pos="426"/>
        </w:tabs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</w:r>
      <w:r w:rsidR="00276F2E" w:rsidRPr="00276F2E">
        <w:rPr>
          <w:rFonts w:ascii="Times New Roman" w:hAnsi="Times New Roman" w:cs="Times New Roman"/>
          <w:noProof/>
          <w:sz w:val="24"/>
          <w:szCs w:val="24"/>
        </w:rPr>
        <w:t>http://ejournal-s1.undip.ac.id/index.php/accounting.</w:t>
      </w:r>
    </w:p>
    <w:p w14:paraId="6C89A6AF" w14:textId="0D15F5A2" w:rsidR="00434BCA" w:rsidRPr="00BC7BF2" w:rsidRDefault="00434BCA" w:rsidP="00C3339E">
      <w:pPr>
        <w:pStyle w:val="ListParagraph"/>
        <w:tabs>
          <w:tab w:val="left" w:pos="426"/>
        </w:tabs>
        <w:spacing w:after="100" w:afterAutospacing="1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 xml:space="preserve">Rahman </w:t>
      </w:r>
      <w:r w:rsidR="00B8303A">
        <w:rPr>
          <w:rFonts w:ascii="Times New Roman" w:hAnsi="Times New Roman" w:cs="Times New Roman"/>
          <w:sz w:val="24"/>
          <w:szCs w:val="24"/>
        </w:rPr>
        <w:t>dkk</w:t>
      </w:r>
      <w:r w:rsidRPr="00BC7BF2">
        <w:rPr>
          <w:rFonts w:ascii="Times New Roman" w:hAnsi="Times New Roman" w:cs="Times New Roman"/>
          <w:sz w:val="24"/>
          <w:szCs w:val="24"/>
        </w:rPr>
        <w:t xml:space="preserve">. 2022. Pengaruh Financial Leverage </w:t>
      </w:r>
      <w:r w:rsidR="00B8303A">
        <w:rPr>
          <w:rFonts w:ascii="Times New Roman" w:hAnsi="Times New Roman" w:cs="Times New Roman"/>
          <w:sz w:val="24"/>
          <w:szCs w:val="24"/>
        </w:rPr>
        <w:t>d</w:t>
      </w:r>
      <w:r w:rsidRPr="00BC7BF2">
        <w:rPr>
          <w:rFonts w:ascii="Times New Roman" w:hAnsi="Times New Roman" w:cs="Times New Roman"/>
          <w:sz w:val="24"/>
          <w:szCs w:val="24"/>
        </w:rPr>
        <w:t xml:space="preserve">an Total Asset Turnover </w:t>
      </w:r>
      <w:r w:rsidRPr="00BC7BF2">
        <w:rPr>
          <w:rFonts w:ascii="Times New Roman" w:hAnsi="Times New Roman" w:cs="Times New Roman"/>
          <w:sz w:val="24"/>
          <w:szCs w:val="24"/>
        </w:rPr>
        <w:tab/>
      </w:r>
      <w:r w:rsidR="00B8303A">
        <w:rPr>
          <w:rFonts w:ascii="Times New Roman" w:hAnsi="Times New Roman" w:cs="Times New Roman"/>
          <w:sz w:val="24"/>
          <w:szCs w:val="24"/>
        </w:rPr>
        <w:t>t</w:t>
      </w:r>
      <w:r w:rsidRPr="00BC7BF2">
        <w:rPr>
          <w:rFonts w:ascii="Times New Roman" w:hAnsi="Times New Roman" w:cs="Times New Roman"/>
          <w:sz w:val="24"/>
          <w:szCs w:val="24"/>
        </w:rPr>
        <w:t xml:space="preserve">erhadap Earning Per Share </w:t>
      </w:r>
      <w:r w:rsidR="00B8303A">
        <w:rPr>
          <w:rFonts w:ascii="Times New Roman" w:hAnsi="Times New Roman" w:cs="Times New Roman"/>
          <w:sz w:val="24"/>
          <w:szCs w:val="24"/>
        </w:rPr>
        <w:t>p</w:t>
      </w:r>
      <w:r w:rsidRPr="00BC7BF2">
        <w:rPr>
          <w:rFonts w:ascii="Times New Roman" w:hAnsi="Times New Roman" w:cs="Times New Roman"/>
          <w:sz w:val="24"/>
          <w:szCs w:val="24"/>
        </w:rPr>
        <w:t xml:space="preserve">ada Perusahaan Perbankan </w:t>
      </w:r>
      <w:r w:rsidR="00B8303A">
        <w:rPr>
          <w:rFonts w:ascii="Times New Roman" w:hAnsi="Times New Roman" w:cs="Times New Roman"/>
          <w:sz w:val="24"/>
          <w:szCs w:val="24"/>
        </w:rPr>
        <w:t>y</w:t>
      </w:r>
      <w:r w:rsidRPr="00BC7BF2">
        <w:rPr>
          <w:rFonts w:ascii="Times New Roman" w:hAnsi="Times New Roman" w:cs="Times New Roman"/>
          <w:sz w:val="24"/>
          <w:szCs w:val="24"/>
        </w:rPr>
        <w:t xml:space="preserve">ang Terdaftar </w:t>
      </w:r>
      <w:r w:rsidR="00B8303A">
        <w:rPr>
          <w:rFonts w:ascii="Times New Roman" w:hAnsi="Times New Roman" w:cs="Times New Roman"/>
          <w:sz w:val="24"/>
          <w:szCs w:val="24"/>
        </w:rPr>
        <w:tab/>
        <w:t>d</w:t>
      </w:r>
      <w:r w:rsidRPr="00BC7BF2">
        <w:rPr>
          <w:rFonts w:ascii="Times New Roman" w:hAnsi="Times New Roman" w:cs="Times New Roman"/>
          <w:sz w:val="24"/>
          <w:szCs w:val="24"/>
        </w:rPr>
        <w:t>i Bursa Efek Indonesia Periode 2014-2018.  Vol. 1 No.1</w:t>
      </w:r>
      <w:r w:rsidR="00062187">
        <w:rPr>
          <w:rFonts w:ascii="Times New Roman" w:hAnsi="Times New Roman" w:cs="Times New Roman"/>
          <w:sz w:val="24"/>
          <w:szCs w:val="24"/>
        </w:rPr>
        <w:t>:</w:t>
      </w:r>
      <w:r w:rsidRPr="00BC7BF2">
        <w:rPr>
          <w:rFonts w:ascii="Times New Roman" w:hAnsi="Times New Roman" w:cs="Times New Roman"/>
          <w:sz w:val="24"/>
          <w:szCs w:val="24"/>
        </w:rPr>
        <w:t xml:space="preserve"> KIMFE, </w:t>
      </w:r>
      <w:r w:rsidRPr="00BC7BF2">
        <w:rPr>
          <w:rFonts w:ascii="Times New Roman" w:hAnsi="Times New Roman" w:cs="Times New Roman"/>
          <w:sz w:val="24"/>
          <w:szCs w:val="24"/>
        </w:rPr>
        <w:tab/>
      </w:r>
      <w:r w:rsidRPr="00BC7BF2">
        <w:rPr>
          <w:rFonts w:ascii="Times New Roman" w:hAnsi="Times New Roman" w:cs="Times New Roman"/>
          <w:color w:val="000000" w:themeColor="text1"/>
          <w:sz w:val="24"/>
          <w:szCs w:val="24"/>
        </w:rPr>
        <w:t>http://jurnal.serambimekkah.ac.id/index.php/kimfe/article/view/67/51</w:t>
      </w:r>
    </w:p>
    <w:p w14:paraId="2079E2D9" w14:textId="6075B049" w:rsidR="00B82E67" w:rsidRPr="00BC7BF2" w:rsidRDefault="00B82E67" w:rsidP="00062187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Riawan, Riawan Awa. </w:t>
      </w:r>
      <w:r w:rsidR="00062187">
        <w:rPr>
          <w:rFonts w:ascii="Times New Roman" w:hAnsi="Times New Roman" w:cs="Times New Roman"/>
          <w:noProof/>
          <w:sz w:val="24"/>
          <w:szCs w:val="24"/>
        </w:rPr>
        <w:t xml:space="preserve">(2020)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“Return on Assets, Ukuran Perusahaan </w:t>
      </w:r>
      <w:r w:rsidR="00062187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 Debt To Equity Ratio </w:t>
      </w:r>
      <w:r w:rsidR="00062187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Media Tren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B6A5A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15, </w:t>
      </w:r>
      <w:r w:rsidR="005B6A5A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. 1,pp. 41–51, </w:t>
      </w:r>
      <w:r w:rsidR="00F56B14" w:rsidRPr="00BC7BF2">
        <w:rPr>
          <w:rFonts w:ascii="Times New Roman" w:hAnsi="Times New Roman" w:cs="Times New Roman"/>
          <w:noProof/>
          <w:sz w:val="24"/>
          <w:szCs w:val="24"/>
        </w:rPr>
        <w:t>https://doi.org/10.21107/mediatrend.v15i1.5970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DE4F61C" w14:textId="73BE21AE" w:rsidR="00F02A61" w:rsidRDefault="00F02A61" w:rsidP="00062187">
      <w:pPr>
        <w:pStyle w:val="Default"/>
        <w:tabs>
          <w:tab w:val="left" w:pos="851"/>
        </w:tabs>
        <w:spacing w:after="100" w:afterAutospacing="1"/>
        <w:ind w:left="426" w:hanging="426"/>
        <w:jc w:val="both"/>
      </w:pPr>
      <w:r w:rsidRPr="00BC7BF2">
        <w:t xml:space="preserve">Ridwan S. Sundjaja dan Inge Barlian, </w:t>
      </w:r>
      <w:r w:rsidR="00062187">
        <w:t>(</w:t>
      </w:r>
      <w:r w:rsidRPr="00BC7BF2">
        <w:t>2002</w:t>
      </w:r>
      <w:r w:rsidR="00062187">
        <w:t>)</w:t>
      </w:r>
      <w:r w:rsidRPr="00BC7BF2">
        <w:t xml:space="preserve">. </w:t>
      </w:r>
      <w:r w:rsidRPr="00BC7BF2">
        <w:rPr>
          <w:i/>
          <w:iCs/>
        </w:rPr>
        <w:t>Manajemen Keuangan</w:t>
      </w:r>
      <w:r w:rsidRPr="00BC7BF2">
        <w:t xml:space="preserve">. Jilid 1, Edisi 4, </w:t>
      </w:r>
      <w:r w:rsidR="000418DC">
        <w:t xml:space="preserve"> Jakarta: </w:t>
      </w:r>
      <w:r w:rsidR="000418DC" w:rsidRPr="00BC7BF2">
        <w:t>PT. Prehalindo</w:t>
      </w:r>
      <w:r w:rsidR="000418DC">
        <w:t>.</w:t>
      </w:r>
    </w:p>
    <w:p w14:paraId="7F8BEA9F" w14:textId="17642367" w:rsidR="00513D8F" w:rsidRPr="00513D8F" w:rsidRDefault="00513D8F" w:rsidP="00EB098A">
      <w:pPr>
        <w:tabs>
          <w:tab w:val="left" w:pos="426"/>
        </w:tabs>
        <w:spacing w:after="100" w:afterAutospacing="1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>Riyanto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BC7BF2">
        <w:rPr>
          <w:rFonts w:ascii="Times New Roman" w:hAnsi="Times New Roman" w:cs="Times New Roman"/>
          <w:sz w:val="24"/>
          <w:szCs w:val="24"/>
        </w:rPr>
        <w:t>Bambang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BC7BF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BC7BF2">
        <w:rPr>
          <w:rFonts w:ascii="Times New Roman" w:hAnsi="Times New Roman" w:cs="Times New Roman"/>
          <w:sz w:val="24"/>
          <w:szCs w:val="24"/>
        </w:rPr>
        <w:t>2008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BC7BF2">
        <w:rPr>
          <w:rFonts w:ascii="Times New Roman" w:hAnsi="Times New Roman" w:cs="Times New Roman"/>
          <w:sz w:val="24"/>
          <w:szCs w:val="24"/>
        </w:rPr>
        <w:t xml:space="preserve">. 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 xml:space="preserve">Dasar-dasar Pembelanjaan Perusahaan. Edisi </w:t>
      </w:r>
      <w:r>
        <w:rPr>
          <w:rFonts w:ascii="Times New Roman" w:hAnsi="Times New Roman" w:cs="Times New Roman"/>
          <w:i/>
          <w:iCs/>
          <w:sz w:val="24"/>
          <w:szCs w:val="24"/>
        </w:rPr>
        <w:tab/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>Keempat</w:t>
      </w:r>
      <w:r w:rsidRPr="00BC7BF2">
        <w:rPr>
          <w:rFonts w:ascii="Times New Roman" w:hAnsi="Times New Roman" w:cs="Times New Roman"/>
          <w:sz w:val="24"/>
          <w:szCs w:val="24"/>
        </w:rPr>
        <w:t xml:space="preserve">. </w:t>
      </w:r>
      <w:r w:rsidRPr="00BC7BF2">
        <w:rPr>
          <w:rFonts w:ascii="Times New Roman" w:hAnsi="Times New Roman" w:cs="Times New Roman"/>
          <w:sz w:val="24"/>
          <w:szCs w:val="24"/>
        </w:rPr>
        <w:tab/>
        <w:t xml:space="preserve">Cetakan Kedelapan. </w:t>
      </w:r>
      <w:r>
        <w:rPr>
          <w:rFonts w:ascii="Times New Roman" w:hAnsi="Times New Roman" w:cs="Times New Roman"/>
          <w:sz w:val="24"/>
          <w:szCs w:val="24"/>
        </w:rPr>
        <w:t xml:space="preserve">Yogyakarta: </w:t>
      </w:r>
      <w:r w:rsidRPr="00BC7BF2">
        <w:rPr>
          <w:rFonts w:ascii="Times New Roman" w:hAnsi="Times New Roman" w:cs="Times New Roman"/>
          <w:sz w:val="24"/>
          <w:szCs w:val="24"/>
        </w:rPr>
        <w:t xml:space="preserve">Yayasan Penerbit Gajah </w:t>
      </w:r>
      <w:r>
        <w:rPr>
          <w:rFonts w:ascii="Times New Roman" w:hAnsi="Times New Roman" w:cs="Times New Roman"/>
          <w:sz w:val="24"/>
          <w:szCs w:val="24"/>
        </w:rPr>
        <w:tab/>
      </w:r>
      <w:r w:rsidRPr="00BC7BF2">
        <w:rPr>
          <w:rFonts w:ascii="Times New Roman" w:hAnsi="Times New Roman" w:cs="Times New Roman"/>
          <w:sz w:val="24"/>
          <w:szCs w:val="24"/>
        </w:rPr>
        <w:t>Mada.</w:t>
      </w:r>
    </w:p>
    <w:p w14:paraId="7F0074B2" w14:textId="00CD3619" w:rsidR="00B82E67" w:rsidRDefault="00B82E67" w:rsidP="00062187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Sanusi, Dian Anugrah. “Financial Leverage </w:t>
      </w:r>
      <w:r w:rsidR="00062187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 Perusahaan Makanan </w:t>
      </w:r>
      <w:r w:rsidR="00062187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 Minuman </w:t>
      </w:r>
      <w:r w:rsidR="00062187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i Bursa Efek Indonesia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 (Jab)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B6A5A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10, </w:t>
      </w:r>
      <w:r w:rsidR="005B6A5A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1, 2020, pp. 12–20</w:t>
      </w:r>
      <w:r w:rsidR="000A124A">
        <w:rPr>
          <w:rFonts w:ascii="Times New Roman" w:hAnsi="Times New Roman" w:cs="Times New Roman"/>
          <w:noProof/>
          <w:sz w:val="24"/>
          <w:szCs w:val="24"/>
        </w:rPr>
        <w:t>.</w:t>
      </w:r>
      <w:r w:rsidR="003D1AEB" w:rsidRPr="00BC7BF2">
        <w:rPr>
          <w:rFonts w:ascii="Times New Roman" w:hAnsi="Times New Roman" w:cs="Times New Roman"/>
          <w:noProof/>
          <w:sz w:val="24"/>
          <w:szCs w:val="24"/>
        </w:rPr>
        <w:t xml:space="preserve"> https://ejournal.unsrat.ac.id/index.php/jab/article/view/28823</w:t>
      </w:r>
    </w:p>
    <w:p w14:paraId="303B7D97" w14:textId="36244351" w:rsidR="007E60EA" w:rsidRPr="00BC7BF2" w:rsidRDefault="007E60EA" w:rsidP="00EB098A">
      <w:pPr>
        <w:tabs>
          <w:tab w:val="left" w:pos="426"/>
          <w:tab w:val="left" w:pos="851"/>
        </w:tabs>
        <w:autoSpaceDE w:val="0"/>
        <w:autoSpaceDN w:val="0"/>
        <w:adjustRightInd w:val="0"/>
        <w:spacing w:after="100" w:afterAutospacing="1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>Sartono</w:t>
      </w:r>
      <w:r>
        <w:rPr>
          <w:rFonts w:ascii="Times New Roman" w:hAnsi="Times New Roman" w:cs="Times New Roman"/>
          <w:sz w:val="24"/>
          <w:szCs w:val="24"/>
        </w:rPr>
        <w:t>, Agus</w:t>
      </w:r>
      <w:r w:rsidRPr="00BC7BF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BC7BF2">
        <w:rPr>
          <w:rFonts w:ascii="Times New Roman" w:hAnsi="Times New Roman" w:cs="Times New Roman"/>
          <w:sz w:val="24"/>
          <w:szCs w:val="24"/>
        </w:rPr>
        <w:t>2011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BC7BF2">
        <w:rPr>
          <w:rFonts w:ascii="Times New Roman" w:hAnsi="Times New Roman" w:cs="Times New Roman"/>
          <w:sz w:val="24"/>
          <w:szCs w:val="24"/>
        </w:rPr>
        <w:t xml:space="preserve">. 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 xml:space="preserve">Manajemen Keuangan Teori dan Aplikasi. </w:t>
      </w:r>
      <w:r w:rsidRPr="00BC7BF2">
        <w:rPr>
          <w:rFonts w:ascii="Times New Roman" w:hAnsi="Times New Roman" w:cs="Times New Roman"/>
          <w:sz w:val="24"/>
          <w:szCs w:val="24"/>
        </w:rPr>
        <w:t>Yogyakarta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7BF2">
        <w:rPr>
          <w:rFonts w:ascii="Times New Roman" w:hAnsi="Times New Roman" w:cs="Times New Roman"/>
          <w:sz w:val="24"/>
          <w:szCs w:val="24"/>
        </w:rPr>
        <w:t>BFFE</w:t>
      </w:r>
    </w:p>
    <w:p w14:paraId="4F89D703" w14:textId="166BD46C" w:rsidR="00B82E67" w:rsidRPr="00BC7BF2" w:rsidRDefault="00B82E67" w:rsidP="00062187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Septiantika, Lia, </w:t>
      </w:r>
      <w:r w:rsidR="00062187">
        <w:rPr>
          <w:rFonts w:ascii="Times New Roman" w:hAnsi="Times New Roman" w:cs="Times New Roman"/>
          <w:noProof/>
          <w:sz w:val="24"/>
          <w:szCs w:val="24"/>
        </w:rPr>
        <w:t>dkk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="00062187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062187" w:rsidRPr="00BC7BF2">
        <w:rPr>
          <w:rFonts w:ascii="Times New Roman" w:hAnsi="Times New Roman" w:cs="Times New Roman"/>
          <w:noProof/>
          <w:sz w:val="24"/>
          <w:szCs w:val="24"/>
        </w:rPr>
        <w:t>2018</w:t>
      </w:r>
      <w:r w:rsidR="00062187">
        <w:rPr>
          <w:rFonts w:ascii="Times New Roman" w:hAnsi="Times New Roman" w:cs="Times New Roman"/>
          <w:noProof/>
          <w:sz w:val="24"/>
          <w:szCs w:val="24"/>
        </w:rPr>
        <w:t>)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="003D1AEB" w:rsidRPr="00BC7BF2">
        <w:rPr>
          <w:rFonts w:ascii="Times New Roman" w:hAnsi="Times New Roman" w:cs="Times New Roman"/>
          <w:noProof/>
          <w:sz w:val="24"/>
          <w:szCs w:val="24"/>
        </w:rPr>
        <w:t xml:space="preserve">Pengaruh Financial Leverage </w:t>
      </w:r>
      <w:r w:rsidR="00062187">
        <w:rPr>
          <w:rFonts w:ascii="Times New Roman" w:hAnsi="Times New Roman" w:cs="Times New Roman"/>
          <w:noProof/>
          <w:sz w:val="24"/>
          <w:szCs w:val="24"/>
        </w:rPr>
        <w:t>d</w:t>
      </w:r>
      <w:r w:rsidR="003D1AEB" w:rsidRPr="00BC7BF2">
        <w:rPr>
          <w:rFonts w:ascii="Times New Roman" w:hAnsi="Times New Roman" w:cs="Times New Roman"/>
          <w:noProof/>
          <w:sz w:val="24"/>
          <w:szCs w:val="24"/>
        </w:rPr>
        <w:t xml:space="preserve">an Operating Leverage </w:t>
      </w:r>
      <w:r w:rsidR="00062187">
        <w:rPr>
          <w:rFonts w:ascii="Times New Roman" w:hAnsi="Times New Roman" w:cs="Times New Roman"/>
          <w:noProof/>
          <w:sz w:val="24"/>
          <w:szCs w:val="24"/>
        </w:rPr>
        <w:t>t</w:t>
      </w:r>
      <w:r w:rsidR="003D1AEB" w:rsidRPr="00BC7BF2">
        <w:rPr>
          <w:rFonts w:ascii="Times New Roman" w:hAnsi="Times New Roman" w:cs="Times New Roman"/>
          <w:noProof/>
          <w:sz w:val="24"/>
          <w:szCs w:val="24"/>
        </w:rPr>
        <w:t>erhadap E</w:t>
      </w:r>
      <w:r w:rsidR="00062187" w:rsidRPr="00BC7BF2">
        <w:rPr>
          <w:rFonts w:ascii="Times New Roman" w:hAnsi="Times New Roman" w:cs="Times New Roman"/>
          <w:noProof/>
          <w:sz w:val="24"/>
          <w:szCs w:val="24"/>
        </w:rPr>
        <w:t>PS</w:t>
      </w:r>
      <w:r w:rsidR="003D1AEB" w:rsidRPr="00BC7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62187">
        <w:rPr>
          <w:rFonts w:ascii="Times New Roman" w:hAnsi="Times New Roman" w:cs="Times New Roman"/>
          <w:noProof/>
          <w:sz w:val="24"/>
          <w:szCs w:val="24"/>
        </w:rPr>
        <w:t>p</w:t>
      </w:r>
      <w:r w:rsidR="003D1AEB" w:rsidRPr="00BC7BF2">
        <w:rPr>
          <w:rFonts w:ascii="Times New Roman" w:hAnsi="Times New Roman" w:cs="Times New Roman"/>
          <w:noProof/>
          <w:sz w:val="24"/>
          <w:szCs w:val="24"/>
        </w:rPr>
        <w:t xml:space="preserve">ada Perusahaan Property </w:t>
      </w:r>
      <w:r w:rsidR="00062187">
        <w:rPr>
          <w:rFonts w:ascii="Times New Roman" w:hAnsi="Times New Roman" w:cs="Times New Roman"/>
          <w:noProof/>
          <w:sz w:val="24"/>
          <w:szCs w:val="24"/>
        </w:rPr>
        <w:t>a</w:t>
      </w:r>
      <w:r w:rsidR="003D1AEB" w:rsidRPr="00BC7BF2">
        <w:rPr>
          <w:rFonts w:ascii="Times New Roman" w:hAnsi="Times New Roman" w:cs="Times New Roman"/>
          <w:noProof/>
          <w:sz w:val="24"/>
          <w:szCs w:val="24"/>
        </w:rPr>
        <w:t xml:space="preserve">nd Real Estate </w:t>
      </w:r>
      <w:r w:rsidR="00062187">
        <w:rPr>
          <w:rFonts w:ascii="Times New Roman" w:hAnsi="Times New Roman" w:cs="Times New Roman"/>
          <w:noProof/>
          <w:sz w:val="24"/>
          <w:szCs w:val="24"/>
        </w:rPr>
        <w:t>d</w:t>
      </w:r>
      <w:r w:rsidR="003D1AEB" w:rsidRPr="00BC7BF2">
        <w:rPr>
          <w:rFonts w:ascii="Times New Roman" w:hAnsi="Times New Roman" w:cs="Times New Roman"/>
          <w:noProof/>
          <w:sz w:val="24"/>
          <w:szCs w:val="24"/>
        </w:rPr>
        <w:t xml:space="preserve">i </w:t>
      </w:r>
      <w:r w:rsidR="00062187" w:rsidRPr="00BC7BF2">
        <w:rPr>
          <w:rFonts w:ascii="Times New Roman" w:hAnsi="Times New Roman" w:cs="Times New Roman"/>
          <w:noProof/>
          <w:sz w:val="24"/>
          <w:szCs w:val="24"/>
        </w:rPr>
        <w:t>BEI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”</w:t>
      </w:r>
      <w:r w:rsidR="00EB09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FIPA: Forum Ilmiah Pendidikan Akuntansi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B6A5A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6, </w:t>
      </w:r>
      <w:r w:rsidR="005B6A5A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1, pp. 88–100</w:t>
      </w:r>
      <w:r w:rsidR="000A124A">
        <w:rPr>
          <w:rFonts w:ascii="Times New Roman" w:hAnsi="Times New Roman" w:cs="Times New Roman"/>
          <w:noProof/>
          <w:sz w:val="24"/>
          <w:szCs w:val="24"/>
        </w:rPr>
        <w:t>.</w:t>
      </w:r>
      <w:r w:rsidR="00EB09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7720B" w:rsidRPr="00BC7BF2">
        <w:rPr>
          <w:rFonts w:ascii="Times New Roman" w:hAnsi="Times New Roman" w:cs="Times New Roman"/>
          <w:noProof/>
          <w:sz w:val="24"/>
          <w:szCs w:val="24"/>
        </w:rPr>
        <w:t>http://prosiding.unipma.ac.id/index.php/FIPA/article/view/541</w:t>
      </w:r>
    </w:p>
    <w:p w14:paraId="7DBDE2CC" w14:textId="41C0F2EC" w:rsidR="00062187" w:rsidRDefault="00B82E67" w:rsidP="00062187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Sinta, Kumala, </w:t>
      </w:r>
      <w:r w:rsidR="00062187">
        <w:rPr>
          <w:rFonts w:ascii="Times New Roman" w:hAnsi="Times New Roman" w:cs="Times New Roman"/>
          <w:noProof/>
          <w:sz w:val="24"/>
          <w:szCs w:val="24"/>
        </w:rPr>
        <w:t>dan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Herry Laksito. </w:t>
      </w:r>
      <w:r w:rsidR="00062187">
        <w:rPr>
          <w:rFonts w:ascii="Times New Roman" w:hAnsi="Times New Roman" w:cs="Times New Roman"/>
          <w:noProof/>
          <w:sz w:val="24"/>
          <w:szCs w:val="24"/>
        </w:rPr>
        <w:t xml:space="preserve">(2014). </w:t>
      </w:r>
      <w:r w:rsidR="00B7720B" w:rsidRPr="00BC7BF2">
        <w:rPr>
          <w:rFonts w:ascii="Times New Roman" w:hAnsi="Times New Roman" w:cs="Times New Roman"/>
          <w:noProof/>
          <w:sz w:val="24"/>
          <w:szCs w:val="24"/>
        </w:rPr>
        <w:t>"</w:t>
      </w:r>
      <w:r w:rsidR="00B7720B"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Arus Kas Operasi Terhadap Earnings Per</w:t>
      </w:r>
      <w:r w:rsidR="0006218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B7720B"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Share"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="00556C5D" w:rsidRPr="00BC7BF2">
        <w:rPr>
          <w:rFonts w:ascii="Times New Roman" w:hAnsi="Times New Roman" w:cs="Times New Roman"/>
          <w:noProof/>
          <w:sz w:val="24"/>
          <w:szCs w:val="24"/>
        </w:rPr>
        <w:t> </w:t>
      </w:r>
      <w:r w:rsidRPr="00BC7BF2">
        <w:rPr>
          <w:rFonts w:ascii="Times New Roman" w:hAnsi="Times New Roman" w:cs="Times New Roman"/>
          <w:noProof/>
          <w:sz w:val="24"/>
          <w:szCs w:val="24"/>
        </w:rPr>
        <w:t>2014,</w:t>
      </w:r>
      <w:r w:rsidR="00556C5D" w:rsidRPr="00BC7BF2">
        <w:rPr>
          <w:rFonts w:ascii="Times New Roman" w:hAnsi="Times New Roman" w:cs="Times New Roman"/>
          <w:noProof/>
          <w:sz w:val="24"/>
          <w:szCs w:val="24"/>
        </w:rPr>
        <w:t> </w:t>
      </w:r>
      <w:r w:rsidRPr="00BC7BF2">
        <w:rPr>
          <w:rFonts w:ascii="Times New Roman" w:hAnsi="Times New Roman" w:cs="Times New Roman"/>
          <w:noProof/>
          <w:sz w:val="24"/>
          <w:szCs w:val="24"/>
        </w:rPr>
        <w:t>pp.</w:t>
      </w:r>
      <w:r w:rsidR="00556C5D" w:rsidRPr="00BC7BF2">
        <w:rPr>
          <w:rFonts w:ascii="Times New Roman" w:hAnsi="Times New Roman" w:cs="Times New Roman"/>
          <w:noProof/>
          <w:sz w:val="24"/>
          <w:szCs w:val="24"/>
        </w:rPr>
        <w:t> </w:t>
      </w:r>
      <w:r w:rsidRPr="00BC7BF2">
        <w:rPr>
          <w:rFonts w:ascii="Times New Roman" w:hAnsi="Times New Roman" w:cs="Times New Roman"/>
          <w:noProof/>
          <w:sz w:val="24"/>
          <w:szCs w:val="24"/>
        </w:rPr>
        <w:t>1–11</w:t>
      </w:r>
      <w:r w:rsidR="000A124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60A5BCA" w14:textId="473D7BF3" w:rsidR="00B82E67" w:rsidRPr="00BC7BF2" w:rsidRDefault="00062187" w:rsidP="00BC7BF2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</w:r>
      <w:r w:rsidR="00556C5D" w:rsidRPr="00BC7BF2">
        <w:rPr>
          <w:rFonts w:ascii="Times New Roman" w:hAnsi="Times New Roman" w:cs="Times New Roman"/>
          <w:noProof/>
          <w:sz w:val="24"/>
          <w:szCs w:val="24"/>
        </w:rPr>
        <w:t>https://ejournal3.undip.ac.id/index.php/accounting/article/view/6138/5924</w:t>
      </w:r>
    </w:p>
    <w:p w14:paraId="3353334C" w14:textId="7E6F0F15" w:rsidR="00EB098A" w:rsidRDefault="00B82E67" w:rsidP="00EB098A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" w:name="_Hlk140735630"/>
      <w:r w:rsidRPr="00BC7BF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riyono, Sriyono, </w:t>
      </w:r>
      <w:r w:rsidR="000A124A">
        <w:rPr>
          <w:rFonts w:ascii="Times New Roman" w:hAnsi="Times New Roman" w:cs="Times New Roman"/>
          <w:noProof/>
          <w:sz w:val="24"/>
          <w:szCs w:val="24"/>
        </w:rPr>
        <w:t>dkk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0A124A">
        <w:rPr>
          <w:rFonts w:ascii="Times New Roman" w:hAnsi="Times New Roman" w:cs="Times New Roman"/>
          <w:noProof/>
          <w:sz w:val="24"/>
          <w:szCs w:val="24"/>
        </w:rPr>
        <w:t xml:space="preserve">(2018).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“Analisis Return on Equity (ROE), Current Ratio (CR), Net Profit Margins (NPM), </w:t>
      </w:r>
      <w:r w:rsidR="000A124A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 Debt to Equity Ratio (DER) </w:t>
      </w:r>
      <w:r w:rsidR="000A124A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 (EPS)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BMP (Jurnal Bisnis, Manajemen Dan</w:t>
      </w:r>
      <w:r w:rsidR="00EB098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Perbankan)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A124A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l.</w:t>
      </w:r>
      <w:r w:rsidR="000A124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4, </w:t>
      </w:r>
      <w:r w:rsidR="000A124A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2, 2018, pp. 154–63</w:t>
      </w:r>
      <w:r w:rsidR="000A124A">
        <w:rPr>
          <w:rFonts w:ascii="Times New Roman" w:hAnsi="Times New Roman" w:cs="Times New Roman"/>
          <w:noProof/>
          <w:sz w:val="24"/>
          <w:szCs w:val="24"/>
        </w:rPr>
        <w:t>.</w:t>
      </w:r>
      <w:r w:rsidR="00EB09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https://doi.org/10.21070/jbmp.v4i2.1902.</w:t>
      </w:r>
    </w:p>
    <w:bookmarkEnd w:id="2"/>
    <w:p w14:paraId="77210968" w14:textId="77777777" w:rsidR="009D0D74" w:rsidRPr="00BC7BF2" w:rsidRDefault="009D0D74" w:rsidP="00EB098A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ABDDA75" w14:textId="51AF448D" w:rsidR="00B82E67" w:rsidRPr="00BC7BF2" w:rsidRDefault="00B82E67" w:rsidP="000A124A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Sudana, I. Made</w:t>
      </w:r>
      <w:r w:rsidR="00F00EC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A124A">
        <w:rPr>
          <w:rFonts w:ascii="Times New Roman" w:hAnsi="Times New Roman" w:cs="Times New Roman"/>
          <w:noProof/>
          <w:sz w:val="24"/>
          <w:szCs w:val="24"/>
        </w:rPr>
        <w:t>(</w:t>
      </w:r>
      <w:r w:rsidR="00F00EC1">
        <w:rPr>
          <w:rFonts w:ascii="Times New Roman" w:hAnsi="Times New Roman" w:cs="Times New Roman"/>
          <w:noProof/>
          <w:sz w:val="24"/>
          <w:szCs w:val="24"/>
        </w:rPr>
        <w:t>2015</w:t>
      </w:r>
      <w:r w:rsidR="000A124A">
        <w:rPr>
          <w:rFonts w:ascii="Times New Roman" w:hAnsi="Times New Roman" w:cs="Times New Roman"/>
          <w:noProof/>
          <w:sz w:val="24"/>
          <w:szCs w:val="24"/>
        </w:rPr>
        <w:t>)</w:t>
      </w:r>
      <w:r w:rsidR="00F00EC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Perusahaan: Teori &amp; Praktik. Edisi 2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="00F00EC1">
        <w:rPr>
          <w:rFonts w:ascii="Times New Roman" w:hAnsi="Times New Roman" w:cs="Times New Roman"/>
          <w:noProof/>
          <w:sz w:val="24"/>
          <w:szCs w:val="24"/>
        </w:rPr>
        <w:t xml:space="preserve"> Jakarta: Penerbit Erlangga</w:t>
      </w:r>
      <w:r w:rsidR="00632D05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6AB64B24" w14:textId="4BE5C4CA" w:rsidR="004F09AA" w:rsidRPr="00BC7BF2" w:rsidRDefault="00B52BE4" w:rsidP="005E11B0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 xml:space="preserve">Sujarweni, V. Wiratna. (2017). 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>Analisis Laporan Keuangan : Teori, Aplikasi, &amp; Hasil Penelitian</w:t>
      </w:r>
      <w:r w:rsidRPr="00BC7BF2">
        <w:rPr>
          <w:rFonts w:ascii="Times New Roman" w:hAnsi="Times New Roman" w:cs="Times New Roman"/>
          <w:sz w:val="24"/>
          <w:szCs w:val="24"/>
        </w:rPr>
        <w:t>. Yogyakarta: Pustaka Baru Press</w:t>
      </w:r>
      <w:r w:rsidRPr="00BC7BF2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76527B56" w14:textId="48BB64FB" w:rsidR="002F71A4" w:rsidRDefault="00B82E67" w:rsidP="00E51501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Suliyanto</w:t>
      </w:r>
      <w:r w:rsidR="006249F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A124A">
        <w:rPr>
          <w:rFonts w:ascii="Times New Roman" w:hAnsi="Times New Roman" w:cs="Times New Roman"/>
          <w:noProof/>
          <w:sz w:val="24"/>
          <w:szCs w:val="24"/>
        </w:rPr>
        <w:t>(</w:t>
      </w:r>
      <w:r w:rsidR="006249F1" w:rsidRPr="00BC7BF2">
        <w:rPr>
          <w:rFonts w:ascii="Times New Roman" w:hAnsi="Times New Roman" w:cs="Times New Roman"/>
          <w:noProof/>
          <w:sz w:val="24"/>
          <w:szCs w:val="24"/>
        </w:rPr>
        <w:t>2018</w:t>
      </w:r>
      <w:r w:rsidR="000A124A">
        <w:rPr>
          <w:rFonts w:ascii="Times New Roman" w:hAnsi="Times New Roman" w:cs="Times New Roman"/>
          <w:noProof/>
          <w:sz w:val="24"/>
          <w:szCs w:val="24"/>
        </w:rPr>
        <w:t>)</w:t>
      </w:r>
      <w:r w:rsidR="006249F1"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="006249F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="00520863"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Untuk Skripsi, Tesis Dan Disertas</w:t>
      </w:r>
      <w:r w:rsidR="006249F1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F71A4" w:rsidRPr="002F71A4">
        <w:rPr>
          <w:rFonts w:ascii="Times New Roman" w:hAnsi="Times New Roman" w:cs="Times New Roman"/>
          <w:noProof/>
          <w:sz w:val="24"/>
          <w:szCs w:val="24"/>
        </w:rPr>
        <w:t>Yogyakarta: Andi Offset.</w:t>
      </w:r>
    </w:p>
    <w:p w14:paraId="0A5E9D80" w14:textId="12816CB4" w:rsidR="00B82E67" w:rsidRPr="00BC7BF2" w:rsidRDefault="00B82E67" w:rsidP="00BC7BF2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Susilawati, Eka.</w:t>
      </w:r>
      <w:r w:rsidR="00E51501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E51501" w:rsidRPr="00BC7BF2">
        <w:rPr>
          <w:rFonts w:ascii="Times New Roman" w:hAnsi="Times New Roman" w:cs="Times New Roman"/>
          <w:noProof/>
          <w:sz w:val="24"/>
          <w:szCs w:val="24"/>
        </w:rPr>
        <w:t>2016</w:t>
      </w:r>
      <w:r w:rsidR="00E51501">
        <w:rPr>
          <w:rFonts w:ascii="Times New Roman" w:hAnsi="Times New Roman" w:cs="Times New Roman"/>
          <w:noProof/>
          <w:sz w:val="24"/>
          <w:szCs w:val="24"/>
        </w:rPr>
        <w:t>)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="00520863" w:rsidRPr="00BC7BF2">
        <w:rPr>
          <w:rFonts w:ascii="Times New Roman" w:hAnsi="Times New Roman" w:cs="Times New Roman"/>
          <w:noProof/>
          <w:sz w:val="24"/>
          <w:szCs w:val="24"/>
        </w:rPr>
        <w:t xml:space="preserve">Pengaruh Rasio Likuiditas, Rasio Solvabilitas, </w:t>
      </w:r>
      <w:r w:rsidR="00E51501">
        <w:rPr>
          <w:rFonts w:ascii="Times New Roman" w:hAnsi="Times New Roman" w:cs="Times New Roman"/>
          <w:noProof/>
          <w:sz w:val="24"/>
          <w:szCs w:val="24"/>
        </w:rPr>
        <w:t>d</w:t>
      </w:r>
      <w:r w:rsidR="00520863" w:rsidRPr="00BC7BF2">
        <w:rPr>
          <w:rFonts w:ascii="Times New Roman" w:hAnsi="Times New Roman" w:cs="Times New Roman"/>
          <w:noProof/>
          <w:sz w:val="24"/>
          <w:szCs w:val="24"/>
        </w:rPr>
        <w:t xml:space="preserve">an Rasio </w:t>
      </w:r>
      <w:r w:rsidR="006D2776" w:rsidRPr="00BC7BF2">
        <w:rPr>
          <w:rFonts w:ascii="Times New Roman" w:hAnsi="Times New Roman" w:cs="Times New Roman"/>
          <w:noProof/>
          <w:sz w:val="24"/>
          <w:szCs w:val="24"/>
        </w:rPr>
        <w:tab/>
      </w:r>
      <w:r w:rsidR="00520863" w:rsidRPr="00BC7BF2">
        <w:rPr>
          <w:rFonts w:ascii="Times New Roman" w:hAnsi="Times New Roman" w:cs="Times New Roman"/>
          <w:noProof/>
          <w:sz w:val="24"/>
          <w:szCs w:val="24"/>
        </w:rPr>
        <w:t xml:space="preserve">Profitabilitas </w:t>
      </w:r>
      <w:r w:rsidR="00E51501">
        <w:rPr>
          <w:rFonts w:ascii="Times New Roman" w:hAnsi="Times New Roman" w:cs="Times New Roman"/>
          <w:noProof/>
          <w:sz w:val="24"/>
          <w:szCs w:val="24"/>
        </w:rPr>
        <w:t>t</w:t>
      </w:r>
      <w:r w:rsidR="00520863" w:rsidRPr="00BC7BF2">
        <w:rPr>
          <w:rFonts w:ascii="Times New Roman" w:hAnsi="Times New Roman" w:cs="Times New Roman"/>
          <w:noProof/>
          <w:sz w:val="24"/>
          <w:szCs w:val="24"/>
        </w:rPr>
        <w:t>erhadap Earning Per Share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( Stud</w:t>
      </w:r>
      <w:r w:rsidR="00E51501">
        <w:rPr>
          <w:rFonts w:ascii="Times New Roman" w:hAnsi="Times New Roman" w:cs="Times New Roman"/>
          <w:noProof/>
          <w:sz w:val="24"/>
          <w:szCs w:val="24"/>
        </w:rPr>
        <w:t>i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Kasus </w:t>
      </w:r>
      <w:r w:rsidR="00E51501">
        <w:rPr>
          <w:rFonts w:ascii="Times New Roman" w:hAnsi="Times New Roman" w:cs="Times New Roman"/>
          <w:noProof/>
          <w:sz w:val="24"/>
          <w:szCs w:val="24"/>
        </w:rPr>
        <w:t>p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da Perusahaan </w:t>
      </w:r>
      <w:r w:rsidR="006D2776" w:rsidRPr="00BC7BF2">
        <w:rPr>
          <w:rFonts w:ascii="Times New Roman" w:hAnsi="Times New Roman" w:cs="Times New Roman"/>
          <w:noProof/>
          <w:sz w:val="24"/>
          <w:szCs w:val="24"/>
        </w:rPr>
        <w:tab/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Manufaktur </w:t>
      </w:r>
      <w:r w:rsidR="00E51501">
        <w:rPr>
          <w:rFonts w:ascii="Times New Roman" w:hAnsi="Times New Roman" w:cs="Times New Roman"/>
          <w:noProof/>
          <w:sz w:val="24"/>
          <w:szCs w:val="24"/>
        </w:rPr>
        <w:t>y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g Terdaftar </w:t>
      </w:r>
      <w:r w:rsidR="00E51501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i Bursa Efek Indonesia Periode 2008-2011).” </w:t>
      </w:r>
      <w:r w:rsidR="006D2776" w:rsidRPr="00BC7BF2">
        <w:rPr>
          <w:rFonts w:ascii="Times New Roman" w:hAnsi="Times New Roman" w:cs="Times New Roman"/>
          <w:noProof/>
          <w:sz w:val="24"/>
          <w:szCs w:val="24"/>
        </w:rPr>
        <w:tab/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627F4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2, </w:t>
      </w:r>
      <w:r w:rsidR="009627F4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1</w:t>
      </w:r>
      <w:r w:rsidR="007635C0">
        <w:rPr>
          <w:rFonts w:ascii="Times New Roman" w:hAnsi="Times New Roman" w:cs="Times New Roman"/>
          <w:noProof/>
          <w:sz w:val="24"/>
          <w:szCs w:val="24"/>
        </w:rPr>
        <w:t>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https://doi.org/10.24964/ja.v2i1.28.</w:t>
      </w:r>
    </w:p>
    <w:p w14:paraId="63EC71F0" w14:textId="5E4691AF" w:rsidR="006D2776" w:rsidRPr="00BC7BF2" w:rsidRDefault="00B82E67" w:rsidP="00256634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Sutejo,</w:t>
      </w:r>
      <w:r w:rsidR="00E51501">
        <w:rPr>
          <w:rFonts w:ascii="Times New Roman" w:hAnsi="Times New Roman" w:cs="Times New Roman"/>
          <w:noProof/>
          <w:sz w:val="24"/>
          <w:szCs w:val="24"/>
        </w:rPr>
        <w:t xml:space="preserve"> dkk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51501">
        <w:rPr>
          <w:rFonts w:ascii="Times New Roman" w:hAnsi="Times New Roman" w:cs="Times New Roman"/>
          <w:noProof/>
          <w:sz w:val="24"/>
          <w:szCs w:val="24"/>
        </w:rPr>
        <w:t xml:space="preserve">(2009).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“Analisis Variabel </w:t>
      </w:r>
      <w:r w:rsidR="00256634">
        <w:rPr>
          <w:rFonts w:ascii="Times New Roman" w:hAnsi="Times New Roman" w:cs="Times New Roman"/>
          <w:noProof/>
          <w:sz w:val="24"/>
          <w:szCs w:val="24"/>
        </w:rPr>
        <w:t>y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g Mempengaruhi Earnings Per Share </w:t>
      </w:r>
      <w:r w:rsidR="00256634">
        <w:rPr>
          <w:rFonts w:ascii="Times New Roman" w:hAnsi="Times New Roman" w:cs="Times New Roman"/>
          <w:noProof/>
          <w:sz w:val="24"/>
          <w:szCs w:val="24"/>
        </w:rPr>
        <w:t>p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da Industri Food and Baverages </w:t>
      </w:r>
      <w:r w:rsidR="00256634">
        <w:rPr>
          <w:rFonts w:ascii="Times New Roman" w:hAnsi="Times New Roman" w:cs="Times New Roman"/>
          <w:noProof/>
          <w:sz w:val="24"/>
          <w:szCs w:val="24"/>
        </w:rPr>
        <w:t>y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g Go Public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Jurnal Wacana Vol. 12 No.</w:t>
      </w:r>
      <w:r w:rsidR="0025663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4 Oktober 2009 ISSN. 1411-0199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627F4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12, </w:t>
      </w:r>
      <w:r w:rsidR="009627F4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4, 2009, pp. 697–711</w:t>
      </w:r>
      <w:r w:rsidR="0025663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D2776" w:rsidRPr="00BC7BF2">
        <w:rPr>
          <w:rFonts w:ascii="Times New Roman" w:hAnsi="Times New Roman" w:cs="Times New Roman"/>
          <w:noProof/>
          <w:sz w:val="24"/>
          <w:szCs w:val="24"/>
        </w:rPr>
        <w:t>https://wacana.ub.ac.id/index.php/wacana/article/view/170</w:t>
      </w:r>
    </w:p>
    <w:p w14:paraId="058D0EFB" w14:textId="544FCD9A" w:rsidR="00A2741E" w:rsidRPr="00BC7BF2" w:rsidRDefault="00A2741E" w:rsidP="007635C0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Sutrisno</w:t>
      </w:r>
      <w:r w:rsidR="007635C0">
        <w:rPr>
          <w:rFonts w:ascii="Times New Roman" w:hAnsi="Times New Roman" w:cs="Times New Roman"/>
          <w:noProof/>
          <w:sz w:val="24"/>
          <w:szCs w:val="24"/>
        </w:rPr>
        <w:t>. (</w:t>
      </w:r>
      <w:r w:rsidRPr="00BC7BF2">
        <w:rPr>
          <w:rFonts w:ascii="Times New Roman" w:hAnsi="Times New Roman" w:cs="Times New Roman"/>
          <w:noProof/>
          <w:sz w:val="24"/>
          <w:szCs w:val="24"/>
        </w:rPr>
        <w:t>2009</w:t>
      </w:r>
      <w:r w:rsidR="007635C0">
        <w:rPr>
          <w:rFonts w:ascii="Times New Roman" w:hAnsi="Times New Roman" w:cs="Times New Roman"/>
          <w:noProof/>
          <w:sz w:val="24"/>
          <w:szCs w:val="24"/>
        </w:rPr>
        <w:t>)</w:t>
      </w:r>
      <w:r w:rsidR="000651E0">
        <w:rPr>
          <w:rFonts w:ascii="Times New Roman" w:hAnsi="Times New Roman" w:cs="Times New Roman"/>
          <w:noProof/>
          <w:sz w:val="24"/>
          <w:szCs w:val="24"/>
        </w:rPr>
        <w:t>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</w:t>
      </w:r>
      <w:r w:rsidR="000651E0">
        <w:rPr>
          <w:rFonts w:ascii="Times New Roman" w:hAnsi="Times New Roman" w:cs="Times New Roman"/>
          <w:i/>
          <w:iCs/>
          <w:noProof/>
          <w:sz w:val="24"/>
          <w:szCs w:val="24"/>
        </w:rPr>
        <w:t>: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eori,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651E0">
        <w:rPr>
          <w:rFonts w:ascii="Times New Roman" w:hAnsi="Times New Roman" w:cs="Times New Roman"/>
          <w:i/>
          <w:iCs/>
          <w:noProof/>
          <w:sz w:val="24"/>
          <w:szCs w:val="24"/>
        </w:rPr>
        <w:t>Konsep dan Aplikas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i, Edisi Pertama, Cetakan Ketujuh, </w:t>
      </w:r>
      <w:r w:rsidR="000651E0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="000651E0" w:rsidRPr="00BC7BF2">
        <w:rPr>
          <w:rFonts w:ascii="Times New Roman" w:hAnsi="Times New Roman" w:cs="Times New Roman"/>
          <w:noProof/>
          <w:sz w:val="24"/>
          <w:szCs w:val="24"/>
        </w:rPr>
        <w:t>Penerbit Ekonisia</w:t>
      </w:r>
      <w:r w:rsidR="000651E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4DA15D4" w14:textId="74D8EEAB" w:rsidR="00F175FB" w:rsidRDefault="00B82E67" w:rsidP="00F175FB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Suwito, Edy, </w:t>
      </w:r>
      <w:r w:rsidR="007635C0">
        <w:rPr>
          <w:rFonts w:ascii="Times New Roman" w:hAnsi="Times New Roman" w:cs="Times New Roman"/>
          <w:noProof/>
          <w:sz w:val="24"/>
          <w:szCs w:val="24"/>
        </w:rPr>
        <w:t>dam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Arleen</w:t>
      </w:r>
      <w:r w:rsidR="007635C0">
        <w:rPr>
          <w:rFonts w:ascii="Times New Roman" w:hAnsi="Times New Roman" w:cs="Times New Roman"/>
          <w:noProof/>
          <w:sz w:val="24"/>
          <w:szCs w:val="24"/>
        </w:rPr>
        <w:t>,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Herawaty.</w:t>
      </w:r>
      <w:r w:rsidR="00F175FB">
        <w:rPr>
          <w:rFonts w:ascii="Times New Roman" w:hAnsi="Times New Roman" w:cs="Times New Roman"/>
          <w:noProof/>
          <w:sz w:val="24"/>
          <w:szCs w:val="24"/>
        </w:rPr>
        <w:t xml:space="preserve"> (2005)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Analisis Pengaruh Karakteristik Perusahaan </w:t>
      </w:r>
      <w:r w:rsidR="007635C0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Tindakan Laba </w:t>
      </w:r>
      <w:r w:rsidR="007635C0">
        <w:rPr>
          <w:rFonts w:ascii="Times New Roman" w:hAnsi="Times New Roman" w:cs="Times New Roman"/>
          <w:noProof/>
          <w:sz w:val="24"/>
          <w:szCs w:val="24"/>
        </w:rPr>
        <w:t>y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g Dilakukan </w:t>
      </w:r>
      <w:r w:rsidR="007635C0">
        <w:rPr>
          <w:rFonts w:ascii="Times New Roman" w:hAnsi="Times New Roman" w:cs="Times New Roman"/>
          <w:noProof/>
          <w:sz w:val="24"/>
          <w:szCs w:val="24"/>
        </w:rPr>
        <w:t>o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leh Perusahaan </w:t>
      </w:r>
      <w:r w:rsidR="007635C0">
        <w:rPr>
          <w:rFonts w:ascii="Times New Roman" w:hAnsi="Times New Roman" w:cs="Times New Roman"/>
          <w:noProof/>
          <w:sz w:val="24"/>
          <w:szCs w:val="24"/>
        </w:rPr>
        <w:t>y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g Terdaftar Di Bursa Efek Jakarta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VIII. Solo</w:t>
      </w:r>
      <w:r w:rsidRPr="00BC7BF2">
        <w:rPr>
          <w:rFonts w:ascii="Times New Roman" w:hAnsi="Times New Roman" w:cs="Times New Roman"/>
          <w:noProof/>
          <w:sz w:val="24"/>
          <w:szCs w:val="24"/>
        </w:rPr>
        <w:t>,</w:t>
      </w:r>
      <w:r w:rsidR="00F175F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8624B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, </w:t>
      </w:r>
      <w:r w:rsidR="00D8624B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September,</w:t>
      </w:r>
      <w:r w:rsidR="00F175F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pp. 15–16</w:t>
      </w:r>
      <w:r w:rsidR="00F175F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5A98499" w14:textId="41490DC8" w:rsidR="00B82E67" w:rsidRDefault="00AB16D9" w:rsidP="007635C0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ab/>
        <w:t>https://smartaccounting.files.wordpress.com/2011/03/kakpm-06.pdf</w:t>
      </w:r>
    </w:p>
    <w:p w14:paraId="7FC9E31D" w14:textId="30E58C1D" w:rsidR="009D0D74" w:rsidRPr="00BC7BF2" w:rsidRDefault="009D0D74" w:rsidP="007635C0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D74">
        <w:rPr>
          <w:rFonts w:ascii="Times New Roman" w:hAnsi="Times New Roman" w:cs="Times New Roman"/>
          <w:noProof/>
          <w:sz w:val="24"/>
          <w:szCs w:val="24"/>
        </w:rPr>
        <w:t xml:space="preserve">Syamsuddin, L. (2019). Manajemen Keuangan Perusahaan (Baru). PT Raja </w:t>
      </w:r>
      <w:bookmarkStart w:id="3" w:name="_Hlk140736771"/>
      <w:r w:rsidRPr="009D0D74">
        <w:rPr>
          <w:rFonts w:ascii="Times New Roman" w:hAnsi="Times New Roman" w:cs="Times New Roman"/>
          <w:noProof/>
          <w:sz w:val="24"/>
          <w:szCs w:val="24"/>
        </w:rPr>
        <w:t>Grafindo Persada.</w:t>
      </w:r>
    </w:p>
    <w:p w14:paraId="7D39F56B" w14:textId="77777777" w:rsidR="00EB098A" w:rsidRDefault="00B82E67" w:rsidP="00EB098A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>Umam, Muhammad Subhan Nurul,</w:t>
      </w:r>
      <w:r w:rsidR="00F175FB">
        <w:rPr>
          <w:rFonts w:ascii="Times New Roman" w:hAnsi="Times New Roman" w:cs="Times New Roman"/>
          <w:noProof/>
          <w:sz w:val="24"/>
          <w:szCs w:val="24"/>
        </w:rPr>
        <w:t xml:space="preserve"> dkk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="00F175FB">
        <w:rPr>
          <w:rFonts w:ascii="Times New Roman" w:hAnsi="Times New Roman" w:cs="Times New Roman"/>
          <w:noProof/>
          <w:sz w:val="24"/>
          <w:szCs w:val="24"/>
        </w:rPr>
        <w:t xml:space="preserve"> (2019)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A</w:t>
      </w:r>
      <w:r w:rsidR="00AB16D9" w:rsidRPr="00BC7BF2">
        <w:rPr>
          <w:rFonts w:ascii="Times New Roman" w:hAnsi="Times New Roman" w:cs="Times New Roman"/>
          <w:noProof/>
          <w:sz w:val="24"/>
          <w:szCs w:val="24"/>
        </w:rPr>
        <w:t>nalisis Pengaruh Current Ratio (C</w:t>
      </w:r>
      <w:r w:rsidR="00F175FB">
        <w:rPr>
          <w:rFonts w:ascii="Times New Roman" w:hAnsi="Times New Roman" w:cs="Times New Roman"/>
          <w:noProof/>
          <w:sz w:val="24"/>
          <w:szCs w:val="24"/>
        </w:rPr>
        <w:t>R</w:t>
      </w:r>
      <w:r w:rsidR="00AB16D9" w:rsidRPr="00BC7BF2">
        <w:rPr>
          <w:rFonts w:ascii="Times New Roman" w:hAnsi="Times New Roman" w:cs="Times New Roman"/>
          <w:noProof/>
          <w:sz w:val="24"/>
          <w:szCs w:val="24"/>
        </w:rPr>
        <w:t>), Debt To Equity Ratio (</w:t>
      </w:r>
      <w:r w:rsidR="00F175FB" w:rsidRPr="00BC7BF2">
        <w:rPr>
          <w:rFonts w:ascii="Times New Roman" w:hAnsi="Times New Roman" w:cs="Times New Roman"/>
          <w:noProof/>
          <w:sz w:val="24"/>
          <w:szCs w:val="24"/>
        </w:rPr>
        <w:t>DER</w:t>
      </w:r>
      <w:r w:rsidR="00AB16D9" w:rsidRPr="00BC7BF2">
        <w:rPr>
          <w:rFonts w:ascii="Times New Roman" w:hAnsi="Times New Roman" w:cs="Times New Roman"/>
          <w:noProof/>
          <w:sz w:val="24"/>
          <w:szCs w:val="24"/>
        </w:rPr>
        <w:t>), Net Profit Margin (N</w:t>
      </w:r>
      <w:r w:rsidR="00F175FB" w:rsidRPr="00BC7BF2">
        <w:rPr>
          <w:rFonts w:ascii="Times New Roman" w:hAnsi="Times New Roman" w:cs="Times New Roman"/>
          <w:noProof/>
          <w:sz w:val="24"/>
          <w:szCs w:val="24"/>
        </w:rPr>
        <w:t>PM</w:t>
      </w:r>
      <w:r w:rsidR="00AB16D9" w:rsidRPr="00BC7BF2">
        <w:rPr>
          <w:rFonts w:ascii="Times New Roman" w:hAnsi="Times New Roman" w:cs="Times New Roman"/>
          <w:noProof/>
          <w:sz w:val="24"/>
          <w:szCs w:val="24"/>
        </w:rPr>
        <w:t xml:space="preserve">), </w:t>
      </w:r>
      <w:r w:rsidR="00F175FB">
        <w:rPr>
          <w:rFonts w:ascii="Times New Roman" w:hAnsi="Times New Roman" w:cs="Times New Roman"/>
          <w:noProof/>
          <w:sz w:val="24"/>
          <w:szCs w:val="24"/>
        </w:rPr>
        <w:t>d</w:t>
      </w:r>
      <w:r w:rsidR="00AB16D9" w:rsidRPr="00BC7BF2">
        <w:rPr>
          <w:rFonts w:ascii="Times New Roman" w:hAnsi="Times New Roman" w:cs="Times New Roman"/>
          <w:noProof/>
          <w:sz w:val="24"/>
          <w:szCs w:val="24"/>
        </w:rPr>
        <w:t>an Firm</w:t>
      </w:r>
      <w:r w:rsidR="00EB09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AB16D9" w:rsidRPr="00BC7BF2">
        <w:rPr>
          <w:rFonts w:ascii="Times New Roman" w:hAnsi="Times New Roman" w:cs="Times New Roman"/>
          <w:noProof/>
          <w:sz w:val="24"/>
          <w:szCs w:val="24"/>
        </w:rPr>
        <w:t xml:space="preserve">Size </w:t>
      </w:r>
      <w:r w:rsidR="00F175FB">
        <w:rPr>
          <w:rFonts w:ascii="Times New Roman" w:hAnsi="Times New Roman" w:cs="Times New Roman"/>
          <w:noProof/>
          <w:sz w:val="24"/>
          <w:szCs w:val="24"/>
        </w:rPr>
        <w:t>t</w:t>
      </w:r>
      <w:r w:rsidR="00AB16D9"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 (Eps)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(Studi Pada Perusahaan Sektor Industri Dasar Dan Kimia Yang Tercatat Di BEI Periode 2014-</w:t>
      </w:r>
      <w:r w:rsidR="00F175FB">
        <w:rPr>
          <w:rFonts w:ascii="Times New Roman" w:hAnsi="Times New Roman" w:cs="Times New Roman"/>
          <w:noProof/>
          <w:sz w:val="24"/>
          <w:szCs w:val="24"/>
        </w:rPr>
        <w:tab/>
      </w:r>
      <w:r w:rsidRPr="00BC7BF2">
        <w:rPr>
          <w:rFonts w:ascii="Times New Roman" w:hAnsi="Times New Roman" w:cs="Times New Roman"/>
          <w:noProof/>
          <w:sz w:val="24"/>
          <w:szCs w:val="24"/>
        </w:rPr>
        <w:t>2018).”</w:t>
      </w:r>
      <w:r w:rsidR="00EB09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Keunis</w:t>
      </w:r>
      <w:r w:rsidRPr="00BC7BF2">
        <w:rPr>
          <w:rFonts w:ascii="Times New Roman" w:hAnsi="Times New Roman" w:cs="Times New Roman"/>
          <w:noProof/>
          <w:sz w:val="24"/>
          <w:szCs w:val="24"/>
        </w:rPr>
        <w:t>,</w:t>
      </w:r>
      <w:r w:rsidR="00D8624B">
        <w:rPr>
          <w:rFonts w:ascii="Times New Roman" w:hAnsi="Times New Roman" w:cs="Times New Roman"/>
          <w:noProof/>
          <w:sz w:val="24"/>
          <w:szCs w:val="24"/>
        </w:rPr>
        <w:t xml:space="preserve"> 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7, </w:t>
      </w:r>
      <w:r w:rsidR="00D8624B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2, 2019, p. 106</w:t>
      </w:r>
      <w:r w:rsidR="00693F1B">
        <w:rPr>
          <w:rFonts w:ascii="Times New Roman" w:hAnsi="Times New Roman" w:cs="Times New Roman"/>
          <w:noProof/>
          <w:sz w:val="24"/>
          <w:szCs w:val="24"/>
        </w:rPr>
        <w:t>.</w:t>
      </w:r>
      <w:r w:rsidR="00EB09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https://doi.org/10.32497/keunis.v7i2.1589</w:t>
      </w:r>
      <w:bookmarkEnd w:id="3"/>
      <w:r w:rsidR="00AB16D9" w:rsidRPr="00BC7BF2">
        <w:rPr>
          <w:rFonts w:ascii="Times New Roman" w:hAnsi="Times New Roman" w:cs="Times New Roman"/>
          <w:noProof/>
          <w:sz w:val="24"/>
          <w:szCs w:val="24"/>
        </w:rPr>
        <w:t>,</w:t>
      </w:r>
    </w:p>
    <w:p w14:paraId="267C88F2" w14:textId="77777777" w:rsidR="003804B2" w:rsidRDefault="003804B2" w:rsidP="00EB098A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350CF33" w14:textId="5109BA39" w:rsidR="00B82E67" w:rsidRPr="00BC7BF2" w:rsidRDefault="00AB16D9" w:rsidP="00EB098A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324BF" w:rsidRPr="00BC7BF2">
        <w:rPr>
          <w:rFonts w:ascii="Times New Roman" w:hAnsi="Times New Roman" w:cs="Times New Roman"/>
          <w:noProof/>
          <w:sz w:val="24"/>
          <w:szCs w:val="24"/>
        </w:rPr>
        <w:tab/>
      </w:r>
    </w:p>
    <w:p w14:paraId="2B9E9CED" w14:textId="7132B659" w:rsidR="00693F1B" w:rsidRDefault="00B82E67" w:rsidP="00693F1B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Uno, Mohamad Barlianta, </w:t>
      </w:r>
      <w:r w:rsidR="00693F1B">
        <w:rPr>
          <w:rFonts w:ascii="Times New Roman" w:hAnsi="Times New Roman" w:cs="Times New Roman"/>
          <w:noProof/>
          <w:sz w:val="24"/>
          <w:szCs w:val="24"/>
        </w:rPr>
        <w:t>dkk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="00693F1B">
        <w:rPr>
          <w:rFonts w:ascii="Times New Roman" w:hAnsi="Times New Roman" w:cs="Times New Roman"/>
          <w:noProof/>
          <w:sz w:val="24"/>
          <w:szCs w:val="24"/>
        </w:rPr>
        <w:t xml:space="preserve"> (2014)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Analisis Kinerja Keuangan, Ukuran </w:t>
      </w:r>
      <w:r w:rsidRPr="00BC7BF2">
        <w:rPr>
          <w:rFonts w:ascii="Times New Roman" w:hAnsi="Times New Roman" w:cs="Times New Roman"/>
          <w:noProof/>
          <w:sz w:val="24"/>
          <w:szCs w:val="24"/>
        </w:rPr>
        <w:lastRenderedPageBreak/>
        <w:t>Perusahaan,</w:t>
      </w:r>
      <w:r w:rsidR="00693F1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rus Kas Operasional Pengaruhnya </w:t>
      </w:r>
      <w:r w:rsidR="00693F1B">
        <w:rPr>
          <w:rFonts w:ascii="Times New Roman" w:hAnsi="Times New Roman" w:cs="Times New Roman"/>
          <w:noProof/>
          <w:sz w:val="24"/>
          <w:szCs w:val="24"/>
        </w:rPr>
        <w:t>t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erhadap Earning Per Share.”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</w:t>
      </w:r>
      <w:r w:rsidR="00693F1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Riset Ekonomi, Manajemen, Bisnis Dan Akuntansi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8624B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2, </w:t>
      </w:r>
      <w:r w:rsidR="00D8624B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3, 2014, pp.</w:t>
      </w:r>
      <w:r w:rsidR="00693F1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745–57</w:t>
      </w:r>
      <w:r w:rsidR="00693F1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E29CDC4" w14:textId="46648E31" w:rsidR="00B82E67" w:rsidRPr="00BC7BF2" w:rsidRDefault="00EB098A" w:rsidP="00D8624B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</w:r>
      <w:r w:rsidR="0086200E" w:rsidRPr="00BC7BF2">
        <w:rPr>
          <w:rFonts w:ascii="Times New Roman" w:hAnsi="Times New Roman" w:cs="Times New Roman"/>
          <w:noProof/>
          <w:sz w:val="24"/>
          <w:szCs w:val="24"/>
        </w:rPr>
        <w:t>https://ejournal.unsrat.ac.id/index.php/emba/article/view/5656.</w:t>
      </w:r>
    </w:p>
    <w:p w14:paraId="4DD070E2" w14:textId="66B7361B" w:rsidR="009D0D74" w:rsidRPr="00BC7BF2" w:rsidRDefault="004C7E9F" w:rsidP="00D8624B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BC7BF2">
        <w:rPr>
          <w:rFonts w:ascii="Times New Roman" w:hAnsi="Times New Roman" w:cs="Times New Roman"/>
          <w:sz w:val="24"/>
          <w:szCs w:val="24"/>
        </w:rPr>
        <w:t xml:space="preserve">Warsono. </w:t>
      </w:r>
      <w:r w:rsidR="00D75A30">
        <w:rPr>
          <w:rFonts w:ascii="Times New Roman" w:hAnsi="Times New Roman" w:cs="Times New Roman"/>
          <w:sz w:val="24"/>
          <w:szCs w:val="24"/>
        </w:rPr>
        <w:t>(</w:t>
      </w:r>
      <w:r w:rsidRPr="00BC7BF2">
        <w:rPr>
          <w:rFonts w:ascii="Times New Roman" w:hAnsi="Times New Roman" w:cs="Times New Roman"/>
          <w:sz w:val="24"/>
          <w:szCs w:val="24"/>
        </w:rPr>
        <w:t>2003</w:t>
      </w:r>
      <w:r w:rsidR="00D75A30">
        <w:rPr>
          <w:rFonts w:ascii="Times New Roman" w:hAnsi="Times New Roman" w:cs="Times New Roman"/>
          <w:sz w:val="24"/>
          <w:szCs w:val="24"/>
        </w:rPr>
        <w:t>)</w:t>
      </w:r>
      <w:r w:rsidRPr="00BC7BF2">
        <w:rPr>
          <w:rFonts w:ascii="Times New Roman" w:hAnsi="Times New Roman" w:cs="Times New Roman"/>
          <w:sz w:val="24"/>
          <w:szCs w:val="24"/>
        </w:rPr>
        <w:t xml:space="preserve">. </w:t>
      </w:r>
      <w:r w:rsidRPr="00BC7BF2">
        <w:rPr>
          <w:rFonts w:ascii="Times New Roman" w:hAnsi="Times New Roman" w:cs="Times New Roman"/>
          <w:i/>
          <w:iCs/>
          <w:sz w:val="24"/>
          <w:szCs w:val="24"/>
        </w:rPr>
        <w:t>Manajemen Keuangan Perusahaan</w:t>
      </w:r>
      <w:r w:rsidRPr="00BC7BF2">
        <w:rPr>
          <w:rFonts w:ascii="Times New Roman" w:hAnsi="Times New Roman" w:cs="Times New Roman"/>
          <w:sz w:val="24"/>
          <w:szCs w:val="24"/>
        </w:rPr>
        <w:t>. Jilid 1. Malang</w:t>
      </w:r>
      <w:r w:rsidR="00D8624B">
        <w:rPr>
          <w:rFonts w:ascii="Times New Roman" w:hAnsi="Times New Roman" w:cs="Times New Roman"/>
          <w:sz w:val="24"/>
          <w:szCs w:val="24"/>
        </w:rPr>
        <w:t xml:space="preserve">: </w:t>
      </w:r>
      <w:r w:rsidR="00D8624B" w:rsidRPr="00BC7BF2">
        <w:rPr>
          <w:rFonts w:ascii="Times New Roman" w:hAnsi="Times New Roman" w:cs="Times New Roman"/>
          <w:sz w:val="24"/>
          <w:szCs w:val="24"/>
        </w:rPr>
        <w:t>Bayu Media Publishing.</w:t>
      </w:r>
    </w:p>
    <w:p w14:paraId="149A0495" w14:textId="192335CD" w:rsidR="00E6216D" w:rsidRDefault="00B82E67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Wijayanto, Edi, </w:t>
      </w:r>
      <w:r w:rsidR="00D75A30">
        <w:rPr>
          <w:rFonts w:ascii="Times New Roman" w:hAnsi="Times New Roman" w:cs="Times New Roman"/>
          <w:noProof/>
          <w:sz w:val="24"/>
          <w:szCs w:val="24"/>
        </w:rPr>
        <w:t>dkk</w:t>
      </w:r>
      <w:r w:rsidRPr="00BC7BF2">
        <w:rPr>
          <w:rFonts w:ascii="Times New Roman" w:hAnsi="Times New Roman" w:cs="Times New Roman"/>
          <w:noProof/>
          <w:sz w:val="24"/>
          <w:szCs w:val="24"/>
        </w:rPr>
        <w:t>.</w:t>
      </w:r>
      <w:r w:rsidR="00D75A30">
        <w:rPr>
          <w:rFonts w:ascii="Times New Roman" w:hAnsi="Times New Roman" w:cs="Times New Roman"/>
          <w:noProof/>
          <w:sz w:val="24"/>
          <w:szCs w:val="24"/>
        </w:rPr>
        <w:t xml:space="preserve"> (2022).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 “Analisis Pengaruh Net Profit Margin (</w:t>
      </w:r>
      <w:r w:rsidR="00D75A30" w:rsidRPr="00BC7BF2">
        <w:rPr>
          <w:rFonts w:ascii="Times New Roman" w:hAnsi="Times New Roman" w:cs="Times New Roman"/>
          <w:noProof/>
          <w:sz w:val="24"/>
          <w:szCs w:val="24"/>
        </w:rPr>
        <w:t>NPM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), Return </w:t>
      </w:r>
      <w:r w:rsidR="00D75A30">
        <w:rPr>
          <w:rFonts w:ascii="Times New Roman" w:hAnsi="Times New Roman" w:cs="Times New Roman"/>
          <w:noProof/>
          <w:sz w:val="24"/>
          <w:szCs w:val="24"/>
        </w:rPr>
        <w:tab/>
      </w:r>
      <w:r w:rsidRPr="00BC7BF2">
        <w:rPr>
          <w:rFonts w:ascii="Times New Roman" w:hAnsi="Times New Roman" w:cs="Times New Roman"/>
          <w:noProof/>
          <w:sz w:val="24"/>
          <w:szCs w:val="24"/>
        </w:rPr>
        <w:t>on</w:t>
      </w:r>
      <w:r w:rsidR="00D75A3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7BF2">
        <w:rPr>
          <w:rFonts w:ascii="Times New Roman" w:hAnsi="Times New Roman" w:cs="Times New Roman"/>
          <w:noProof/>
          <w:sz w:val="24"/>
          <w:szCs w:val="24"/>
        </w:rPr>
        <w:t>Equity (</w:t>
      </w:r>
      <w:r w:rsidR="00D75A30" w:rsidRPr="00BC7BF2">
        <w:rPr>
          <w:rFonts w:ascii="Times New Roman" w:hAnsi="Times New Roman" w:cs="Times New Roman"/>
          <w:noProof/>
          <w:sz w:val="24"/>
          <w:szCs w:val="24"/>
        </w:rPr>
        <w:t>ROE</w:t>
      </w:r>
      <w:r w:rsidRPr="00BC7BF2">
        <w:rPr>
          <w:rFonts w:ascii="Times New Roman" w:hAnsi="Times New Roman" w:cs="Times New Roman"/>
          <w:noProof/>
          <w:sz w:val="24"/>
          <w:szCs w:val="24"/>
        </w:rPr>
        <w:t>), Debt To Equity Ratio (</w:t>
      </w:r>
      <w:r w:rsidR="00D75A30">
        <w:rPr>
          <w:rFonts w:ascii="Times New Roman" w:hAnsi="Times New Roman" w:cs="Times New Roman"/>
          <w:noProof/>
          <w:sz w:val="24"/>
          <w:szCs w:val="24"/>
        </w:rPr>
        <w:t>DER</w:t>
      </w:r>
      <w:r w:rsidRPr="00BC7BF2">
        <w:rPr>
          <w:rFonts w:ascii="Times New Roman" w:hAnsi="Times New Roman" w:cs="Times New Roman"/>
          <w:noProof/>
          <w:sz w:val="24"/>
          <w:szCs w:val="24"/>
        </w:rPr>
        <w:t>) Dan Current Ratio (C</w:t>
      </w:r>
      <w:r w:rsidR="00D75A30">
        <w:rPr>
          <w:rFonts w:ascii="Times New Roman" w:hAnsi="Times New Roman" w:cs="Times New Roman"/>
          <w:noProof/>
          <w:sz w:val="24"/>
          <w:szCs w:val="24"/>
        </w:rPr>
        <w:t>R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) </w:t>
      </w:r>
      <w:r w:rsidR="004C7E9F" w:rsidRPr="00BC7BF2">
        <w:rPr>
          <w:rFonts w:ascii="Times New Roman" w:hAnsi="Times New Roman" w:cs="Times New Roman"/>
          <w:noProof/>
          <w:sz w:val="24"/>
          <w:szCs w:val="24"/>
        </w:rPr>
        <w:tab/>
      </w:r>
      <w:r w:rsidRPr="00BC7BF2">
        <w:rPr>
          <w:rFonts w:ascii="Times New Roman" w:hAnsi="Times New Roman" w:cs="Times New Roman"/>
          <w:noProof/>
          <w:sz w:val="24"/>
          <w:szCs w:val="24"/>
        </w:rPr>
        <w:t>Terhadap Earning Per Share (E</w:t>
      </w:r>
      <w:r w:rsidR="00D75A30">
        <w:rPr>
          <w:rFonts w:ascii="Times New Roman" w:hAnsi="Times New Roman" w:cs="Times New Roman"/>
          <w:noProof/>
          <w:sz w:val="24"/>
          <w:szCs w:val="24"/>
        </w:rPr>
        <w:t>PS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) </w:t>
      </w:r>
      <w:r w:rsidR="00D75A30">
        <w:rPr>
          <w:rFonts w:ascii="Times New Roman" w:hAnsi="Times New Roman" w:cs="Times New Roman"/>
          <w:noProof/>
          <w:sz w:val="24"/>
          <w:szCs w:val="24"/>
        </w:rPr>
        <w:t>p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da Perusahaan Sektor Industri </w:t>
      </w:r>
      <w:r w:rsidR="009E3067">
        <w:rPr>
          <w:rFonts w:ascii="Times New Roman" w:hAnsi="Times New Roman" w:cs="Times New Roman"/>
          <w:noProof/>
          <w:sz w:val="24"/>
          <w:szCs w:val="24"/>
        </w:rPr>
        <w:tab/>
      </w:r>
      <w:r w:rsidRPr="00BC7BF2">
        <w:rPr>
          <w:rFonts w:ascii="Times New Roman" w:hAnsi="Times New Roman" w:cs="Times New Roman"/>
          <w:noProof/>
          <w:sz w:val="24"/>
          <w:szCs w:val="24"/>
        </w:rPr>
        <w:t>Barang</w:t>
      </w:r>
      <w:r w:rsidR="00D75A30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 Konsumsi </w:t>
      </w:r>
      <w:r w:rsidR="00D75A30">
        <w:rPr>
          <w:rFonts w:ascii="Times New Roman" w:hAnsi="Times New Roman" w:cs="Times New Roman"/>
          <w:noProof/>
          <w:sz w:val="24"/>
          <w:szCs w:val="24"/>
        </w:rPr>
        <w:t>y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ang Terdaftar </w:t>
      </w:r>
      <w:r w:rsidR="00D75A30">
        <w:rPr>
          <w:rFonts w:ascii="Times New Roman" w:hAnsi="Times New Roman" w:cs="Times New Roman"/>
          <w:noProof/>
          <w:sz w:val="24"/>
          <w:szCs w:val="24"/>
        </w:rPr>
        <w:t>d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i Bursa Efek Indonesia Periode </w:t>
      </w:r>
      <w:r w:rsidR="009E3067">
        <w:rPr>
          <w:rFonts w:ascii="Times New Roman" w:hAnsi="Times New Roman" w:cs="Times New Roman"/>
          <w:noProof/>
          <w:sz w:val="24"/>
          <w:szCs w:val="24"/>
        </w:rPr>
        <w:tab/>
      </w:r>
      <w:r w:rsidRPr="00BC7BF2">
        <w:rPr>
          <w:rFonts w:ascii="Times New Roman" w:hAnsi="Times New Roman" w:cs="Times New Roman"/>
          <w:noProof/>
          <w:sz w:val="24"/>
          <w:szCs w:val="24"/>
        </w:rPr>
        <w:t>2016-2</w:t>
      </w:r>
      <w:r w:rsidR="009E3067">
        <w:rPr>
          <w:rFonts w:ascii="Times New Roman" w:hAnsi="Times New Roman" w:cs="Times New Roman"/>
          <w:noProof/>
          <w:sz w:val="24"/>
          <w:szCs w:val="24"/>
        </w:rPr>
        <w:t>020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="004C7E9F" w:rsidRPr="00BC7BF2">
        <w:rPr>
          <w:rFonts w:ascii="Times New Roman" w:hAnsi="Times New Roman" w:cs="Times New Roman"/>
          <w:noProof/>
          <w:sz w:val="24"/>
          <w:szCs w:val="24"/>
        </w:rPr>
        <w:tab/>
      </w:r>
      <w:r w:rsidRPr="00BC7BF2">
        <w:rPr>
          <w:rFonts w:ascii="Times New Roman" w:hAnsi="Times New Roman" w:cs="Times New Roman"/>
          <w:i/>
          <w:iCs/>
          <w:noProof/>
          <w:sz w:val="24"/>
          <w:szCs w:val="24"/>
        </w:rPr>
        <w:t>Keunis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8624B">
        <w:rPr>
          <w:rFonts w:ascii="Times New Roman" w:hAnsi="Times New Roman" w:cs="Times New Roman"/>
          <w:noProof/>
          <w:sz w:val="24"/>
          <w:szCs w:val="24"/>
        </w:rPr>
        <w:t>V</w:t>
      </w:r>
      <w:r w:rsidRPr="00BC7BF2">
        <w:rPr>
          <w:rFonts w:ascii="Times New Roman" w:hAnsi="Times New Roman" w:cs="Times New Roman"/>
          <w:noProof/>
          <w:sz w:val="24"/>
          <w:szCs w:val="24"/>
        </w:rPr>
        <w:t xml:space="preserve">ol. 10, </w:t>
      </w:r>
      <w:r w:rsidR="00D8624B">
        <w:rPr>
          <w:rFonts w:ascii="Times New Roman" w:hAnsi="Times New Roman" w:cs="Times New Roman"/>
          <w:noProof/>
          <w:sz w:val="24"/>
          <w:szCs w:val="24"/>
        </w:rPr>
        <w:t>N</w:t>
      </w:r>
      <w:r w:rsidRPr="00BC7BF2">
        <w:rPr>
          <w:rFonts w:ascii="Times New Roman" w:hAnsi="Times New Roman" w:cs="Times New Roman"/>
          <w:noProof/>
          <w:sz w:val="24"/>
          <w:szCs w:val="24"/>
        </w:rPr>
        <w:t>o. 2, 2022, p. 41</w:t>
      </w:r>
      <w:r w:rsidR="009E30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4F84D60" w14:textId="77777777" w:rsidR="004A0787" w:rsidRDefault="00E6216D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  <w:sectPr w:rsidR="004A0787" w:rsidSect="004971E7">
          <w:headerReference w:type="default" r:id="rId8"/>
          <w:footerReference w:type="default" r:id="rId9"/>
          <w:pgSz w:w="11906" w:h="16838"/>
          <w:pgMar w:top="2268" w:right="1701" w:bottom="1701" w:left="2268" w:header="709" w:footer="709" w:gutter="0"/>
          <w:pgNumType w:start="129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="0065488D" w:rsidRPr="00BC7BF2">
        <w:rPr>
          <w:rFonts w:ascii="Times New Roman" w:hAnsi="Times New Roman" w:cs="Times New Roman"/>
          <w:sz w:val="24"/>
          <w:szCs w:val="24"/>
        </w:rPr>
        <w:fldChar w:fldCharType="end"/>
      </w:r>
      <w:r w:rsidR="009E3067" w:rsidRPr="009E3067">
        <w:rPr>
          <w:rFonts w:ascii="Times New Roman" w:hAnsi="Times New Roman" w:cs="Times New Roman"/>
          <w:sz w:val="24"/>
          <w:szCs w:val="24"/>
        </w:rPr>
        <w:t>https://jurnal.polines.ac.id/index.php/keunis/article/view/3515</w:t>
      </w:r>
    </w:p>
    <w:p w14:paraId="6AAAF222" w14:textId="14440B48" w:rsidR="004A0787" w:rsidRDefault="004A0787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A801423" w14:textId="77777777" w:rsidR="00DB3E4C" w:rsidRDefault="00DB3E4C" w:rsidP="00DB3E4C">
      <w:pPr>
        <w:jc w:val="center"/>
        <w:rPr>
          <w:rFonts w:ascii="Times New Roman" w:hAnsi="Times New Roman" w:cs="Times New Roman"/>
          <w:noProof/>
          <w:sz w:val="48"/>
          <w:szCs w:val="48"/>
        </w:rPr>
      </w:pPr>
    </w:p>
    <w:p w14:paraId="2D025DF2" w14:textId="77777777" w:rsidR="00DB3E4C" w:rsidRDefault="00DB3E4C" w:rsidP="00DB3E4C">
      <w:pPr>
        <w:jc w:val="center"/>
        <w:rPr>
          <w:rFonts w:ascii="Times New Roman" w:hAnsi="Times New Roman" w:cs="Times New Roman"/>
          <w:noProof/>
          <w:sz w:val="48"/>
          <w:szCs w:val="48"/>
        </w:rPr>
      </w:pPr>
    </w:p>
    <w:p w14:paraId="3B01F7C2" w14:textId="77777777" w:rsidR="00DB3E4C" w:rsidRDefault="00DB3E4C" w:rsidP="00DB3E4C">
      <w:pPr>
        <w:jc w:val="center"/>
        <w:rPr>
          <w:rFonts w:ascii="Times New Roman" w:hAnsi="Times New Roman" w:cs="Times New Roman"/>
          <w:noProof/>
          <w:sz w:val="48"/>
          <w:szCs w:val="48"/>
        </w:rPr>
      </w:pPr>
    </w:p>
    <w:p w14:paraId="4073006E" w14:textId="77777777" w:rsidR="00DB3E4C" w:rsidRDefault="00DB3E4C" w:rsidP="00DB3E4C">
      <w:pPr>
        <w:jc w:val="center"/>
        <w:rPr>
          <w:rFonts w:ascii="Times New Roman" w:hAnsi="Times New Roman" w:cs="Times New Roman"/>
          <w:noProof/>
          <w:sz w:val="48"/>
          <w:szCs w:val="48"/>
        </w:rPr>
      </w:pPr>
    </w:p>
    <w:p w14:paraId="4FD6757D" w14:textId="77777777" w:rsidR="00DB3E4C" w:rsidRDefault="00DB3E4C" w:rsidP="00DB3E4C">
      <w:pPr>
        <w:jc w:val="center"/>
        <w:rPr>
          <w:rFonts w:ascii="Times New Roman" w:hAnsi="Times New Roman" w:cs="Times New Roman"/>
          <w:noProof/>
          <w:sz w:val="48"/>
          <w:szCs w:val="48"/>
        </w:rPr>
      </w:pPr>
    </w:p>
    <w:p w14:paraId="77C90061" w14:textId="77777777" w:rsidR="00DB3E4C" w:rsidRDefault="00DB3E4C" w:rsidP="00DB3E4C">
      <w:pPr>
        <w:jc w:val="center"/>
        <w:rPr>
          <w:rFonts w:ascii="Times New Roman" w:hAnsi="Times New Roman" w:cs="Times New Roman"/>
          <w:noProof/>
          <w:sz w:val="48"/>
          <w:szCs w:val="48"/>
        </w:rPr>
      </w:pPr>
    </w:p>
    <w:p w14:paraId="00095D00" w14:textId="1701D167" w:rsidR="00F92348" w:rsidRPr="00E27678" w:rsidRDefault="00DB3E4C" w:rsidP="007C78C3">
      <w:pPr>
        <w:pStyle w:val="Heading1"/>
        <w:rPr>
          <w:b w:val="0"/>
          <w:bCs w:val="0"/>
          <w:noProof/>
        </w:rPr>
      </w:pPr>
      <w:bookmarkStart w:id="4" w:name="_Toc136370086"/>
      <w:r w:rsidRPr="00E27678">
        <w:rPr>
          <w:noProof/>
          <w:sz w:val="56"/>
          <w:szCs w:val="56"/>
        </w:rPr>
        <w:t>LAMPIRAN</w:t>
      </w:r>
      <w:bookmarkEnd w:id="4"/>
      <w:r w:rsidR="00F92348" w:rsidRPr="00E27678">
        <w:rPr>
          <w:noProof/>
        </w:rPr>
        <w:br w:type="page"/>
      </w:r>
    </w:p>
    <w:p w14:paraId="6AC77DFC" w14:textId="6FD7B9DF" w:rsidR="0015238C" w:rsidRDefault="00937594" w:rsidP="00937594">
      <w:pPr>
        <w:pStyle w:val="Caption"/>
        <w:spacing w:after="0" w:line="360" w:lineRule="auto"/>
        <w:rPr>
          <w:rFonts w:ascii="Times New Roman" w:hAnsi="Times New Roman" w:cs="Times New Roman"/>
          <w:b/>
          <w:bCs/>
          <w:noProof/>
          <w:sz w:val="24"/>
          <w:szCs w:val="24"/>
        </w:rPr>
      </w:pPr>
      <w:bookmarkStart w:id="5" w:name="_Toc136289235"/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lastRenderedPageBreak/>
        <w:t xml:space="preserve">Lampiran </w:t>
      </w:r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begin"/>
      </w:r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instrText xml:space="preserve"> SEQ Lampiran \* ARABIC </w:instrText>
      </w:r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</w:t>
      </w:r>
      <w:bookmarkEnd w:id="5"/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</w:p>
    <w:p w14:paraId="02392AF4" w14:textId="78A0209C" w:rsidR="0015238C" w:rsidRDefault="0015238C" w:rsidP="0015238C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i/>
          <w:i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Data Populasi Perusahaan </w:t>
      </w:r>
      <w:r>
        <w:rPr>
          <w:rFonts w:ascii="Times New Roman" w:hAnsi="Times New Roman" w:cs="Times New Roman"/>
          <w:b/>
          <w:bCs/>
          <w:i/>
          <w:iCs/>
          <w:noProof/>
          <w:sz w:val="24"/>
          <w:szCs w:val="24"/>
        </w:rPr>
        <w:t>Consumer Cyclical</w:t>
      </w:r>
    </w:p>
    <w:tbl>
      <w:tblPr>
        <w:tblW w:w="687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21"/>
        <w:gridCol w:w="6153"/>
      </w:tblGrid>
      <w:tr w:rsidR="00D70AD8" w:rsidRPr="0015238C" w14:paraId="5F116A81" w14:textId="1BDC0F1F" w:rsidTr="00D70AD8">
        <w:trPr>
          <w:trHeight w:val="438"/>
          <w:jc w:val="center"/>
        </w:trPr>
        <w:tc>
          <w:tcPr>
            <w:tcW w:w="721" w:type="dxa"/>
            <w:vAlign w:val="center"/>
          </w:tcPr>
          <w:p w14:paraId="2DA68544" w14:textId="56B3EBDC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No</w:t>
            </w:r>
          </w:p>
        </w:tc>
        <w:tc>
          <w:tcPr>
            <w:tcW w:w="6153" w:type="dxa"/>
            <w:shd w:val="clear" w:color="auto" w:fill="auto"/>
            <w:noWrap/>
            <w:vAlign w:val="center"/>
          </w:tcPr>
          <w:p w14:paraId="68534F2D" w14:textId="270658B4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Kode Perusahaan</w:t>
            </w:r>
          </w:p>
        </w:tc>
      </w:tr>
      <w:tr w:rsidR="00D70AD8" w:rsidRPr="0015238C" w14:paraId="03B253B6" w14:textId="3A976F05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0B3E9C49" w14:textId="3985A6D1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09C27294" w14:textId="00316F39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ce Hardware Indonesi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ACES)</w:t>
            </w:r>
          </w:p>
        </w:tc>
      </w:tr>
      <w:tr w:rsidR="00D70AD8" w:rsidRPr="0015238C" w14:paraId="64B52432" w14:textId="40553079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64AC0E30" w14:textId="575D66F5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6B422C94" w14:textId="3CC6D884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stra Otoparts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AUTO)</w:t>
            </w:r>
          </w:p>
        </w:tc>
      </w:tr>
      <w:tr w:rsidR="00D70AD8" w:rsidRPr="0015238C" w14:paraId="24EE7EC1" w14:textId="76150185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724B45F9" w14:textId="3543A656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143A8AE0" w14:textId="35ECDFCF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epatu Bat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BATA)</w:t>
            </w:r>
          </w:p>
        </w:tc>
      </w:tr>
      <w:tr w:rsidR="00D70AD8" w:rsidRPr="0015238C" w14:paraId="3F563329" w14:textId="5C3E2755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3E8B1FD0" w14:textId="7F510934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6C81819C" w14:textId="62691B1D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Indo Kords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BRAM)</w:t>
            </w:r>
          </w:p>
        </w:tc>
      </w:tr>
      <w:tr w:rsidR="00D70AD8" w:rsidRPr="0015238C" w14:paraId="2D045B63" w14:textId="150248D1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76523970" w14:textId="62DB1988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68F57E8A" w14:textId="2A79B2FD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Catur Sentosa Adipran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CSAP)</w:t>
            </w:r>
          </w:p>
        </w:tc>
      </w:tr>
      <w:tr w:rsidR="00D70AD8" w:rsidRPr="0015238C" w14:paraId="00C9A4D0" w14:textId="2225150A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0248E619" w14:textId="0A6F6A2D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1B32A3FB" w14:textId="0E80D5B7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Erajaya Swasembad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ERAA)</w:t>
            </w:r>
          </w:p>
        </w:tc>
      </w:tr>
      <w:tr w:rsidR="00D70AD8" w:rsidRPr="0015238C" w14:paraId="524DBD09" w14:textId="71DB6A4F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15C4FA23" w14:textId="6F48E5CF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52C45DC2" w14:textId="2E70BE01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Ever Shine Tex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ESTI)</w:t>
            </w:r>
          </w:p>
        </w:tc>
      </w:tr>
      <w:tr w:rsidR="00D70AD8" w:rsidRPr="0015238C" w14:paraId="10301D6D" w14:textId="211CED63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28403520" w14:textId="5AA52F82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0B59D43F" w14:textId="6EDFE197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odyear Indonesi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GDYR)</w:t>
            </w:r>
          </w:p>
        </w:tc>
      </w:tr>
      <w:tr w:rsidR="00D70AD8" w:rsidRPr="0015238C" w14:paraId="23AB82DC" w14:textId="2E865845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188817D3" w14:textId="0E1C6B11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20E59C57" w14:textId="16ACD12A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ajah Tunggal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GJTL)</w:t>
            </w:r>
          </w:p>
        </w:tc>
      </w:tr>
      <w:tr w:rsidR="00D70AD8" w:rsidRPr="0015238C" w14:paraId="6247D9C0" w14:textId="2889D85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73211D2D" w14:textId="17A65ADA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05C7EFD1" w14:textId="64152680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Intikeramik Alamasri Industr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IKAI)</w:t>
            </w: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</w:p>
        </w:tc>
      </w:tr>
      <w:tr w:rsidR="00D70AD8" w:rsidRPr="0015238C" w14:paraId="43CDF2C7" w14:textId="08255856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56922482" w14:textId="3F28A235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1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797976C2" w14:textId="43BCF6A7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Indomobil Sukses Internasiona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IMAS)</w:t>
            </w:r>
          </w:p>
        </w:tc>
      </w:tr>
      <w:tr w:rsidR="00D70AD8" w:rsidRPr="0015238C" w14:paraId="24BF704D" w14:textId="0B044713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7CC9D6D1" w14:textId="7C865849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4EE79156" w14:textId="0D89E1D7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Indo-Rama Synthetics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INDR)</w:t>
            </w:r>
          </w:p>
        </w:tc>
      </w:tr>
      <w:tr w:rsidR="00D70AD8" w:rsidRPr="0015238C" w14:paraId="50EFAD49" w14:textId="0B9F3A95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35CBB3F1" w14:textId="1989BA03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3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5F440E91" w14:textId="0EEC92AF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Kedaung Indah Can Tbk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KICI)</w:t>
            </w:r>
          </w:p>
        </w:tc>
      </w:tr>
      <w:tr w:rsidR="00D70AD8" w:rsidRPr="0015238C" w14:paraId="0F8E3079" w14:textId="4D510D69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6A89D7D2" w14:textId="67861BDE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4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15D7B6D8" w14:textId="0058EC49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atahari Department Store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LPPF)</w:t>
            </w:r>
          </w:p>
        </w:tc>
      </w:tr>
      <w:tr w:rsidR="00D70AD8" w:rsidRPr="0015238C" w14:paraId="0958C11F" w14:textId="4BCA40C8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65938B63" w14:textId="44A82DE6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5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5CE647AE" w14:textId="5736CF61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itra Adiperkas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MAPI)</w:t>
            </w:r>
          </w:p>
        </w:tc>
      </w:tr>
      <w:tr w:rsidR="00D70AD8" w:rsidRPr="0015238C" w14:paraId="5E59B4D9" w14:textId="4713ECCA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7404827F" w14:textId="25041CF6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6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2CF56CBF" w14:textId="2E20AE62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ultistrada Arah Saran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MASA)</w:t>
            </w:r>
          </w:p>
        </w:tc>
      </w:tr>
      <w:tr w:rsidR="00D70AD8" w:rsidRPr="0015238C" w14:paraId="55F597F5" w14:textId="08C52A68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1E79CBE9" w14:textId="5723943C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7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327BE464" w14:textId="49E601FD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edia Nusantara Citr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MNCN)</w:t>
            </w:r>
          </w:p>
        </w:tc>
      </w:tr>
      <w:tr w:rsidR="00D70AD8" w:rsidRPr="0015238C" w14:paraId="52976434" w14:textId="50068671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5EDA8BAF" w14:textId="4BA488B7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8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49D384B8" w14:textId="14D5C0DE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itra Pinasthika Mustik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MPMX)</w:t>
            </w:r>
          </w:p>
        </w:tc>
      </w:tr>
      <w:tr w:rsidR="00D70AD8" w:rsidRPr="0015238C" w14:paraId="3D8F1A23" w14:textId="76E6DA7B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4FBAD71F" w14:textId="0455CDB8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9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14EC052C" w14:textId="1AD524BC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NC Sky Vision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MSKY)</w:t>
            </w:r>
          </w:p>
        </w:tc>
      </w:tr>
      <w:tr w:rsidR="00D70AD8" w:rsidRPr="0015238C" w14:paraId="02B830EA" w14:textId="2352632F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7FD8905E" w14:textId="27176FFA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35EA908D" w14:textId="7BA466E3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Panorama Sentrawisat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PANR)</w:t>
            </w:r>
          </w:p>
        </w:tc>
      </w:tr>
      <w:tr w:rsidR="00D70AD8" w:rsidRPr="0015238C" w14:paraId="02E3F09A" w14:textId="3EADBD2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2AD6904E" w14:textId="07BAD486" w:rsidR="00D70AD8" w:rsidRPr="0015238C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1</w:t>
            </w:r>
          </w:p>
        </w:tc>
        <w:tc>
          <w:tcPr>
            <w:tcW w:w="6153" w:type="dxa"/>
            <w:shd w:val="clear" w:color="auto" w:fill="auto"/>
            <w:noWrap/>
            <w:vAlign w:val="bottom"/>
            <w:hideMark/>
          </w:tcPr>
          <w:p w14:paraId="6F39439E" w14:textId="279138B9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Pan Brothers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PBRX)</w:t>
            </w:r>
          </w:p>
        </w:tc>
      </w:tr>
      <w:tr w:rsidR="00D70AD8" w:rsidRPr="0015238C" w14:paraId="4E6EADBB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44167552" w14:textId="5270E906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2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2C9F93FF" w14:textId="68103789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Pembangunan Jaya Ancol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PJAA)</w:t>
            </w:r>
          </w:p>
        </w:tc>
      </w:tr>
      <w:tr w:rsidR="00D70AD8" w:rsidRPr="0015238C" w14:paraId="17D49AC6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06DA29F5" w14:textId="65863604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3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7A88474F" w14:textId="512F6DB1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Prima Alloy Steel Universal Tb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k (PRAS)</w:t>
            </w:r>
          </w:p>
        </w:tc>
      </w:tr>
      <w:tr w:rsidR="00D70AD8" w:rsidRPr="0015238C" w14:paraId="664BDFD7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231E70F9" w14:textId="057ECE15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4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61E0C8D6" w14:textId="239000DC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Ramayana Lestari Sentos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RALS)</w:t>
            </w:r>
          </w:p>
        </w:tc>
      </w:tr>
      <w:tr w:rsidR="00D70AD8" w:rsidRPr="0015238C" w14:paraId="781B0065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20830754" w14:textId="6D85AFC2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5DBCF103" w14:textId="667DBE6D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Ricky Putra Globalindo Tbk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RICY)</w:t>
            </w:r>
          </w:p>
        </w:tc>
      </w:tr>
      <w:tr w:rsidR="00D70AD8" w:rsidRPr="0015238C" w14:paraId="7B203FBE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1ED510C2" w14:textId="7830E25F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6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6EF0B5DF" w14:textId="00FF58E2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urya Citra Medi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SCMA)</w:t>
            </w:r>
          </w:p>
        </w:tc>
      </w:tr>
      <w:tr w:rsidR="00D70AD8" w:rsidRPr="0015238C" w14:paraId="173E90A5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6D95A8F4" w14:textId="0F36BE94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7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217F86B6" w14:textId="5F017E30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elamat Sempurn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SMSM)</w:t>
            </w:r>
          </w:p>
        </w:tc>
      </w:tr>
      <w:tr w:rsidR="00D70AD8" w:rsidRPr="0015238C" w14:paraId="50A8A58D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3696961E" w14:textId="415DB339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8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4A09D0E5" w14:textId="5752D818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ona Topas Tourism Industry Tb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k SONA)</w:t>
            </w:r>
          </w:p>
        </w:tc>
      </w:tr>
      <w:tr w:rsidR="00D70AD8" w:rsidRPr="0015238C" w14:paraId="44E3122D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2080D1BA" w14:textId="2B580CF5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9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08FA9421" w14:textId="2039022A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Tunas Ridean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TURI)</w:t>
            </w:r>
          </w:p>
        </w:tc>
      </w:tr>
      <w:tr w:rsidR="00D70AD8" w:rsidRPr="0015238C" w14:paraId="18A5AEAA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690C14C8" w14:textId="4FC6431A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0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0F86263C" w14:textId="5244CBCF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Industri dan Perdagangan Bint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ro (CARS)</w:t>
            </w:r>
          </w:p>
        </w:tc>
      </w:tr>
      <w:tr w:rsidR="00D70AD8" w:rsidRPr="0015238C" w14:paraId="7696DB19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03B593FE" w14:textId="6F5D5583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1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67FB3443" w14:textId="240595B6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Integra Indocabinet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WOOD)</w:t>
            </w:r>
          </w:p>
        </w:tc>
      </w:tr>
      <w:tr w:rsidR="00D70AD8" w:rsidRPr="0015238C" w14:paraId="56B8B0B3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788147E7" w14:textId="0E4E1604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12B0538B" w14:textId="054D3845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Hartadinata Abadi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HRTA)</w:t>
            </w:r>
          </w:p>
        </w:tc>
      </w:tr>
      <w:tr w:rsidR="00D70AD8" w:rsidRPr="0015238C" w14:paraId="7537611E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37033025" w14:textId="1AE54864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3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105ACD91" w14:textId="7E7457AD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arimelati Kencan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PZZA)</w:t>
            </w:r>
          </w:p>
        </w:tc>
      </w:tr>
      <w:tr w:rsidR="00D70AD8" w:rsidRPr="0015238C" w14:paraId="4C90CF92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6BC73187" w14:textId="2D16E35D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53C3F3DD" w14:textId="505472EB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NC Digital Entertainment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MSIN)</w:t>
            </w:r>
          </w:p>
        </w:tc>
      </w:tr>
      <w:tr w:rsidR="00D70AD8" w:rsidRPr="0015238C" w14:paraId="162F952A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6A8B9FF5" w14:textId="12CA1F67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098467ED" w14:textId="52C990F0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ap Aktif Adiperkas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MAPA)</w:t>
            </w:r>
          </w:p>
        </w:tc>
      </w:tr>
      <w:tr w:rsidR="00D70AD8" w:rsidRPr="0015238C" w14:paraId="5A35B912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605D30F5" w14:textId="3B2B7DD2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lastRenderedPageBreak/>
              <w:t>36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722BFE71" w14:textId="19CA32CA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D Pictures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FILM)</w:t>
            </w:r>
          </w:p>
        </w:tc>
      </w:tr>
      <w:tr w:rsidR="00D70AD8" w:rsidRPr="0015238C" w14:paraId="1867E9D7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3A12530C" w14:textId="6346E154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6C08C8DA" w14:textId="7D0B1C90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NC Vision Networks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IPTV)</w:t>
            </w:r>
          </w:p>
        </w:tc>
      </w:tr>
      <w:tr w:rsidR="00D70AD8" w:rsidRPr="0015238C" w14:paraId="25F6AABB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4B65C939" w14:textId="6325A66A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1AE57B02" w14:textId="2E53AE75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Inocycle Technology Group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INOV)</w:t>
            </w:r>
          </w:p>
        </w:tc>
      </w:tr>
      <w:tr w:rsidR="00D70AD8" w:rsidRPr="0015238C" w14:paraId="46C3B110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4FD86A79" w14:textId="38787405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3C7995A0" w14:textId="5B5898F1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Caturkarda Depo Bangunan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DEPO)</w:t>
            </w:r>
          </w:p>
        </w:tc>
      </w:tr>
      <w:tr w:rsidR="00D70AD8" w:rsidRPr="0015238C" w14:paraId="460DFFC3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2BE8756F" w14:textId="427139CF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0FEDE078" w14:textId="70F0389A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Dharma Polimetal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DRMA)</w:t>
            </w:r>
          </w:p>
        </w:tc>
      </w:tr>
      <w:tr w:rsidR="00D70AD8" w:rsidRPr="0015238C" w14:paraId="24CBA202" w14:textId="77777777" w:rsidTr="00D70AD8">
        <w:trPr>
          <w:trHeight w:val="312"/>
          <w:jc w:val="center"/>
        </w:trPr>
        <w:tc>
          <w:tcPr>
            <w:tcW w:w="721" w:type="dxa"/>
            <w:vAlign w:val="center"/>
          </w:tcPr>
          <w:p w14:paraId="66F09F58" w14:textId="463B6122" w:rsidR="00D70AD8" w:rsidRDefault="00D70AD8" w:rsidP="00154C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  <w:tc>
          <w:tcPr>
            <w:tcW w:w="6153" w:type="dxa"/>
            <w:shd w:val="clear" w:color="auto" w:fill="auto"/>
            <w:noWrap/>
            <w:vAlign w:val="bottom"/>
          </w:tcPr>
          <w:p w14:paraId="381DD7F9" w14:textId="4AB87118" w:rsidR="00D70AD8" w:rsidRPr="0015238C" w:rsidRDefault="00D70AD8" w:rsidP="00154C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1523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Bersama Zatta Jaya Tbk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(ZATA)</w:t>
            </w:r>
          </w:p>
        </w:tc>
      </w:tr>
    </w:tbl>
    <w:p w14:paraId="2A57AAA0" w14:textId="77777777" w:rsidR="0015238C" w:rsidRPr="0015238C" w:rsidRDefault="0015238C" w:rsidP="0015238C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i/>
          <w:iCs/>
          <w:noProof/>
          <w:sz w:val="24"/>
          <w:szCs w:val="24"/>
        </w:rPr>
      </w:pPr>
    </w:p>
    <w:p w14:paraId="5D2DF237" w14:textId="77777777" w:rsidR="0015238C" w:rsidRDefault="0015238C" w:rsidP="00F92348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EF8949B" w14:textId="34127758" w:rsidR="00F92348" w:rsidRDefault="0015238C" w:rsidP="00937594">
      <w:pPr>
        <w:pStyle w:val="Caption"/>
        <w:spacing w:after="0" w:line="360" w:lineRule="auto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  <w:bookmarkStart w:id="6" w:name="_Toc136289236"/>
      <w:r w:rsidR="00937594"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lastRenderedPageBreak/>
        <w:t xml:space="preserve">Lampiran </w:t>
      </w:r>
      <w:r w:rsidR="00937594"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begin"/>
      </w:r>
      <w:r w:rsidR="00937594"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instrText xml:space="preserve"> SEQ Lampiran \* ARABIC </w:instrText>
      </w:r>
      <w:r w:rsidR="00937594"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</w:t>
      </w:r>
      <w:bookmarkEnd w:id="6"/>
      <w:r w:rsidR="00937594"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</w:p>
    <w:p w14:paraId="3169DCB8" w14:textId="0BBE85D3" w:rsidR="00F92348" w:rsidRDefault="00F92348" w:rsidP="00F92348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b/>
          <w:bCs/>
          <w:i/>
          <w:iCs/>
          <w:noProof/>
          <w:sz w:val="24"/>
          <w:szCs w:val="24"/>
        </w:rPr>
        <w:t>Financial Leverage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tahun 2019-2022</w:t>
      </w:r>
    </w:p>
    <w:tbl>
      <w:tblPr>
        <w:tblStyle w:val="TableGrid"/>
        <w:tblW w:w="7087" w:type="dxa"/>
        <w:tblInd w:w="534" w:type="dxa"/>
        <w:tblLook w:val="04A0" w:firstRow="1" w:lastRow="0" w:firstColumn="1" w:lastColumn="0" w:noHBand="0" w:noVBand="1"/>
      </w:tblPr>
      <w:tblGrid>
        <w:gridCol w:w="511"/>
        <w:gridCol w:w="1008"/>
        <w:gridCol w:w="873"/>
        <w:gridCol w:w="1543"/>
        <w:gridCol w:w="1596"/>
        <w:gridCol w:w="1556"/>
      </w:tblGrid>
      <w:tr w:rsidR="00F92348" w:rsidRPr="004A0787" w14:paraId="672805B5" w14:textId="77777777" w:rsidTr="00EA6305">
        <w:tc>
          <w:tcPr>
            <w:tcW w:w="511" w:type="dxa"/>
            <w:vAlign w:val="center"/>
          </w:tcPr>
          <w:p w14:paraId="1A7A61AF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bookmarkStart w:id="7" w:name="_Hlk136020604"/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No</w:t>
            </w:r>
          </w:p>
        </w:tc>
        <w:tc>
          <w:tcPr>
            <w:tcW w:w="1008" w:type="dxa"/>
            <w:vAlign w:val="center"/>
          </w:tcPr>
          <w:p w14:paraId="64023B22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Kode</w:t>
            </w:r>
          </w:p>
        </w:tc>
        <w:tc>
          <w:tcPr>
            <w:tcW w:w="873" w:type="dxa"/>
            <w:vAlign w:val="center"/>
          </w:tcPr>
          <w:p w14:paraId="44A368E9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ahun</w:t>
            </w:r>
          </w:p>
        </w:tc>
        <w:tc>
          <w:tcPr>
            <w:tcW w:w="1543" w:type="dxa"/>
            <w:vAlign w:val="center"/>
          </w:tcPr>
          <w:p w14:paraId="4BFC7927" w14:textId="228F36E3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ersentase perubahan EPS</w:t>
            </w:r>
            <w:r w:rsidR="00D40CA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(%)</w:t>
            </w:r>
          </w:p>
        </w:tc>
        <w:tc>
          <w:tcPr>
            <w:tcW w:w="1596" w:type="dxa"/>
            <w:vAlign w:val="center"/>
          </w:tcPr>
          <w:p w14:paraId="2FC0A416" w14:textId="282810F8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ersentase perubahan EBIT</w:t>
            </w:r>
            <w:r w:rsidR="00D40CA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(%)</w:t>
            </w:r>
          </w:p>
        </w:tc>
        <w:tc>
          <w:tcPr>
            <w:tcW w:w="1556" w:type="dxa"/>
            <w:vAlign w:val="center"/>
          </w:tcPr>
          <w:p w14:paraId="0C63AE72" w14:textId="0D500E1C" w:rsidR="00F92348" w:rsidRPr="00F92348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DFL</w:t>
            </w:r>
          </w:p>
        </w:tc>
      </w:tr>
      <w:tr w:rsidR="006361DD" w:rsidRPr="004A0787" w14:paraId="4C75C9FB" w14:textId="77777777" w:rsidTr="000F1DA7">
        <w:tc>
          <w:tcPr>
            <w:tcW w:w="511" w:type="dxa"/>
            <w:vMerge w:val="restart"/>
            <w:vAlign w:val="center"/>
          </w:tcPr>
          <w:p w14:paraId="056FD6BC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008" w:type="dxa"/>
            <w:vMerge w:val="restart"/>
            <w:vAlign w:val="center"/>
          </w:tcPr>
          <w:p w14:paraId="2E8DA5F1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CES</w:t>
            </w:r>
          </w:p>
        </w:tc>
        <w:tc>
          <w:tcPr>
            <w:tcW w:w="873" w:type="dxa"/>
            <w:vAlign w:val="center"/>
          </w:tcPr>
          <w:p w14:paraId="0B23D882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7935B16A" w14:textId="688D8036" w:rsidR="006361DD" w:rsidRPr="009A60C9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,47</w:t>
            </w:r>
          </w:p>
        </w:tc>
        <w:tc>
          <w:tcPr>
            <w:tcW w:w="1596" w:type="dxa"/>
          </w:tcPr>
          <w:p w14:paraId="1BE42692" w14:textId="0B93CA0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,20</w:t>
            </w:r>
          </w:p>
        </w:tc>
        <w:tc>
          <w:tcPr>
            <w:tcW w:w="1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A87AA5" w14:textId="14B198CA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8</w:t>
            </w:r>
          </w:p>
        </w:tc>
      </w:tr>
      <w:tr w:rsidR="006361DD" w:rsidRPr="004A0787" w14:paraId="175FDE70" w14:textId="77777777" w:rsidTr="000F1DA7">
        <w:tc>
          <w:tcPr>
            <w:tcW w:w="511" w:type="dxa"/>
            <w:vMerge/>
          </w:tcPr>
          <w:p w14:paraId="5DD28B4E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71372977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C3EBD47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3DF04128" w14:textId="2F2F607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8,06</w:t>
            </w:r>
          </w:p>
        </w:tc>
        <w:tc>
          <w:tcPr>
            <w:tcW w:w="1596" w:type="dxa"/>
          </w:tcPr>
          <w:p w14:paraId="450078D1" w14:textId="5AB5E97C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85749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,4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27C93C" w14:textId="7C3F2E4F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2</w:t>
            </w:r>
          </w:p>
        </w:tc>
      </w:tr>
      <w:tr w:rsidR="006361DD" w:rsidRPr="004A0787" w14:paraId="3E2233D3" w14:textId="77777777" w:rsidTr="000F1DA7">
        <w:tc>
          <w:tcPr>
            <w:tcW w:w="511" w:type="dxa"/>
            <w:vMerge/>
          </w:tcPr>
          <w:p w14:paraId="53E527C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19340D3C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CEC67A6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145135A2" w14:textId="31B603BE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,78</w:t>
            </w:r>
          </w:p>
        </w:tc>
        <w:tc>
          <w:tcPr>
            <w:tcW w:w="1596" w:type="dxa"/>
          </w:tcPr>
          <w:p w14:paraId="0A8331BD" w14:textId="27B212AB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0796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,8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17E7BD" w14:textId="1EE07DFE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</w:t>
            </w:r>
          </w:p>
        </w:tc>
      </w:tr>
      <w:tr w:rsidR="006361DD" w:rsidRPr="004A0787" w14:paraId="7B6859BA" w14:textId="77777777" w:rsidTr="000F1DA7">
        <w:tc>
          <w:tcPr>
            <w:tcW w:w="511" w:type="dxa"/>
            <w:vMerge/>
          </w:tcPr>
          <w:p w14:paraId="412AEA4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266ADB0C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C621DBE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0B1BFFAF" w14:textId="08893DA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,84</w:t>
            </w:r>
          </w:p>
        </w:tc>
        <w:tc>
          <w:tcPr>
            <w:tcW w:w="1596" w:type="dxa"/>
          </w:tcPr>
          <w:p w14:paraId="4C2C8137" w14:textId="2DCBD17B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85749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,8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65EE00" w14:textId="254E4554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</w:tr>
      <w:tr w:rsidR="006361DD" w:rsidRPr="004A0787" w14:paraId="50249A13" w14:textId="77777777" w:rsidTr="000F1DA7">
        <w:tc>
          <w:tcPr>
            <w:tcW w:w="511" w:type="dxa"/>
            <w:vMerge w:val="restart"/>
            <w:vAlign w:val="center"/>
          </w:tcPr>
          <w:p w14:paraId="6D472BB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1008" w:type="dxa"/>
            <w:vMerge w:val="restart"/>
            <w:vAlign w:val="center"/>
          </w:tcPr>
          <w:p w14:paraId="5E649166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ATA</w:t>
            </w:r>
          </w:p>
        </w:tc>
        <w:tc>
          <w:tcPr>
            <w:tcW w:w="873" w:type="dxa"/>
            <w:vAlign w:val="center"/>
          </w:tcPr>
          <w:p w14:paraId="532ADD61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2E7BBE96" w14:textId="4A24C8CE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5,50</w:t>
            </w:r>
          </w:p>
        </w:tc>
        <w:tc>
          <w:tcPr>
            <w:tcW w:w="1596" w:type="dxa"/>
          </w:tcPr>
          <w:p w14:paraId="5C4B4CFE" w14:textId="1541CBA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0,1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D59792" w14:textId="46C66901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9</w:t>
            </w:r>
          </w:p>
        </w:tc>
      </w:tr>
      <w:tr w:rsidR="006361DD" w:rsidRPr="004A0787" w14:paraId="1C247B4D" w14:textId="77777777" w:rsidTr="000F1DA7">
        <w:tc>
          <w:tcPr>
            <w:tcW w:w="511" w:type="dxa"/>
            <w:vMerge/>
            <w:vAlign w:val="center"/>
          </w:tcPr>
          <w:p w14:paraId="2737A32B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1C7B816A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9207C5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7E4F4F0D" w14:textId="2A3484C0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858,40</w:t>
            </w:r>
          </w:p>
        </w:tc>
        <w:tc>
          <w:tcPr>
            <w:tcW w:w="1596" w:type="dxa"/>
          </w:tcPr>
          <w:p w14:paraId="43989511" w14:textId="552D65A2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F688B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56,83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9B8404" w14:textId="44B71BC3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1</w:t>
            </w:r>
          </w:p>
        </w:tc>
      </w:tr>
      <w:tr w:rsidR="006361DD" w:rsidRPr="004A0787" w14:paraId="3332F9CF" w14:textId="77777777" w:rsidTr="000F1DA7">
        <w:tc>
          <w:tcPr>
            <w:tcW w:w="511" w:type="dxa"/>
            <w:vMerge/>
            <w:vAlign w:val="center"/>
          </w:tcPr>
          <w:p w14:paraId="3E9AF763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5A117691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AFE7E3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403C6F73" w14:textId="1C701D89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71,20</w:t>
            </w:r>
          </w:p>
        </w:tc>
        <w:tc>
          <w:tcPr>
            <w:tcW w:w="1596" w:type="dxa"/>
          </w:tcPr>
          <w:p w14:paraId="698C719B" w14:textId="1E729613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72,5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EF378D" w14:textId="3FB0DDDC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</w:tr>
      <w:tr w:rsidR="006361DD" w:rsidRPr="004A0787" w14:paraId="081D12E1" w14:textId="77777777" w:rsidTr="000F1DA7">
        <w:tc>
          <w:tcPr>
            <w:tcW w:w="511" w:type="dxa"/>
            <w:vMerge/>
            <w:vAlign w:val="center"/>
          </w:tcPr>
          <w:p w14:paraId="45A64F05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18323DF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A80340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0359B237" w14:textId="372FAC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06,83</w:t>
            </w:r>
          </w:p>
        </w:tc>
        <w:tc>
          <w:tcPr>
            <w:tcW w:w="1596" w:type="dxa"/>
          </w:tcPr>
          <w:p w14:paraId="23169324" w14:textId="1E265CCB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0796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,1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179788" w14:textId="7F3C087A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62</w:t>
            </w:r>
          </w:p>
        </w:tc>
      </w:tr>
      <w:tr w:rsidR="006361DD" w:rsidRPr="004A0787" w14:paraId="5F7BDFD0" w14:textId="77777777" w:rsidTr="000F1DA7">
        <w:tc>
          <w:tcPr>
            <w:tcW w:w="511" w:type="dxa"/>
            <w:vMerge w:val="restart"/>
            <w:vAlign w:val="center"/>
          </w:tcPr>
          <w:p w14:paraId="5E69E660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</w:p>
        </w:tc>
        <w:tc>
          <w:tcPr>
            <w:tcW w:w="1008" w:type="dxa"/>
            <w:vMerge w:val="restart"/>
            <w:vAlign w:val="center"/>
          </w:tcPr>
          <w:p w14:paraId="1FB7EA43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CSAP</w:t>
            </w:r>
          </w:p>
        </w:tc>
        <w:tc>
          <w:tcPr>
            <w:tcW w:w="873" w:type="dxa"/>
            <w:vAlign w:val="center"/>
          </w:tcPr>
          <w:p w14:paraId="6DA2C9B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1920F588" w14:textId="56C35335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2,2</w:t>
            </w:r>
          </w:p>
        </w:tc>
        <w:tc>
          <w:tcPr>
            <w:tcW w:w="1596" w:type="dxa"/>
          </w:tcPr>
          <w:p w14:paraId="20780EB1" w14:textId="7A54909E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,9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D85D30" w14:textId="3D1E1C11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1,33</w:t>
            </w:r>
          </w:p>
        </w:tc>
      </w:tr>
      <w:tr w:rsidR="006361DD" w:rsidRPr="004A0787" w14:paraId="0F888664" w14:textId="77777777" w:rsidTr="000F1DA7">
        <w:tc>
          <w:tcPr>
            <w:tcW w:w="511" w:type="dxa"/>
            <w:vMerge/>
            <w:vAlign w:val="center"/>
          </w:tcPr>
          <w:p w14:paraId="2E46258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541B56C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7DD1837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37F6BC7D" w14:textId="347FB838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0,58</w:t>
            </w:r>
          </w:p>
        </w:tc>
        <w:tc>
          <w:tcPr>
            <w:tcW w:w="1596" w:type="dxa"/>
          </w:tcPr>
          <w:p w14:paraId="0FA9DE55" w14:textId="27B0AC14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,2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C30AF8" w14:textId="472799CF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03</w:t>
            </w:r>
          </w:p>
        </w:tc>
      </w:tr>
      <w:tr w:rsidR="006361DD" w:rsidRPr="004A0787" w14:paraId="59FBD08D" w14:textId="77777777" w:rsidTr="000F1DA7">
        <w:tc>
          <w:tcPr>
            <w:tcW w:w="511" w:type="dxa"/>
            <w:vMerge/>
            <w:vAlign w:val="center"/>
          </w:tcPr>
          <w:p w14:paraId="039869F3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09253B90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46AC433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3EF5BDE8" w14:textId="6E061E05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49,60</w:t>
            </w:r>
          </w:p>
        </w:tc>
        <w:tc>
          <w:tcPr>
            <w:tcW w:w="1596" w:type="dxa"/>
          </w:tcPr>
          <w:p w14:paraId="74833DFA" w14:textId="4B41EC1C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8,1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ED91B6" w14:textId="554467AD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29</w:t>
            </w:r>
          </w:p>
        </w:tc>
      </w:tr>
      <w:tr w:rsidR="006361DD" w:rsidRPr="004A0787" w14:paraId="3A4804D0" w14:textId="77777777" w:rsidTr="000F1DA7">
        <w:tc>
          <w:tcPr>
            <w:tcW w:w="511" w:type="dxa"/>
            <w:vMerge/>
            <w:vAlign w:val="center"/>
          </w:tcPr>
          <w:p w14:paraId="2C7C9E7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43D834F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875AE1E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35A5976E" w14:textId="118235F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,04</w:t>
            </w:r>
          </w:p>
        </w:tc>
        <w:tc>
          <w:tcPr>
            <w:tcW w:w="1596" w:type="dxa"/>
          </w:tcPr>
          <w:p w14:paraId="2CAF2B55" w14:textId="0E15D679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7,2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1E2396" w14:textId="3C4A2AA5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</w:tr>
      <w:tr w:rsidR="006361DD" w:rsidRPr="004A0787" w14:paraId="215BDAC6" w14:textId="77777777" w:rsidTr="000F1DA7">
        <w:tc>
          <w:tcPr>
            <w:tcW w:w="511" w:type="dxa"/>
            <w:vMerge w:val="restart"/>
            <w:vAlign w:val="center"/>
          </w:tcPr>
          <w:p w14:paraId="77ED78C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1008" w:type="dxa"/>
            <w:vMerge w:val="restart"/>
            <w:vAlign w:val="center"/>
          </w:tcPr>
          <w:p w14:paraId="6C40371F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RAA</w:t>
            </w:r>
          </w:p>
        </w:tc>
        <w:tc>
          <w:tcPr>
            <w:tcW w:w="873" w:type="dxa"/>
            <w:vAlign w:val="center"/>
          </w:tcPr>
          <w:p w14:paraId="768F9AC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7E3150CD" w14:textId="55207F42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6,42</w:t>
            </w:r>
          </w:p>
        </w:tc>
        <w:tc>
          <w:tcPr>
            <w:tcW w:w="1596" w:type="dxa"/>
          </w:tcPr>
          <w:p w14:paraId="44F5D590" w14:textId="011BBF34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49,1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0ED05A" w14:textId="0452CAC5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5</w:t>
            </w:r>
          </w:p>
        </w:tc>
      </w:tr>
      <w:tr w:rsidR="006361DD" w:rsidRPr="004A0787" w14:paraId="22CDA0EC" w14:textId="77777777" w:rsidTr="000F1DA7">
        <w:tc>
          <w:tcPr>
            <w:tcW w:w="511" w:type="dxa"/>
            <w:vMerge/>
            <w:vAlign w:val="center"/>
          </w:tcPr>
          <w:p w14:paraId="5BE49BBF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6C37C29B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2319471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33188EB0" w14:textId="0EF80EA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8,69</w:t>
            </w:r>
          </w:p>
        </w:tc>
        <w:tc>
          <w:tcPr>
            <w:tcW w:w="1596" w:type="dxa"/>
          </w:tcPr>
          <w:p w14:paraId="5026D565" w14:textId="487689EE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1,9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D56D43" w14:textId="77399E56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9</w:t>
            </w:r>
          </w:p>
        </w:tc>
      </w:tr>
      <w:tr w:rsidR="006361DD" w:rsidRPr="004A0787" w14:paraId="6FA1D87F" w14:textId="77777777" w:rsidTr="000F1DA7">
        <w:trPr>
          <w:trHeight w:val="90"/>
        </w:trPr>
        <w:tc>
          <w:tcPr>
            <w:tcW w:w="511" w:type="dxa"/>
            <w:vMerge/>
            <w:vAlign w:val="center"/>
          </w:tcPr>
          <w:p w14:paraId="45A341B2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31C19D7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8180E3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1DE64E44" w14:textId="1ACA1589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6,83</w:t>
            </w:r>
          </w:p>
        </w:tc>
        <w:tc>
          <w:tcPr>
            <w:tcW w:w="1596" w:type="dxa"/>
          </w:tcPr>
          <w:p w14:paraId="27554AF7" w14:textId="40087A1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0,4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29AB6B" w14:textId="787C40F9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33</w:t>
            </w:r>
          </w:p>
        </w:tc>
      </w:tr>
      <w:tr w:rsidR="006361DD" w:rsidRPr="004A0787" w14:paraId="02B614AF" w14:textId="77777777" w:rsidTr="000F1DA7">
        <w:tc>
          <w:tcPr>
            <w:tcW w:w="511" w:type="dxa"/>
            <w:vMerge/>
            <w:vAlign w:val="center"/>
          </w:tcPr>
          <w:p w14:paraId="2EFB7BEB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0CDC2E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0BB24A1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56793956" w14:textId="4C499536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0,29</w:t>
            </w:r>
          </w:p>
        </w:tc>
        <w:tc>
          <w:tcPr>
            <w:tcW w:w="1596" w:type="dxa"/>
          </w:tcPr>
          <w:p w14:paraId="03997F93" w14:textId="25CC44CA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,0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BFCA06" w14:textId="51D59AD9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</w:tr>
      <w:tr w:rsidR="006361DD" w:rsidRPr="004A0787" w14:paraId="58DC8CEF" w14:textId="77777777" w:rsidTr="000F1DA7">
        <w:tc>
          <w:tcPr>
            <w:tcW w:w="511" w:type="dxa"/>
            <w:vMerge w:val="restart"/>
            <w:vAlign w:val="center"/>
          </w:tcPr>
          <w:p w14:paraId="1E444283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</w:p>
        </w:tc>
        <w:tc>
          <w:tcPr>
            <w:tcW w:w="1008" w:type="dxa"/>
            <w:vMerge w:val="restart"/>
            <w:vAlign w:val="center"/>
          </w:tcPr>
          <w:p w14:paraId="3BB8534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GJTL</w:t>
            </w:r>
          </w:p>
        </w:tc>
        <w:tc>
          <w:tcPr>
            <w:tcW w:w="873" w:type="dxa"/>
            <w:vAlign w:val="center"/>
          </w:tcPr>
          <w:p w14:paraId="295F209C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4172D065" w14:textId="77B3CFD1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460,88</w:t>
            </w:r>
          </w:p>
        </w:tc>
        <w:tc>
          <w:tcPr>
            <w:tcW w:w="1596" w:type="dxa"/>
          </w:tcPr>
          <w:p w14:paraId="6CB196B8" w14:textId="6C72572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3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EFFD7D" w14:textId="0AA2638E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</w:t>
            </w:r>
          </w:p>
        </w:tc>
      </w:tr>
      <w:tr w:rsidR="006361DD" w:rsidRPr="004A0787" w14:paraId="02116DBE" w14:textId="77777777" w:rsidTr="000F1DA7">
        <w:tc>
          <w:tcPr>
            <w:tcW w:w="511" w:type="dxa"/>
            <w:vMerge/>
          </w:tcPr>
          <w:p w14:paraId="201795A7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3D4DF91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891847B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61945579" w14:textId="2C4CECA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9,04</w:t>
            </w:r>
          </w:p>
        </w:tc>
        <w:tc>
          <w:tcPr>
            <w:tcW w:w="1596" w:type="dxa"/>
          </w:tcPr>
          <w:p w14:paraId="129FE74A" w14:textId="0A21FB20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,04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78BDAE" w14:textId="12D20792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71</w:t>
            </w:r>
          </w:p>
        </w:tc>
      </w:tr>
      <w:tr w:rsidR="006361DD" w:rsidRPr="004A0787" w14:paraId="42233CFF" w14:textId="77777777" w:rsidTr="000F1DA7">
        <w:trPr>
          <w:trHeight w:val="90"/>
        </w:trPr>
        <w:tc>
          <w:tcPr>
            <w:tcW w:w="511" w:type="dxa"/>
            <w:vMerge/>
          </w:tcPr>
          <w:p w14:paraId="71ABC7F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66236CE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815DBC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799CE616" w14:textId="649F4718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74,98</w:t>
            </w:r>
          </w:p>
        </w:tc>
        <w:tc>
          <w:tcPr>
            <w:tcW w:w="1596" w:type="dxa"/>
          </w:tcPr>
          <w:p w14:paraId="1333CBD0" w14:textId="05612F38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2A67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0,2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1E9ABE" w14:textId="1E791C5F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3</w:t>
            </w:r>
          </w:p>
        </w:tc>
      </w:tr>
      <w:tr w:rsidR="006361DD" w:rsidRPr="004A0787" w14:paraId="0FB3ED65" w14:textId="77777777" w:rsidTr="000F1DA7">
        <w:tc>
          <w:tcPr>
            <w:tcW w:w="511" w:type="dxa"/>
            <w:vMerge/>
          </w:tcPr>
          <w:p w14:paraId="5CE7D18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45E58E0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28456A0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59FC1C61" w14:textId="254A1EF4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26,08</w:t>
            </w:r>
          </w:p>
        </w:tc>
        <w:tc>
          <w:tcPr>
            <w:tcW w:w="1596" w:type="dxa"/>
          </w:tcPr>
          <w:p w14:paraId="37D99094" w14:textId="76C0F0F9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2A67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99,7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8C415A" w14:textId="2742220F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9</w:t>
            </w:r>
          </w:p>
        </w:tc>
      </w:tr>
      <w:tr w:rsidR="006361DD" w:rsidRPr="004A0787" w14:paraId="56550AF3" w14:textId="77777777" w:rsidTr="000F1DA7">
        <w:tc>
          <w:tcPr>
            <w:tcW w:w="511" w:type="dxa"/>
            <w:vMerge w:val="restart"/>
            <w:vAlign w:val="center"/>
          </w:tcPr>
          <w:p w14:paraId="04A6EB0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</w:p>
        </w:tc>
        <w:tc>
          <w:tcPr>
            <w:tcW w:w="1008" w:type="dxa"/>
            <w:vMerge w:val="restart"/>
            <w:vAlign w:val="center"/>
          </w:tcPr>
          <w:p w14:paraId="1293FD6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KAI</w:t>
            </w:r>
          </w:p>
        </w:tc>
        <w:tc>
          <w:tcPr>
            <w:tcW w:w="873" w:type="dxa"/>
            <w:vAlign w:val="center"/>
          </w:tcPr>
          <w:p w14:paraId="526D54A6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4755444A" w14:textId="5496C8B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65,51</w:t>
            </w:r>
          </w:p>
        </w:tc>
        <w:tc>
          <w:tcPr>
            <w:tcW w:w="1596" w:type="dxa"/>
          </w:tcPr>
          <w:p w14:paraId="2D299883" w14:textId="29842C4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,3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CC93F6" w14:textId="2F21601C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2,43</w:t>
            </w:r>
          </w:p>
        </w:tc>
      </w:tr>
      <w:tr w:rsidR="006361DD" w:rsidRPr="004A0787" w14:paraId="70016983" w14:textId="77777777" w:rsidTr="000F1DA7">
        <w:tc>
          <w:tcPr>
            <w:tcW w:w="511" w:type="dxa"/>
            <w:vMerge/>
            <w:vAlign w:val="center"/>
          </w:tcPr>
          <w:p w14:paraId="1791EA2A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53D11796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782B687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0CA11524" w14:textId="68D94EAB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,09</w:t>
            </w:r>
          </w:p>
        </w:tc>
        <w:tc>
          <w:tcPr>
            <w:tcW w:w="1596" w:type="dxa"/>
          </w:tcPr>
          <w:p w14:paraId="1AB4AD1E" w14:textId="5450574B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8,7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6223BA" w14:textId="2E70D0AA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6361DD" w:rsidRPr="004A0787" w14:paraId="52A9D518" w14:textId="77777777" w:rsidTr="000F1DA7">
        <w:tc>
          <w:tcPr>
            <w:tcW w:w="511" w:type="dxa"/>
            <w:vMerge/>
            <w:vAlign w:val="center"/>
          </w:tcPr>
          <w:p w14:paraId="0139C9B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20FC4687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92A62BE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3A1ACCC2" w14:textId="24150A0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0,86</w:t>
            </w:r>
          </w:p>
        </w:tc>
        <w:tc>
          <w:tcPr>
            <w:tcW w:w="1596" w:type="dxa"/>
          </w:tcPr>
          <w:p w14:paraId="312DF360" w14:textId="7FA90900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9,94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DE7135" w14:textId="3901CFF7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</w:t>
            </w:r>
          </w:p>
        </w:tc>
      </w:tr>
      <w:tr w:rsidR="006361DD" w:rsidRPr="004A0787" w14:paraId="351B4A74" w14:textId="77777777" w:rsidTr="000F1DA7">
        <w:tc>
          <w:tcPr>
            <w:tcW w:w="511" w:type="dxa"/>
            <w:vMerge/>
            <w:vAlign w:val="center"/>
          </w:tcPr>
          <w:p w14:paraId="5860E790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18A0641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C2CABF5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38CDBB88" w14:textId="6C78D3C8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3,25</w:t>
            </w:r>
          </w:p>
        </w:tc>
        <w:tc>
          <w:tcPr>
            <w:tcW w:w="1596" w:type="dxa"/>
          </w:tcPr>
          <w:p w14:paraId="47A02EF7" w14:textId="51E14720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03,5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369C69" w14:textId="15941824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</w:tr>
      <w:tr w:rsidR="006361DD" w:rsidRPr="004A0787" w14:paraId="2B02AE55" w14:textId="77777777" w:rsidTr="000F1DA7">
        <w:tc>
          <w:tcPr>
            <w:tcW w:w="511" w:type="dxa"/>
            <w:vMerge w:val="restart"/>
            <w:vAlign w:val="center"/>
          </w:tcPr>
          <w:p w14:paraId="7304039A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</w:p>
        </w:tc>
        <w:tc>
          <w:tcPr>
            <w:tcW w:w="1008" w:type="dxa"/>
            <w:vMerge w:val="restart"/>
            <w:vAlign w:val="center"/>
          </w:tcPr>
          <w:p w14:paraId="7C0B2560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MAS</w:t>
            </w:r>
          </w:p>
        </w:tc>
        <w:tc>
          <w:tcPr>
            <w:tcW w:w="873" w:type="dxa"/>
            <w:vAlign w:val="center"/>
          </w:tcPr>
          <w:p w14:paraId="52A5CC95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3DA661F2" w14:textId="432DE1ED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31,27</w:t>
            </w:r>
          </w:p>
        </w:tc>
        <w:tc>
          <w:tcPr>
            <w:tcW w:w="1596" w:type="dxa"/>
          </w:tcPr>
          <w:p w14:paraId="33085762" w14:textId="3200D963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,4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0D159A" w14:textId="6D6ED5A6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14,99</w:t>
            </w:r>
          </w:p>
        </w:tc>
      </w:tr>
      <w:tr w:rsidR="006361DD" w:rsidRPr="004A0787" w14:paraId="317D4B86" w14:textId="77777777" w:rsidTr="000F1DA7">
        <w:tc>
          <w:tcPr>
            <w:tcW w:w="511" w:type="dxa"/>
            <w:vMerge/>
          </w:tcPr>
          <w:p w14:paraId="20E6B03F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4D0431A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4F1F2E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40FFEE25" w14:textId="3B139874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86,22</w:t>
            </w:r>
          </w:p>
        </w:tc>
        <w:tc>
          <w:tcPr>
            <w:tcW w:w="1596" w:type="dxa"/>
          </w:tcPr>
          <w:p w14:paraId="355FC8B3" w14:textId="1687BB76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5,7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A34AE7" w14:textId="50072077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,03</w:t>
            </w:r>
          </w:p>
        </w:tc>
      </w:tr>
      <w:tr w:rsidR="006361DD" w:rsidRPr="004A0787" w14:paraId="554910EE" w14:textId="77777777" w:rsidTr="000F1DA7">
        <w:tc>
          <w:tcPr>
            <w:tcW w:w="511" w:type="dxa"/>
            <w:vMerge/>
          </w:tcPr>
          <w:p w14:paraId="2EC711B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25FFA8F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C0205D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54A7CBF8" w14:textId="4F18C7D5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2,34</w:t>
            </w:r>
          </w:p>
        </w:tc>
        <w:tc>
          <w:tcPr>
            <w:tcW w:w="1596" w:type="dxa"/>
          </w:tcPr>
          <w:p w14:paraId="4448DD62" w14:textId="60D4985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5,24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61CED8" w14:textId="3C754315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96</w:t>
            </w:r>
          </w:p>
        </w:tc>
      </w:tr>
      <w:tr w:rsidR="006361DD" w:rsidRPr="004A0787" w14:paraId="75FD5F31" w14:textId="77777777" w:rsidTr="000F1DA7">
        <w:tc>
          <w:tcPr>
            <w:tcW w:w="511" w:type="dxa"/>
            <w:vMerge/>
          </w:tcPr>
          <w:p w14:paraId="6F1B59D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0752961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654323E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6718381B" w14:textId="78A8659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67,49</w:t>
            </w:r>
          </w:p>
        </w:tc>
        <w:tc>
          <w:tcPr>
            <w:tcW w:w="1596" w:type="dxa"/>
          </w:tcPr>
          <w:p w14:paraId="272D5DDE" w14:textId="4B53A48F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1,9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76E35F" w14:textId="799B4BE6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,15</w:t>
            </w:r>
          </w:p>
        </w:tc>
      </w:tr>
      <w:tr w:rsidR="006361DD" w:rsidRPr="004A0787" w14:paraId="506FF8F8" w14:textId="77777777" w:rsidTr="000F1DA7">
        <w:tc>
          <w:tcPr>
            <w:tcW w:w="511" w:type="dxa"/>
            <w:vMerge w:val="restart"/>
            <w:vAlign w:val="center"/>
          </w:tcPr>
          <w:p w14:paraId="1439D70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  <w:tc>
          <w:tcPr>
            <w:tcW w:w="1008" w:type="dxa"/>
            <w:vMerge w:val="restart"/>
            <w:vAlign w:val="center"/>
          </w:tcPr>
          <w:p w14:paraId="09FB2E0B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KICI</w:t>
            </w:r>
          </w:p>
        </w:tc>
        <w:tc>
          <w:tcPr>
            <w:tcW w:w="873" w:type="dxa"/>
            <w:vAlign w:val="center"/>
          </w:tcPr>
          <w:p w14:paraId="04221133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29FA83A8" w14:textId="512318F9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62,46</w:t>
            </w:r>
          </w:p>
        </w:tc>
        <w:tc>
          <w:tcPr>
            <w:tcW w:w="1596" w:type="dxa"/>
          </w:tcPr>
          <w:p w14:paraId="0A998B5E" w14:textId="151B7AE3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.120,84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8445A1" w14:textId="55BBBD80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12</w:t>
            </w:r>
          </w:p>
        </w:tc>
      </w:tr>
      <w:tr w:rsidR="006361DD" w:rsidRPr="004A0787" w14:paraId="4EA26902" w14:textId="77777777" w:rsidTr="000F1DA7">
        <w:tc>
          <w:tcPr>
            <w:tcW w:w="511" w:type="dxa"/>
            <w:vMerge/>
          </w:tcPr>
          <w:p w14:paraId="72AF26DF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44731E9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F6A5291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7CEE3CDE" w14:textId="66BBC854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99,65</w:t>
            </w:r>
          </w:p>
        </w:tc>
        <w:tc>
          <w:tcPr>
            <w:tcW w:w="1596" w:type="dxa"/>
          </w:tcPr>
          <w:p w14:paraId="5AA219B1" w14:textId="697CF91D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8,6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C07DAF" w14:textId="1E61B696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05</w:t>
            </w:r>
          </w:p>
        </w:tc>
      </w:tr>
      <w:tr w:rsidR="006361DD" w:rsidRPr="004A0787" w14:paraId="2FCD2505" w14:textId="77777777" w:rsidTr="000F1DA7">
        <w:tc>
          <w:tcPr>
            <w:tcW w:w="511" w:type="dxa"/>
            <w:vMerge/>
          </w:tcPr>
          <w:p w14:paraId="47A341A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5D1B5C6B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DB55527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3090A2AB" w14:textId="2528639B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96,67</w:t>
            </w:r>
          </w:p>
        </w:tc>
        <w:tc>
          <w:tcPr>
            <w:tcW w:w="1596" w:type="dxa"/>
          </w:tcPr>
          <w:p w14:paraId="37BD4A5F" w14:textId="51646FA2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098,64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DAE697" w14:textId="25A65F3A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18</w:t>
            </w:r>
          </w:p>
        </w:tc>
      </w:tr>
      <w:tr w:rsidR="006361DD" w:rsidRPr="004A0787" w14:paraId="36AAE719" w14:textId="77777777" w:rsidTr="000F1DA7">
        <w:tc>
          <w:tcPr>
            <w:tcW w:w="511" w:type="dxa"/>
            <w:vMerge/>
          </w:tcPr>
          <w:p w14:paraId="6C11F586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0805052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3A44D9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114257B4" w14:textId="78E72D36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98,01</w:t>
            </w:r>
          </w:p>
        </w:tc>
        <w:tc>
          <w:tcPr>
            <w:tcW w:w="1596" w:type="dxa"/>
          </w:tcPr>
          <w:p w14:paraId="392B5BCC" w14:textId="24D186BC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95,6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6D7EEB" w14:textId="7A9FF987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2</w:t>
            </w:r>
          </w:p>
        </w:tc>
      </w:tr>
      <w:tr w:rsidR="006361DD" w:rsidRPr="004A0787" w14:paraId="7858B288" w14:textId="77777777" w:rsidTr="000F1DA7">
        <w:tc>
          <w:tcPr>
            <w:tcW w:w="511" w:type="dxa"/>
            <w:vMerge w:val="restart"/>
            <w:vAlign w:val="center"/>
          </w:tcPr>
          <w:p w14:paraId="557068DF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008" w:type="dxa"/>
            <w:vMerge w:val="restart"/>
            <w:vAlign w:val="center"/>
          </w:tcPr>
          <w:p w14:paraId="5474151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PPF</w:t>
            </w:r>
          </w:p>
        </w:tc>
        <w:tc>
          <w:tcPr>
            <w:tcW w:w="873" w:type="dxa"/>
            <w:vAlign w:val="center"/>
          </w:tcPr>
          <w:p w14:paraId="045A0AA5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0D571604" w14:textId="583E335C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,50</w:t>
            </w:r>
          </w:p>
        </w:tc>
        <w:tc>
          <w:tcPr>
            <w:tcW w:w="1596" w:type="dxa"/>
          </w:tcPr>
          <w:p w14:paraId="60F44229" w14:textId="28F61D64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,4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9B0D44" w14:textId="6634987E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12</w:t>
            </w:r>
          </w:p>
        </w:tc>
      </w:tr>
      <w:tr w:rsidR="006361DD" w:rsidRPr="004A0787" w14:paraId="6630E18A" w14:textId="77777777" w:rsidTr="000F1DA7">
        <w:tc>
          <w:tcPr>
            <w:tcW w:w="511" w:type="dxa"/>
            <w:vMerge/>
            <w:vAlign w:val="center"/>
          </w:tcPr>
          <w:p w14:paraId="7DC5FA85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2F28CEE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B96673B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6403312D" w14:textId="204719FC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48,19</w:t>
            </w:r>
          </w:p>
        </w:tc>
        <w:tc>
          <w:tcPr>
            <w:tcW w:w="1596" w:type="dxa"/>
          </w:tcPr>
          <w:p w14:paraId="69827704" w14:textId="3DA8E7F8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48,53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1CD554" w14:textId="0ACAFBB5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7</w:t>
            </w:r>
          </w:p>
        </w:tc>
      </w:tr>
      <w:tr w:rsidR="006361DD" w:rsidRPr="004A0787" w14:paraId="68E72DA1" w14:textId="77777777" w:rsidTr="000F1DA7">
        <w:tc>
          <w:tcPr>
            <w:tcW w:w="511" w:type="dxa"/>
            <w:vMerge/>
            <w:vAlign w:val="center"/>
          </w:tcPr>
          <w:p w14:paraId="7C4945CB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220774B5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3151641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2B036E91" w14:textId="0EBE923D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05,72</w:t>
            </w:r>
          </w:p>
        </w:tc>
        <w:tc>
          <w:tcPr>
            <w:tcW w:w="1596" w:type="dxa"/>
          </w:tcPr>
          <w:p w14:paraId="3DB577EF" w14:textId="3DBD2543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2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C6DBB2" w14:textId="282711BE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0</w:t>
            </w:r>
          </w:p>
        </w:tc>
      </w:tr>
      <w:tr w:rsidR="006361DD" w:rsidRPr="004A0787" w14:paraId="12D40162" w14:textId="77777777" w:rsidTr="000F1DA7">
        <w:tc>
          <w:tcPr>
            <w:tcW w:w="511" w:type="dxa"/>
            <w:vMerge/>
            <w:vAlign w:val="center"/>
          </w:tcPr>
          <w:p w14:paraId="07CE5DF9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12F7BCD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513BA4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20DEF909" w14:textId="65330914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5,81</w:t>
            </w:r>
          </w:p>
        </w:tc>
        <w:tc>
          <w:tcPr>
            <w:tcW w:w="1596" w:type="dxa"/>
          </w:tcPr>
          <w:p w14:paraId="250498AD" w14:textId="0941801B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4,64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61E67C" w14:textId="7DE06855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2</w:t>
            </w:r>
          </w:p>
        </w:tc>
      </w:tr>
      <w:tr w:rsidR="006361DD" w:rsidRPr="004A0787" w14:paraId="348A807D" w14:textId="77777777" w:rsidTr="000F1DA7">
        <w:tc>
          <w:tcPr>
            <w:tcW w:w="511" w:type="dxa"/>
            <w:vMerge w:val="restart"/>
            <w:vAlign w:val="center"/>
          </w:tcPr>
          <w:p w14:paraId="6A45DA60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</w:t>
            </w:r>
          </w:p>
        </w:tc>
        <w:tc>
          <w:tcPr>
            <w:tcW w:w="1008" w:type="dxa"/>
            <w:vMerge w:val="restart"/>
            <w:vAlign w:val="center"/>
          </w:tcPr>
          <w:p w14:paraId="14D7838C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I</w:t>
            </w:r>
          </w:p>
        </w:tc>
        <w:tc>
          <w:tcPr>
            <w:tcW w:w="873" w:type="dxa"/>
            <w:vAlign w:val="center"/>
          </w:tcPr>
          <w:p w14:paraId="2ADE5034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2DB7932A" w14:textId="41CA24A4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,27</w:t>
            </w:r>
          </w:p>
        </w:tc>
        <w:tc>
          <w:tcPr>
            <w:tcW w:w="1596" w:type="dxa"/>
          </w:tcPr>
          <w:p w14:paraId="7695758A" w14:textId="4C33A742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8,5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CB33AE" w14:textId="250F7B91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1</w:t>
            </w:r>
          </w:p>
        </w:tc>
      </w:tr>
      <w:tr w:rsidR="006361DD" w:rsidRPr="004A0787" w14:paraId="190C409A" w14:textId="77777777" w:rsidTr="000F1DA7">
        <w:tc>
          <w:tcPr>
            <w:tcW w:w="511" w:type="dxa"/>
            <w:vMerge/>
          </w:tcPr>
          <w:p w14:paraId="407012ED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692EDEF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DBEA983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4679EF90" w14:textId="2EBC43A2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58,92</w:t>
            </w:r>
          </w:p>
        </w:tc>
        <w:tc>
          <w:tcPr>
            <w:tcW w:w="1596" w:type="dxa"/>
          </w:tcPr>
          <w:p w14:paraId="4EE85395" w14:textId="1D1E5371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01,9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DB6707" w14:textId="5E0438B9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9</w:t>
            </w:r>
          </w:p>
        </w:tc>
      </w:tr>
      <w:tr w:rsidR="006361DD" w:rsidRPr="004A0787" w14:paraId="6A58C9BE" w14:textId="77777777" w:rsidTr="000F1DA7">
        <w:tc>
          <w:tcPr>
            <w:tcW w:w="511" w:type="dxa"/>
            <w:vMerge/>
          </w:tcPr>
          <w:p w14:paraId="06170B3F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D172550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BFF3518" w14:textId="77777777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48A4BB0D" w14:textId="627D6785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75,75</w:t>
            </w:r>
          </w:p>
        </w:tc>
        <w:tc>
          <w:tcPr>
            <w:tcW w:w="1596" w:type="dxa"/>
          </w:tcPr>
          <w:p w14:paraId="72A8B9B0" w14:textId="79718523" w:rsidR="006361DD" w:rsidRPr="004A0787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93,3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E87838" w14:textId="6301033F" w:rsidR="006361DD" w:rsidRPr="006361DD" w:rsidRDefault="006361DD" w:rsidP="006361DD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1</w:t>
            </w:r>
          </w:p>
        </w:tc>
      </w:tr>
      <w:tr w:rsidR="00A10606" w:rsidRPr="004A0787" w14:paraId="7648F664" w14:textId="77777777" w:rsidTr="000F1DA7">
        <w:tc>
          <w:tcPr>
            <w:tcW w:w="511" w:type="dxa"/>
            <w:vMerge/>
          </w:tcPr>
          <w:p w14:paraId="6B407036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21DC0EE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A7F20EE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2A1F4CB0" w14:textId="43E9D595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12</w:t>
            </w:r>
          </w:p>
        </w:tc>
        <w:tc>
          <w:tcPr>
            <w:tcW w:w="1596" w:type="dxa"/>
          </w:tcPr>
          <w:p w14:paraId="0DCDC9F1" w14:textId="5190FBAC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69,78</w:t>
            </w:r>
          </w:p>
        </w:tc>
        <w:tc>
          <w:tcPr>
            <w:tcW w:w="1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C8D966" w14:textId="2842B256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1</w:t>
            </w:r>
          </w:p>
        </w:tc>
      </w:tr>
      <w:tr w:rsidR="00A10606" w:rsidRPr="004A0787" w14:paraId="53C59B6E" w14:textId="77777777" w:rsidTr="000F1DA7">
        <w:tc>
          <w:tcPr>
            <w:tcW w:w="511" w:type="dxa"/>
            <w:vMerge w:val="restart"/>
            <w:vAlign w:val="center"/>
          </w:tcPr>
          <w:p w14:paraId="68216073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</w:t>
            </w:r>
          </w:p>
        </w:tc>
        <w:tc>
          <w:tcPr>
            <w:tcW w:w="1008" w:type="dxa"/>
            <w:vMerge w:val="restart"/>
            <w:vAlign w:val="center"/>
          </w:tcPr>
          <w:p w14:paraId="637DFB02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NCN</w:t>
            </w:r>
          </w:p>
        </w:tc>
        <w:tc>
          <w:tcPr>
            <w:tcW w:w="873" w:type="dxa"/>
            <w:vAlign w:val="center"/>
          </w:tcPr>
          <w:p w14:paraId="731376C2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4CBFD40E" w14:textId="7F197DA8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9,81</w:t>
            </w:r>
          </w:p>
        </w:tc>
        <w:tc>
          <w:tcPr>
            <w:tcW w:w="1596" w:type="dxa"/>
          </w:tcPr>
          <w:p w14:paraId="7637065B" w14:textId="648EF9B8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9,7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FBD921" w14:textId="21C0643C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5</w:t>
            </w:r>
          </w:p>
        </w:tc>
      </w:tr>
      <w:tr w:rsidR="00A10606" w:rsidRPr="004A0787" w14:paraId="65A59239" w14:textId="77777777" w:rsidTr="000F1DA7">
        <w:tc>
          <w:tcPr>
            <w:tcW w:w="511" w:type="dxa"/>
            <w:vMerge/>
          </w:tcPr>
          <w:p w14:paraId="5EE8BFFF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21A8F34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FF47124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0FA55536" w14:textId="18E5C752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3,23</w:t>
            </w:r>
          </w:p>
        </w:tc>
        <w:tc>
          <w:tcPr>
            <w:tcW w:w="1596" w:type="dxa"/>
          </w:tcPr>
          <w:p w14:paraId="54C2B815" w14:textId="7910ACBB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0,3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1CD1B3" w14:textId="6CD22736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4</w:t>
            </w:r>
          </w:p>
        </w:tc>
      </w:tr>
      <w:tr w:rsidR="00A10606" w:rsidRPr="004A0787" w14:paraId="5FC26875" w14:textId="77777777" w:rsidTr="000F1DA7">
        <w:tc>
          <w:tcPr>
            <w:tcW w:w="511" w:type="dxa"/>
            <w:vMerge/>
          </w:tcPr>
          <w:p w14:paraId="1BE77884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A071155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C30B842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14196F4E" w14:textId="4D90E8C8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3,10</w:t>
            </w:r>
          </w:p>
        </w:tc>
        <w:tc>
          <w:tcPr>
            <w:tcW w:w="1596" w:type="dxa"/>
          </w:tcPr>
          <w:p w14:paraId="2ECFC713" w14:textId="242749E2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0,1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14DF2B" w14:textId="55374584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2</w:t>
            </w:r>
          </w:p>
        </w:tc>
      </w:tr>
      <w:tr w:rsidR="00A10606" w:rsidRPr="004A0787" w14:paraId="007FEBB7" w14:textId="77777777" w:rsidTr="000F1DA7">
        <w:tc>
          <w:tcPr>
            <w:tcW w:w="511" w:type="dxa"/>
            <w:vMerge/>
          </w:tcPr>
          <w:p w14:paraId="402E49D0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AD28D53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A847E0D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17E4647C" w14:textId="66E14745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5,37</w:t>
            </w:r>
          </w:p>
        </w:tc>
        <w:tc>
          <w:tcPr>
            <w:tcW w:w="1596" w:type="dxa"/>
          </w:tcPr>
          <w:p w14:paraId="2FEF9F85" w14:textId="414714E6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5,1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C78D2E" w14:textId="4472BF61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1</w:t>
            </w:r>
          </w:p>
        </w:tc>
      </w:tr>
      <w:tr w:rsidR="00A10606" w:rsidRPr="004A0787" w14:paraId="3C54D05C" w14:textId="77777777" w:rsidTr="000F1DA7">
        <w:tc>
          <w:tcPr>
            <w:tcW w:w="511" w:type="dxa"/>
            <w:vMerge w:val="restart"/>
            <w:vAlign w:val="center"/>
          </w:tcPr>
          <w:p w14:paraId="46828254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</w:p>
        </w:tc>
        <w:tc>
          <w:tcPr>
            <w:tcW w:w="1008" w:type="dxa"/>
            <w:vMerge w:val="restart"/>
            <w:vAlign w:val="center"/>
          </w:tcPr>
          <w:p w14:paraId="17CEA8DC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PMX</w:t>
            </w:r>
          </w:p>
        </w:tc>
        <w:tc>
          <w:tcPr>
            <w:tcW w:w="873" w:type="dxa"/>
            <w:vAlign w:val="center"/>
          </w:tcPr>
          <w:p w14:paraId="6E30C4C7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5FFA03B9" w14:textId="3F0C8D61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88,40</w:t>
            </w:r>
          </w:p>
        </w:tc>
        <w:tc>
          <w:tcPr>
            <w:tcW w:w="1596" w:type="dxa"/>
          </w:tcPr>
          <w:p w14:paraId="156DACBF" w14:textId="5ADAE0BF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,7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88DB61" w14:textId="0124D1B2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7,55</w:t>
            </w:r>
          </w:p>
        </w:tc>
      </w:tr>
      <w:tr w:rsidR="00A10606" w:rsidRPr="004A0787" w14:paraId="500E3DB9" w14:textId="77777777" w:rsidTr="000F1DA7">
        <w:tc>
          <w:tcPr>
            <w:tcW w:w="511" w:type="dxa"/>
            <w:vMerge/>
          </w:tcPr>
          <w:p w14:paraId="1CCA3523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4653FC8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B4C9AC0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14D968FB" w14:textId="3D1A7B3A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73,26</w:t>
            </w:r>
          </w:p>
        </w:tc>
        <w:tc>
          <w:tcPr>
            <w:tcW w:w="1596" w:type="dxa"/>
          </w:tcPr>
          <w:p w14:paraId="739D259E" w14:textId="5E10F89D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41,8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B926B1" w14:textId="7C8D4AE3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5</w:t>
            </w:r>
          </w:p>
        </w:tc>
      </w:tr>
      <w:tr w:rsidR="00A10606" w:rsidRPr="004A0787" w14:paraId="19285286" w14:textId="77777777" w:rsidTr="000F1DA7">
        <w:trPr>
          <w:trHeight w:val="90"/>
        </w:trPr>
        <w:tc>
          <w:tcPr>
            <w:tcW w:w="511" w:type="dxa"/>
            <w:vMerge/>
          </w:tcPr>
          <w:p w14:paraId="4D62D1ED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631C4444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E73D65E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4CF3C30B" w14:textId="1EF1C367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4,63</w:t>
            </w:r>
          </w:p>
        </w:tc>
        <w:tc>
          <w:tcPr>
            <w:tcW w:w="1596" w:type="dxa"/>
          </w:tcPr>
          <w:p w14:paraId="3E8E503E" w14:textId="0C4ED980" w:rsidR="00A10606" w:rsidRPr="00EF4E62" w:rsidRDefault="00A10606" w:rsidP="00A10606">
            <w:pPr>
              <w:widowControl w:val="0"/>
              <w:tabs>
                <w:tab w:val="left" w:pos="67"/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,8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A92CCB" w14:textId="537EF3A1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0,09</w:t>
            </w:r>
          </w:p>
        </w:tc>
      </w:tr>
      <w:tr w:rsidR="00A10606" w:rsidRPr="004A0787" w14:paraId="6666417C" w14:textId="77777777" w:rsidTr="000F1DA7">
        <w:tc>
          <w:tcPr>
            <w:tcW w:w="511" w:type="dxa"/>
            <w:vMerge/>
          </w:tcPr>
          <w:p w14:paraId="3AF28C03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5F224D0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57AEB3F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479FA5C1" w14:textId="4C1EF94B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0</w:t>
            </w:r>
          </w:p>
        </w:tc>
        <w:tc>
          <w:tcPr>
            <w:tcW w:w="1596" w:type="dxa"/>
          </w:tcPr>
          <w:p w14:paraId="52A6BD18" w14:textId="7E555EE0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8,3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B135B5" w14:textId="485554F5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</w:tr>
      <w:tr w:rsidR="00A10606" w:rsidRPr="004A0787" w14:paraId="70AAE02B" w14:textId="77777777" w:rsidTr="000F1DA7">
        <w:tc>
          <w:tcPr>
            <w:tcW w:w="511" w:type="dxa"/>
            <w:vMerge w:val="restart"/>
            <w:vAlign w:val="center"/>
          </w:tcPr>
          <w:p w14:paraId="7BEB1EFD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</w:t>
            </w:r>
          </w:p>
        </w:tc>
        <w:tc>
          <w:tcPr>
            <w:tcW w:w="1008" w:type="dxa"/>
            <w:vMerge w:val="restart"/>
            <w:vAlign w:val="center"/>
          </w:tcPr>
          <w:p w14:paraId="0610D42A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KY</w:t>
            </w:r>
          </w:p>
        </w:tc>
        <w:tc>
          <w:tcPr>
            <w:tcW w:w="873" w:type="dxa"/>
            <w:vAlign w:val="center"/>
          </w:tcPr>
          <w:p w14:paraId="4EA7F34C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1C2D929D" w14:textId="21765F78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7,85</w:t>
            </w:r>
          </w:p>
        </w:tc>
        <w:tc>
          <w:tcPr>
            <w:tcW w:w="1596" w:type="dxa"/>
          </w:tcPr>
          <w:p w14:paraId="1B5E4902" w14:textId="122DDE48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9,2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239F81" w14:textId="0CA9234F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5</w:t>
            </w:r>
          </w:p>
        </w:tc>
      </w:tr>
      <w:tr w:rsidR="00A10606" w:rsidRPr="004A0787" w14:paraId="6A387D2A" w14:textId="77777777" w:rsidTr="000F1DA7">
        <w:tc>
          <w:tcPr>
            <w:tcW w:w="511" w:type="dxa"/>
            <w:vMerge/>
          </w:tcPr>
          <w:p w14:paraId="6666B653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D6D6CCA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9F344AB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449E324E" w14:textId="6ADF1BFF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8,14</w:t>
            </w:r>
          </w:p>
        </w:tc>
        <w:tc>
          <w:tcPr>
            <w:tcW w:w="1596" w:type="dxa"/>
          </w:tcPr>
          <w:p w14:paraId="03FCC08B" w14:textId="7C74D5C0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0,3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733EAF" w14:textId="4FBC3B2E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4</w:t>
            </w:r>
          </w:p>
        </w:tc>
      </w:tr>
      <w:tr w:rsidR="00A10606" w:rsidRPr="004A0787" w14:paraId="2CD6D118" w14:textId="77777777" w:rsidTr="000F1DA7">
        <w:tc>
          <w:tcPr>
            <w:tcW w:w="511" w:type="dxa"/>
            <w:vMerge/>
          </w:tcPr>
          <w:p w14:paraId="142699F0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7EC5252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01EEE3B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2DA60A21" w14:textId="196ACD5A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9,45</w:t>
            </w:r>
          </w:p>
        </w:tc>
        <w:tc>
          <w:tcPr>
            <w:tcW w:w="1596" w:type="dxa"/>
          </w:tcPr>
          <w:p w14:paraId="55DF4C69" w14:textId="25033187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,6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83295D" w14:textId="0337375F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67</w:t>
            </w:r>
          </w:p>
        </w:tc>
      </w:tr>
      <w:tr w:rsidR="00A10606" w:rsidRPr="004A0787" w14:paraId="12AF5977" w14:textId="77777777" w:rsidTr="000F1DA7">
        <w:tc>
          <w:tcPr>
            <w:tcW w:w="511" w:type="dxa"/>
            <w:vMerge/>
          </w:tcPr>
          <w:p w14:paraId="48204662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938EE14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8122BE4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2C2A8D44" w14:textId="59989C84" w:rsidR="00A10606" w:rsidRPr="00EF4E62" w:rsidRDefault="00A10606" w:rsidP="00A10606">
            <w:pPr>
              <w:widowControl w:val="0"/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5,16</w:t>
            </w:r>
          </w:p>
        </w:tc>
        <w:tc>
          <w:tcPr>
            <w:tcW w:w="1596" w:type="dxa"/>
          </w:tcPr>
          <w:p w14:paraId="777A2F75" w14:textId="68D3D181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4,3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7B9FD4" w14:textId="7853DAF3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</w:tr>
      <w:tr w:rsidR="00A10606" w:rsidRPr="004A0787" w14:paraId="31CAF95A" w14:textId="77777777" w:rsidTr="000F1DA7">
        <w:tc>
          <w:tcPr>
            <w:tcW w:w="511" w:type="dxa"/>
            <w:vMerge w:val="restart"/>
            <w:vAlign w:val="center"/>
          </w:tcPr>
          <w:p w14:paraId="6C07EEB6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</w:p>
        </w:tc>
        <w:tc>
          <w:tcPr>
            <w:tcW w:w="1008" w:type="dxa"/>
            <w:vMerge w:val="restart"/>
            <w:vAlign w:val="center"/>
          </w:tcPr>
          <w:p w14:paraId="075DBD13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ANR</w:t>
            </w:r>
          </w:p>
        </w:tc>
        <w:tc>
          <w:tcPr>
            <w:tcW w:w="873" w:type="dxa"/>
            <w:vAlign w:val="center"/>
          </w:tcPr>
          <w:p w14:paraId="322B263E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3C66F609" w14:textId="12528AB3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,95</w:t>
            </w:r>
          </w:p>
        </w:tc>
        <w:tc>
          <w:tcPr>
            <w:tcW w:w="1596" w:type="dxa"/>
          </w:tcPr>
          <w:p w14:paraId="54F9851E" w14:textId="5F9F620D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7,5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74C58A" w14:textId="44039943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A10606" w:rsidRPr="004A0787" w14:paraId="3DF7035B" w14:textId="77777777" w:rsidTr="000F1DA7">
        <w:tc>
          <w:tcPr>
            <w:tcW w:w="511" w:type="dxa"/>
            <w:vMerge/>
          </w:tcPr>
          <w:p w14:paraId="52CCD0B4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66F6F85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C160AE5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04ACDB45" w14:textId="018B3759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3,78</w:t>
            </w:r>
          </w:p>
        </w:tc>
        <w:tc>
          <w:tcPr>
            <w:tcW w:w="1596" w:type="dxa"/>
          </w:tcPr>
          <w:p w14:paraId="7664A501" w14:textId="31A8D366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18,13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1B0762" w14:textId="591B68FE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95</w:t>
            </w:r>
          </w:p>
        </w:tc>
      </w:tr>
      <w:tr w:rsidR="00A10606" w:rsidRPr="004A0787" w14:paraId="260DB736" w14:textId="77777777" w:rsidTr="000F1DA7">
        <w:tc>
          <w:tcPr>
            <w:tcW w:w="511" w:type="dxa"/>
            <w:vMerge/>
          </w:tcPr>
          <w:p w14:paraId="4848A235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583B787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9247B94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17A5A5D3" w14:textId="60C0DCE0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5,93</w:t>
            </w:r>
          </w:p>
        </w:tc>
        <w:tc>
          <w:tcPr>
            <w:tcW w:w="1596" w:type="dxa"/>
          </w:tcPr>
          <w:p w14:paraId="48D746F3" w14:textId="1F394975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1,3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C9B412" w14:textId="0B97C752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69</w:t>
            </w:r>
          </w:p>
        </w:tc>
      </w:tr>
      <w:tr w:rsidR="00A10606" w:rsidRPr="004A0787" w14:paraId="554C1EC6" w14:textId="77777777" w:rsidTr="000F1DA7">
        <w:tc>
          <w:tcPr>
            <w:tcW w:w="511" w:type="dxa"/>
            <w:vMerge/>
          </w:tcPr>
          <w:p w14:paraId="773A4D95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2BF4B76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FBEAAEF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60B06E16" w14:textId="081C9A05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00,01</w:t>
            </w:r>
          </w:p>
        </w:tc>
        <w:tc>
          <w:tcPr>
            <w:tcW w:w="1596" w:type="dxa"/>
          </w:tcPr>
          <w:p w14:paraId="6B7C24F8" w14:textId="3463EC3F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21,94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A33C47" w14:textId="58C64F9B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2</w:t>
            </w:r>
          </w:p>
        </w:tc>
      </w:tr>
      <w:tr w:rsidR="00A10606" w:rsidRPr="004A0787" w14:paraId="6FE4D5AD" w14:textId="77777777" w:rsidTr="000F1DA7">
        <w:tc>
          <w:tcPr>
            <w:tcW w:w="511" w:type="dxa"/>
            <w:vMerge w:val="restart"/>
            <w:vAlign w:val="center"/>
          </w:tcPr>
          <w:p w14:paraId="6445677F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</w:p>
        </w:tc>
        <w:tc>
          <w:tcPr>
            <w:tcW w:w="1008" w:type="dxa"/>
            <w:vMerge w:val="restart"/>
            <w:vAlign w:val="center"/>
          </w:tcPr>
          <w:p w14:paraId="55A05D9C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JAA</w:t>
            </w:r>
          </w:p>
        </w:tc>
        <w:tc>
          <w:tcPr>
            <w:tcW w:w="873" w:type="dxa"/>
            <w:vAlign w:val="center"/>
          </w:tcPr>
          <w:p w14:paraId="043407C9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5B1B62E4" w14:textId="7097468A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,85</w:t>
            </w:r>
          </w:p>
        </w:tc>
        <w:tc>
          <w:tcPr>
            <w:tcW w:w="1596" w:type="dxa"/>
          </w:tcPr>
          <w:p w14:paraId="44AD997F" w14:textId="2E8AF495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,8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E680B7" w14:textId="4AE8DDB3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0</w:t>
            </w:r>
          </w:p>
        </w:tc>
      </w:tr>
      <w:tr w:rsidR="00A10606" w:rsidRPr="004A0787" w14:paraId="56741CAE" w14:textId="77777777" w:rsidTr="000F1DA7">
        <w:tc>
          <w:tcPr>
            <w:tcW w:w="511" w:type="dxa"/>
            <w:vMerge/>
          </w:tcPr>
          <w:p w14:paraId="38E64EF3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66F98EA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24A44A4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66381653" w14:textId="15892155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70,03</w:t>
            </w:r>
          </w:p>
        </w:tc>
        <w:tc>
          <w:tcPr>
            <w:tcW w:w="1596" w:type="dxa"/>
          </w:tcPr>
          <w:p w14:paraId="10BD6AB0" w14:textId="1917595A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62,9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B29111" w14:textId="628E078C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6</w:t>
            </w:r>
          </w:p>
        </w:tc>
      </w:tr>
      <w:tr w:rsidR="00A10606" w:rsidRPr="004A0787" w14:paraId="3C3A32D1" w14:textId="77777777" w:rsidTr="000F1DA7">
        <w:tc>
          <w:tcPr>
            <w:tcW w:w="511" w:type="dxa"/>
            <w:vMerge/>
          </w:tcPr>
          <w:p w14:paraId="3F7D2171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E78CAE9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B0D24D6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024AF791" w14:textId="70B60956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,08</w:t>
            </w:r>
          </w:p>
        </w:tc>
        <w:tc>
          <w:tcPr>
            <w:tcW w:w="1596" w:type="dxa"/>
          </w:tcPr>
          <w:p w14:paraId="110836A4" w14:textId="74C3EC0D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5,5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24F791" w14:textId="7DC478CC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54</w:t>
            </w:r>
          </w:p>
        </w:tc>
      </w:tr>
      <w:tr w:rsidR="00A10606" w:rsidRPr="004A0787" w14:paraId="3570F5F7" w14:textId="77777777" w:rsidTr="000F1DA7">
        <w:tc>
          <w:tcPr>
            <w:tcW w:w="511" w:type="dxa"/>
            <w:vMerge/>
          </w:tcPr>
          <w:p w14:paraId="1FBC5E29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8751A65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F8263D0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283C1B93" w14:textId="1C74A4CF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55,81</w:t>
            </w:r>
          </w:p>
        </w:tc>
        <w:tc>
          <w:tcPr>
            <w:tcW w:w="1596" w:type="dxa"/>
          </w:tcPr>
          <w:p w14:paraId="24FA974B" w14:textId="11E304DB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37,5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8AD743" w14:textId="755B1C5F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6</w:t>
            </w:r>
          </w:p>
        </w:tc>
      </w:tr>
      <w:tr w:rsidR="00A10606" w:rsidRPr="004A0787" w14:paraId="7F6C38A2" w14:textId="77777777" w:rsidTr="000F1DA7">
        <w:tc>
          <w:tcPr>
            <w:tcW w:w="511" w:type="dxa"/>
            <w:vMerge w:val="restart"/>
            <w:vAlign w:val="center"/>
          </w:tcPr>
          <w:p w14:paraId="4998C94A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</w:t>
            </w:r>
          </w:p>
        </w:tc>
        <w:tc>
          <w:tcPr>
            <w:tcW w:w="1008" w:type="dxa"/>
            <w:vMerge w:val="restart"/>
            <w:vAlign w:val="center"/>
          </w:tcPr>
          <w:p w14:paraId="056EFD71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RAS</w:t>
            </w:r>
          </w:p>
        </w:tc>
        <w:tc>
          <w:tcPr>
            <w:tcW w:w="873" w:type="dxa"/>
            <w:vAlign w:val="center"/>
          </w:tcPr>
          <w:p w14:paraId="0DFD9E90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55B8AADD" w14:textId="1054AF84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783,51</w:t>
            </w:r>
          </w:p>
        </w:tc>
        <w:tc>
          <w:tcPr>
            <w:tcW w:w="1596" w:type="dxa"/>
          </w:tcPr>
          <w:p w14:paraId="287FD51A" w14:textId="6DA6D54F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759,0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1F00BD" w14:textId="435C68DD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</w:tr>
      <w:tr w:rsidR="00A10606" w:rsidRPr="004A0787" w14:paraId="761798D1" w14:textId="77777777" w:rsidTr="000F1DA7">
        <w:tc>
          <w:tcPr>
            <w:tcW w:w="511" w:type="dxa"/>
            <w:vMerge/>
          </w:tcPr>
          <w:p w14:paraId="75C5A738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AACFFA9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9D8DB07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2F574CD9" w14:textId="66EBFC63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88,58</w:t>
            </w:r>
          </w:p>
        </w:tc>
        <w:tc>
          <w:tcPr>
            <w:tcW w:w="1596" w:type="dxa"/>
          </w:tcPr>
          <w:p w14:paraId="432BE83D" w14:textId="10389D01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01,3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7949F9" w14:textId="4B2FC5F8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7</w:t>
            </w:r>
          </w:p>
        </w:tc>
      </w:tr>
      <w:tr w:rsidR="00A10606" w:rsidRPr="004A0787" w14:paraId="39EC11C6" w14:textId="77777777" w:rsidTr="000F1DA7">
        <w:trPr>
          <w:trHeight w:val="79"/>
        </w:trPr>
        <w:tc>
          <w:tcPr>
            <w:tcW w:w="511" w:type="dxa"/>
            <w:vMerge/>
          </w:tcPr>
          <w:p w14:paraId="024E6F15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6083480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3D2CAFF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58C287D4" w14:textId="35BB53B6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5,91</w:t>
            </w:r>
          </w:p>
        </w:tc>
        <w:tc>
          <w:tcPr>
            <w:tcW w:w="1596" w:type="dxa"/>
          </w:tcPr>
          <w:p w14:paraId="39E1BF23" w14:textId="076E781C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5B0D6A">
              <w:rPr>
                <w:rFonts w:ascii="Times New Roman" w:hAnsi="Times New Roman" w:cs="Times New Roman"/>
                <w:noProof/>
                <w:sz w:val="24"/>
                <w:szCs w:val="24"/>
              </w:rPr>
              <w:t>24,6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6E6381" w14:textId="02CA9337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49</w:t>
            </w:r>
          </w:p>
        </w:tc>
      </w:tr>
      <w:tr w:rsidR="00A10606" w:rsidRPr="004A0787" w14:paraId="29A823A1" w14:textId="77777777" w:rsidTr="000F1DA7">
        <w:tc>
          <w:tcPr>
            <w:tcW w:w="511" w:type="dxa"/>
            <w:vMerge/>
          </w:tcPr>
          <w:p w14:paraId="30729E77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8360449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B4F422F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7AAABA7F" w14:textId="7109BD2C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B0181">
              <w:rPr>
                <w:rFonts w:ascii="Times New Roman" w:hAnsi="Times New Roman" w:cs="Times New Roman"/>
                <w:noProof/>
                <w:sz w:val="24"/>
                <w:szCs w:val="24"/>
              </w:rPr>
              <w:t>12.830</w:t>
            </w:r>
          </w:p>
        </w:tc>
        <w:tc>
          <w:tcPr>
            <w:tcW w:w="1596" w:type="dxa"/>
          </w:tcPr>
          <w:p w14:paraId="02C18789" w14:textId="5145C9F1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B0181">
              <w:rPr>
                <w:rFonts w:ascii="Times New Roman" w:hAnsi="Times New Roman" w:cs="Times New Roman"/>
                <w:noProof/>
                <w:sz w:val="24"/>
                <w:szCs w:val="24"/>
              </w:rPr>
              <w:t>-21.027,4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794DBD" w14:textId="307E4979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61</w:t>
            </w:r>
          </w:p>
        </w:tc>
      </w:tr>
      <w:tr w:rsidR="00A10606" w:rsidRPr="004A0787" w14:paraId="2DA84D3F" w14:textId="77777777" w:rsidTr="000F1DA7">
        <w:tc>
          <w:tcPr>
            <w:tcW w:w="511" w:type="dxa"/>
            <w:vMerge w:val="restart"/>
            <w:vAlign w:val="center"/>
          </w:tcPr>
          <w:p w14:paraId="326BAB69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</w:p>
        </w:tc>
        <w:tc>
          <w:tcPr>
            <w:tcW w:w="1008" w:type="dxa"/>
            <w:vMerge w:val="restart"/>
            <w:vAlign w:val="center"/>
          </w:tcPr>
          <w:p w14:paraId="679B9F67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LS</w:t>
            </w:r>
          </w:p>
        </w:tc>
        <w:tc>
          <w:tcPr>
            <w:tcW w:w="873" w:type="dxa"/>
            <w:vAlign w:val="center"/>
          </w:tcPr>
          <w:p w14:paraId="583F1E77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0880923A" w14:textId="0AF857AE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,06</w:t>
            </w:r>
          </w:p>
        </w:tc>
        <w:tc>
          <w:tcPr>
            <w:tcW w:w="1596" w:type="dxa"/>
          </w:tcPr>
          <w:p w14:paraId="47766A20" w14:textId="433FB864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4,1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D22A2A" w14:textId="77D56C0A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41</w:t>
            </w:r>
          </w:p>
        </w:tc>
      </w:tr>
      <w:tr w:rsidR="00A10606" w:rsidRPr="004A0787" w14:paraId="527E2E45" w14:textId="77777777" w:rsidTr="000F1DA7">
        <w:trPr>
          <w:trHeight w:val="216"/>
        </w:trPr>
        <w:tc>
          <w:tcPr>
            <w:tcW w:w="511" w:type="dxa"/>
            <w:vMerge/>
          </w:tcPr>
          <w:p w14:paraId="2CA8485F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EED4039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EC5B121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01294ACF" w14:textId="479CD2EA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21,43</w:t>
            </w:r>
          </w:p>
        </w:tc>
        <w:tc>
          <w:tcPr>
            <w:tcW w:w="1596" w:type="dxa"/>
          </w:tcPr>
          <w:p w14:paraId="28279894" w14:textId="1CF1F7F9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B0D6A">
              <w:rPr>
                <w:rFonts w:ascii="Times New Roman" w:hAnsi="Times New Roman" w:cs="Times New Roman"/>
                <w:noProof/>
                <w:sz w:val="24"/>
                <w:szCs w:val="24"/>
              </w:rPr>
              <w:t>-143,6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153425" w14:textId="519EBE9B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5</w:t>
            </w:r>
          </w:p>
        </w:tc>
      </w:tr>
      <w:tr w:rsidR="00A10606" w:rsidRPr="004A0787" w14:paraId="07B017DD" w14:textId="77777777" w:rsidTr="000F1DA7">
        <w:tc>
          <w:tcPr>
            <w:tcW w:w="511" w:type="dxa"/>
            <w:vMerge/>
          </w:tcPr>
          <w:p w14:paraId="4DC1DF73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1A620C9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D4488F8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49479D03" w14:textId="3FA4DD79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23,49</w:t>
            </w:r>
          </w:p>
        </w:tc>
        <w:tc>
          <w:tcPr>
            <w:tcW w:w="1596" w:type="dxa"/>
          </w:tcPr>
          <w:p w14:paraId="5B5F4CF0" w14:textId="4B0B6D62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B0D6A">
              <w:rPr>
                <w:rFonts w:ascii="Times New Roman" w:hAnsi="Times New Roman" w:cs="Times New Roman"/>
                <w:noProof/>
                <w:sz w:val="24"/>
                <w:szCs w:val="24"/>
              </w:rPr>
              <w:t>-160,1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176CA6" w14:textId="52032DA1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0</w:t>
            </w:r>
          </w:p>
        </w:tc>
      </w:tr>
      <w:tr w:rsidR="00A10606" w:rsidRPr="004A0787" w14:paraId="37C3D132" w14:textId="77777777" w:rsidTr="000F1DA7">
        <w:tc>
          <w:tcPr>
            <w:tcW w:w="511" w:type="dxa"/>
            <w:vMerge/>
          </w:tcPr>
          <w:p w14:paraId="099040FF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E1A2397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BD45775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2C2C0A3B" w14:textId="3DA2ED8D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0,79</w:t>
            </w:r>
          </w:p>
        </w:tc>
        <w:tc>
          <w:tcPr>
            <w:tcW w:w="1596" w:type="dxa"/>
          </w:tcPr>
          <w:p w14:paraId="30915466" w14:textId="1AF271A5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B0D6A">
              <w:rPr>
                <w:rFonts w:ascii="Times New Roman" w:hAnsi="Times New Roman" w:cs="Times New Roman"/>
                <w:noProof/>
                <w:sz w:val="24"/>
                <w:szCs w:val="24"/>
              </w:rPr>
              <w:t>158,1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5F9429" w14:textId="5EFA53DA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</w:tr>
      <w:tr w:rsidR="00A10606" w:rsidRPr="004A0787" w14:paraId="742A37B9" w14:textId="77777777" w:rsidTr="000F1DA7">
        <w:tc>
          <w:tcPr>
            <w:tcW w:w="511" w:type="dxa"/>
            <w:vMerge w:val="restart"/>
            <w:vAlign w:val="center"/>
          </w:tcPr>
          <w:p w14:paraId="6E3D3F02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8</w:t>
            </w:r>
          </w:p>
        </w:tc>
        <w:tc>
          <w:tcPr>
            <w:tcW w:w="1008" w:type="dxa"/>
            <w:vMerge w:val="restart"/>
            <w:vAlign w:val="center"/>
          </w:tcPr>
          <w:p w14:paraId="3EA71362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ICY</w:t>
            </w:r>
          </w:p>
        </w:tc>
        <w:tc>
          <w:tcPr>
            <w:tcW w:w="873" w:type="dxa"/>
            <w:vAlign w:val="center"/>
          </w:tcPr>
          <w:p w14:paraId="2A9F608F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3F480C24" w14:textId="7F6F37F4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B0D6A">
              <w:rPr>
                <w:rFonts w:ascii="Times New Roman" w:hAnsi="Times New Roman" w:cs="Times New Roman"/>
                <w:noProof/>
                <w:sz w:val="24"/>
                <w:szCs w:val="24"/>
              </w:rPr>
              <w:t>57,82</w:t>
            </w:r>
          </w:p>
        </w:tc>
        <w:tc>
          <w:tcPr>
            <w:tcW w:w="1596" w:type="dxa"/>
          </w:tcPr>
          <w:p w14:paraId="4A0691C7" w14:textId="018B92F2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E048E">
              <w:rPr>
                <w:rFonts w:ascii="Times New Roman" w:hAnsi="Times New Roman" w:cs="Times New Roman"/>
                <w:noProof/>
                <w:sz w:val="24"/>
                <w:szCs w:val="24"/>
              </w:rPr>
              <w:t>-3,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134AD1" w14:textId="446FAE48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7,11</w:t>
            </w:r>
          </w:p>
        </w:tc>
      </w:tr>
      <w:tr w:rsidR="00A10606" w:rsidRPr="004A0787" w14:paraId="1768127C" w14:textId="77777777" w:rsidTr="000F1DA7">
        <w:tc>
          <w:tcPr>
            <w:tcW w:w="511" w:type="dxa"/>
            <w:vMerge/>
          </w:tcPr>
          <w:p w14:paraId="12A8A188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6A49927B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3855BBE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4E1D4072" w14:textId="221B892D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15,84</w:t>
            </w:r>
          </w:p>
        </w:tc>
        <w:tc>
          <w:tcPr>
            <w:tcW w:w="1596" w:type="dxa"/>
          </w:tcPr>
          <w:p w14:paraId="533E26A3" w14:textId="2FA0E639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E048E">
              <w:rPr>
                <w:rFonts w:ascii="Times New Roman" w:hAnsi="Times New Roman" w:cs="Times New Roman"/>
                <w:noProof/>
                <w:sz w:val="24"/>
                <w:szCs w:val="24"/>
              </w:rPr>
              <w:t>-358,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5D1129" w14:textId="0B7DE311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4</w:t>
            </w:r>
          </w:p>
        </w:tc>
      </w:tr>
      <w:tr w:rsidR="00A10606" w:rsidRPr="004A0787" w14:paraId="155824BF" w14:textId="77777777" w:rsidTr="000F1DA7">
        <w:tc>
          <w:tcPr>
            <w:tcW w:w="511" w:type="dxa"/>
            <w:vMerge/>
          </w:tcPr>
          <w:p w14:paraId="0E99E88E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17B4A54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1DF61F1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61BD23D4" w14:textId="4FC3ED40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,94</w:t>
            </w:r>
          </w:p>
        </w:tc>
        <w:tc>
          <w:tcPr>
            <w:tcW w:w="1596" w:type="dxa"/>
          </w:tcPr>
          <w:p w14:paraId="30146E95" w14:textId="1D2A2555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E048E">
              <w:rPr>
                <w:rFonts w:ascii="Times New Roman" w:hAnsi="Times New Roman" w:cs="Times New Roman"/>
                <w:noProof/>
                <w:sz w:val="24"/>
                <w:szCs w:val="24"/>
              </w:rPr>
              <w:t>-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3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E3198E" w14:textId="777CADA8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76</w:t>
            </w:r>
          </w:p>
        </w:tc>
      </w:tr>
      <w:tr w:rsidR="00A10606" w:rsidRPr="004A0787" w14:paraId="52A5B4DD" w14:textId="77777777" w:rsidTr="000F1DA7">
        <w:tc>
          <w:tcPr>
            <w:tcW w:w="511" w:type="dxa"/>
            <w:vMerge/>
          </w:tcPr>
          <w:p w14:paraId="718663CA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BAF2342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8E883F4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2B1AED7A" w14:textId="622176A3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,90</w:t>
            </w:r>
          </w:p>
        </w:tc>
        <w:tc>
          <w:tcPr>
            <w:tcW w:w="1596" w:type="dxa"/>
          </w:tcPr>
          <w:p w14:paraId="43151FE3" w14:textId="3A39A359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E048E">
              <w:rPr>
                <w:rFonts w:ascii="Times New Roman" w:hAnsi="Times New Roman" w:cs="Times New Roman"/>
                <w:noProof/>
                <w:sz w:val="24"/>
                <w:szCs w:val="24"/>
              </w:rPr>
              <w:t>8,5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7514A5" w14:textId="051F05DD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</w:tr>
      <w:tr w:rsidR="00A10606" w:rsidRPr="004A0787" w14:paraId="1898D2A6" w14:textId="77777777" w:rsidTr="000F1DA7">
        <w:tc>
          <w:tcPr>
            <w:tcW w:w="511" w:type="dxa"/>
            <w:vMerge w:val="restart"/>
            <w:vAlign w:val="center"/>
          </w:tcPr>
          <w:p w14:paraId="3A186198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9</w:t>
            </w:r>
          </w:p>
        </w:tc>
        <w:tc>
          <w:tcPr>
            <w:tcW w:w="1008" w:type="dxa"/>
            <w:vMerge w:val="restart"/>
            <w:vAlign w:val="center"/>
          </w:tcPr>
          <w:p w14:paraId="5464DFDB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CMA</w:t>
            </w:r>
          </w:p>
        </w:tc>
        <w:tc>
          <w:tcPr>
            <w:tcW w:w="873" w:type="dxa"/>
            <w:vAlign w:val="center"/>
          </w:tcPr>
          <w:p w14:paraId="3CECB405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5FC2E707" w14:textId="039CFB1F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E048E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8,20</w:t>
            </w:r>
          </w:p>
        </w:tc>
        <w:tc>
          <w:tcPr>
            <w:tcW w:w="1596" w:type="dxa"/>
          </w:tcPr>
          <w:p w14:paraId="5325CEC2" w14:textId="40EC1C9F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E048E">
              <w:rPr>
                <w:rFonts w:ascii="Times New Roman" w:hAnsi="Times New Roman" w:cs="Times New Roman"/>
                <w:noProof/>
                <w:sz w:val="24"/>
                <w:szCs w:val="24"/>
              </w:rPr>
              <w:t>-27,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79D2CC" w14:textId="12309E45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4</w:t>
            </w:r>
          </w:p>
        </w:tc>
      </w:tr>
      <w:tr w:rsidR="00A10606" w:rsidRPr="004A0787" w14:paraId="25BA4D33" w14:textId="77777777" w:rsidTr="000F1DA7">
        <w:tc>
          <w:tcPr>
            <w:tcW w:w="511" w:type="dxa"/>
            <w:vMerge/>
          </w:tcPr>
          <w:p w14:paraId="39D5EB91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EBAFB88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65072C9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175075D1" w14:textId="33E5BBC7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,08</w:t>
            </w:r>
          </w:p>
        </w:tc>
        <w:tc>
          <w:tcPr>
            <w:tcW w:w="1596" w:type="dxa"/>
          </w:tcPr>
          <w:p w14:paraId="04C4A2E1" w14:textId="3EB47E7F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00332">
              <w:rPr>
                <w:rFonts w:ascii="Times New Roman" w:hAnsi="Times New Roman" w:cs="Times New Roman"/>
                <w:noProof/>
                <w:sz w:val="24"/>
                <w:szCs w:val="24"/>
              </w:rPr>
              <w:t>9,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A93DF3" w14:textId="6E346C45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4</w:t>
            </w:r>
          </w:p>
        </w:tc>
      </w:tr>
      <w:tr w:rsidR="00A10606" w:rsidRPr="004A0787" w14:paraId="757278FE" w14:textId="77777777" w:rsidTr="000F1DA7">
        <w:tc>
          <w:tcPr>
            <w:tcW w:w="511" w:type="dxa"/>
            <w:vMerge/>
          </w:tcPr>
          <w:p w14:paraId="773060A9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5F92A02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2CD56E3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6A8AF2DE" w14:textId="5855A04B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73,68</w:t>
            </w:r>
          </w:p>
        </w:tc>
        <w:tc>
          <w:tcPr>
            <w:tcW w:w="1596" w:type="dxa"/>
          </w:tcPr>
          <w:p w14:paraId="6F941586" w14:textId="76F909E4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00332">
              <w:rPr>
                <w:rFonts w:ascii="Times New Roman" w:hAnsi="Times New Roman" w:cs="Times New Roman"/>
                <w:noProof/>
                <w:sz w:val="24"/>
                <w:szCs w:val="24"/>
              </w:rPr>
              <w:t>20,0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0A9E95" w14:textId="6C2A7D8A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67</w:t>
            </w:r>
          </w:p>
        </w:tc>
      </w:tr>
      <w:tr w:rsidR="00A10606" w:rsidRPr="004A0787" w14:paraId="0EC13253" w14:textId="77777777" w:rsidTr="000F1DA7">
        <w:tc>
          <w:tcPr>
            <w:tcW w:w="511" w:type="dxa"/>
            <w:vMerge/>
          </w:tcPr>
          <w:p w14:paraId="43989153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F0BEA1A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720D631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61C5DB1C" w14:textId="1774D83D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7,16</w:t>
            </w:r>
          </w:p>
        </w:tc>
        <w:tc>
          <w:tcPr>
            <w:tcW w:w="1596" w:type="dxa"/>
          </w:tcPr>
          <w:p w14:paraId="7E739BAF" w14:textId="3BAF25C8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00332">
              <w:rPr>
                <w:rFonts w:ascii="Times New Roman" w:hAnsi="Times New Roman" w:cs="Times New Roman"/>
                <w:noProof/>
                <w:sz w:val="24"/>
                <w:szCs w:val="24"/>
              </w:rPr>
              <w:t>-37,1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287299" w14:textId="351EF552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0</w:t>
            </w:r>
          </w:p>
        </w:tc>
      </w:tr>
      <w:tr w:rsidR="00A10606" w:rsidRPr="004A0787" w14:paraId="383822A4" w14:textId="77777777" w:rsidTr="000F1DA7">
        <w:tc>
          <w:tcPr>
            <w:tcW w:w="511" w:type="dxa"/>
            <w:vMerge w:val="restart"/>
            <w:vAlign w:val="center"/>
          </w:tcPr>
          <w:p w14:paraId="24B44C5B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</w:t>
            </w:r>
          </w:p>
        </w:tc>
        <w:tc>
          <w:tcPr>
            <w:tcW w:w="1008" w:type="dxa"/>
            <w:vMerge w:val="restart"/>
            <w:vAlign w:val="center"/>
          </w:tcPr>
          <w:p w14:paraId="33E20D5C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MSM</w:t>
            </w:r>
          </w:p>
        </w:tc>
        <w:tc>
          <w:tcPr>
            <w:tcW w:w="873" w:type="dxa"/>
            <w:vAlign w:val="center"/>
          </w:tcPr>
          <w:p w14:paraId="02275526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39FA344C" w14:textId="689B8A8A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00332">
              <w:rPr>
                <w:rFonts w:ascii="Times New Roman" w:hAnsi="Times New Roman" w:cs="Times New Roman"/>
                <w:noProof/>
                <w:sz w:val="24"/>
                <w:szCs w:val="24"/>
              </w:rPr>
              <w:t>3,09</w:t>
            </w:r>
          </w:p>
        </w:tc>
        <w:tc>
          <w:tcPr>
            <w:tcW w:w="1596" w:type="dxa"/>
          </w:tcPr>
          <w:p w14:paraId="4EB528DE" w14:textId="7F644673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00332">
              <w:rPr>
                <w:rFonts w:ascii="Times New Roman" w:hAnsi="Times New Roman" w:cs="Times New Roman"/>
                <w:noProof/>
                <w:sz w:val="24"/>
                <w:szCs w:val="24"/>
              </w:rPr>
              <w:t>-1,0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EDB4A7" w14:textId="7FB60AB3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83</w:t>
            </w:r>
          </w:p>
        </w:tc>
      </w:tr>
      <w:tr w:rsidR="00A10606" w:rsidRPr="004A0787" w14:paraId="5F0A58A4" w14:textId="77777777" w:rsidTr="000F1DA7">
        <w:tc>
          <w:tcPr>
            <w:tcW w:w="511" w:type="dxa"/>
            <w:vMerge/>
          </w:tcPr>
          <w:p w14:paraId="5C95BB5A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7415A5D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134867E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7718480B" w14:textId="3FB47B93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5</w:t>
            </w:r>
          </w:p>
        </w:tc>
        <w:tc>
          <w:tcPr>
            <w:tcW w:w="1596" w:type="dxa"/>
          </w:tcPr>
          <w:p w14:paraId="7990B7A4" w14:textId="50D769FB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00332">
              <w:rPr>
                <w:rFonts w:ascii="Times New Roman" w:hAnsi="Times New Roman" w:cs="Times New Roman"/>
                <w:noProof/>
                <w:sz w:val="24"/>
                <w:szCs w:val="24"/>
              </w:rPr>
              <w:t>-15,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E21347" w14:textId="05C572E9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5</w:t>
            </w:r>
          </w:p>
        </w:tc>
      </w:tr>
      <w:tr w:rsidR="00A10606" w:rsidRPr="004A0787" w14:paraId="340C5900" w14:textId="77777777" w:rsidTr="000F1DA7">
        <w:tc>
          <w:tcPr>
            <w:tcW w:w="511" w:type="dxa"/>
            <w:vMerge/>
          </w:tcPr>
          <w:p w14:paraId="2AF78138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424FB8F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9D3A252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570709EA" w14:textId="24B9615D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5,29</w:t>
            </w:r>
          </w:p>
        </w:tc>
        <w:tc>
          <w:tcPr>
            <w:tcW w:w="1596" w:type="dxa"/>
          </w:tcPr>
          <w:p w14:paraId="441445F3" w14:textId="49A152AB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00332">
              <w:rPr>
                <w:rFonts w:ascii="Times New Roman" w:hAnsi="Times New Roman" w:cs="Times New Roman"/>
                <w:noProof/>
                <w:sz w:val="24"/>
                <w:szCs w:val="24"/>
              </w:rPr>
              <w:t>34,23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CC635A" w14:textId="02D60E1E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</w:tr>
      <w:tr w:rsidR="00A10606" w:rsidRPr="004A0787" w14:paraId="7CBE29E0" w14:textId="77777777" w:rsidTr="000F1DA7">
        <w:tc>
          <w:tcPr>
            <w:tcW w:w="511" w:type="dxa"/>
            <w:vMerge/>
          </w:tcPr>
          <w:p w14:paraId="58BF1EA7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707DBB6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384B64D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55527200" w14:textId="11CEC35B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,82</w:t>
            </w:r>
          </w:p>
        </w:tc>
        <w:tc>
          <w:tcPr>
            <w:tcW w:w="1596" w:type="dxa"/>
          </w:tcPr>
          <w:p w14:paraId="56EC5585" w14:textId="6BC22E48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00332">
              <w:rPr>
                <w:rFonts w:ascii="Times New Roman" w:hAnsi="Times New Roman" w:cs="Times New Roman"/>
                <w:noProof/>
                <w:sz w:val="24"/>
                <w:szCs w:val="24"/>
              </w:rPr>
              <w:t>26,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99C242" w14:textId="68E85496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7</w:t>
            </w:r>
          </w:p>
        </w:tc>
      </w:tr>
      <w:tr w:rsidR="00A10606" w:rsidRPr="004A0787" w14:paraId="20E09CEE" w14:textId="77777777" w:rsidTr="000F1DA7">
        <w:tc>
          <w:tcPr>
            <w:tcW w:w="511" w:type="dxa"/>
            <w:vMerge w:val="restart"/>
            <w:vAlign w:val="center"/>
          </w:tcPr>
          <w:p w14:paraId="265976A7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</w:t>
            </w:r>
          </w:p>
        </w:tc>
        <w:tc>
          <w:tcPr>
            <w:tcW w:w="1008" w:type="dxa"/>
            <w:vMerge w:val="restart"/>
            <w:vAlign w:val="center"/>
          </w:tcPr>
          <w:p w14:paraId="5129BD4F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ONA</w:t>
            </w:r>
          </w:p>
        </w:tc>
        <w:tc>
          <w:tcPr>
            <w:tcW w:w="873" w:type="dxa"/>
            <w:vAlign w:val="center"/>
          </w:tcPr>
          <w:p w14:paraId="495054F8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29D87CB2" w14:textId="2FCD70BA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noProof/>
                <w:sz w:val="24"/>
                <w:szCs w:val="24"/>
              </w:rPr>
              <w:t>-36,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</w:p>
        </w:tc>
        <w:tc>
          <w:tcPr>
            <w:tcW w:w="1596" w:type="dxa"/>
          </w:tcPr>
          <w:p w14:paraId="713480E4" w14:textId="7CD1CC42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noProof/>
                <w:sz w:val="24"/>
                <w:szCs w:val="24"/>
              </w:rPr>
              <w:t>-53,9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41AEEE" w14:textId="3401E778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8</w:t>
            </w:r>
          </w:p>
        </w:tc>
      </w:tr>
      <w:tr w:rsidR="00A10606" w:rsidRPr="004A0787" w14:paraId="715C6EDD" w14:textId="77777777" w:rsidTr="000F1DA7">
        <w:tc>
          <w:tcPr>
            <w:tcW w:w="511" w:type="dxa"/>
            <w:vMerge/>
            <w:vAlign w:val="center"/>
          </w:tcPr>
          <w:p w14:paraId="63F12057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4728731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8B9379F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649799EA" w14:textId="5652A946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68,22</w:t>
            </w:r>
          </w:p>
        </w:tc>
        <w:tc>
          <w:tcPr>
            <w:tcW w:w="1596" w:type="dxa"/>
          </w:tcPr>
          <w:p w14:paraId="26F886F8" w14:textId="5A4D2B67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noProof/>
                <w:sz w:val="24"/>
                <w:szCs w:val="24"/>
              </w:rPr>
              <w:t>-284,0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5E8D38" w14:textId="4819C36E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4</w:t>
            </w:r>
          </w:p>
        </w:tc>
      </w:tr>
      <w:tr w:rsidR="00A10606" w:rsidRPr="004A0787" w14:paraId="7EEBEBF3" w14:textId="77777777" w:rsidTr="000F1DA7">
        <w:tc>
          <w:tcPr>
            <w:tcW w:w="511" w:type="dxa"/>
            <w:vMerge/>
            <w:vAlign w:val="center"/>
          </w:tcPr>
          <w:p w14:paraId="0216061B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1F4E9FD" w14:textId="77777777" w:rsidR="00A10606" w:rsidRPr="004A0787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BC160E2" w14:textId="77777777" w:rsid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54AEA401" w14:textId="166668AF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6,42</w:t>
            </w:r>
          </w:p>
        </w:tc>
        <w:tc>
          <w:tcPr>
            <w:tcW w:w="1596" w:type="dxa"/>
          </w:tcPr>
          <w:p w14:paraId="4AD69567" w14:textId="481AF92A" w:rsidR="00A10606" w:rsidRPr="00EF4E62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noProof/>
                <w:sz w:val="24"/>
                <w:szCs w:val="24"/>
              </w:rPr>
              <w:t>36,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2E5E7F" w14:textId="1F6B2ED3" w:rsidR="00A10606" w:rsidRPr="00A10606" w:rsidRDefault="00A10606" w:rsidP="00A10606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4</w:t>
            </w:r>
          </w:p>
        </w:tc>
      </w:tr>
      <w:tr w:rsidR="00F759B0" w:rsidRPr="004A0787" w14:paraId="7E7AB9D1" w14:textId="77777777" w:rsidTr="000F1DA7">
        <w:tc>
          <w:tcPr>
            <w:tcW w:w="511" w:type="dxa"/>
            <w:vMerge/>
            <w:vAlign w:val="center"/>
          </w:tcPr>
          <w:p w14:paraId="3BC7C3DC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9B1AF0D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09587A6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7381C3F1" w14:textId="1F0B1BB0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,60</w:t>
            </w:r>
          </w:p>
        </w:tc>
        <w:tc>
          <w:tcPr>
            <w:tcW w:w="1596" w:type="dxa"/>
          </w:tcPr>
          <w:p w14:paraId="5446F02E" w14:textId="7C7A4140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noProof/>
                <w:sz w:val="24"/>
                <w:szCs w:val="24"/>
              </w:rPr>
              <w:t>-39,80</w:t>
            </w:r>
          </w:p>
        </w:tc>
        <w:tc>
          <w:tcPr>
            <w:tcW w:w="1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7909D3" w14:textId="799FA7E5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39</w:t>
            </w:r>
          </w:p>
        </w:tc>
      </w:tr>
      <w:tr w:rsidR="00F759B0" w:rsidRPr="004A0787" w14:paraId="71E1C46A" w14:textId="77777777" w:rsidTr="000F1DA7">
        <w:tc>
          <w:tcPr>
            <w:tcW w:w="511" w:type="dxa"/>
            <w:vMerge w:val="restart"/>
            <w:vAlign w:val="center"/>
          </w:tcPr>
          <w:p w14:paraId="453782C8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2</w:t>
            </w:r>
          </w:p>
        </w:tc>
        <w:tc>
          <w:tcPr>
            <w:tcW w:w="1008" w:type="dxa"/>
            <w:vMerge w:val="restart"/>
            <w:vAlign w:val="center"/>
          </w:tcPr>
          <w:p w14:paraId="7DA1163C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URI</w:t>
            </w:r>
          </w:p>
        </w:tc>
        <w:tc>
          <w:tcPr>
            <w:tcW w:w="873" w:type="dxa"/>
            <w:vAlign w:val="center"/>
          </w:tcPr>
          <w:p w14:paraId="27DEE4FF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2D03E560" w14:textId="7275CE45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1596" w:type="dxa"/>
          </w:tcPr>
          <w:p w14:paraId="09836C72" w14:textId="59E1C8F1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85495">
              <w:rPr>
                <w:rFonts w:ascii="Times New Roman" w:hAnsi="Times New Roman" w:cs="Times New Roman"/>
                <w:noProof/>
                <w:sz w:val="24"/>
                <w:szCs w:val="24"/>
              </w:rPr>
              <w:t>7,1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E3F95B" w14:textId="7CF8F2CD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F759B0" w:rsidRPr="004A0787" w14:paraId="658AC8E0" w14:textId="77777777" w:rsidTr="000F1DA7">
        <w:tc>
          <w:tcPr>
            <w:tcW w:w="511" w:type="dxa"/>
            <w:vMerge/>
          </w:tcPr>
          <w:p w14:paraId="7D3904B9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F7734E8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B3559F5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78C8F640" w14:textId="4E3E5227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92,30</w:t>
            </w:r>
          </w:p>
        </w:tc>
        <w:tc>
          <w:tcPr>
            <w:tcW w:w="1596" w:type="dxa"/>
          </w:tcPr>
          <w:p w14:paraId="509BE4F8" w14:textId="19E69C9E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85495">
              <w:rPr>
                <w:rFonts w:ascii="Times New Roman" w:hAnsi="Times New Roman" w:cs="Times New Roman"/>
                <w:noProof/>
                <w:sz w:val="24"/>
                <w:szCs w:val="24"/>
              </w:rPr>
              <w:t>-83,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ABD158" w14:textId="758790FD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</w:t>
            </w:r>
          </w:p>
        </w:tc>
      </w:tr>
      <w:tr w:rsidR="00F759B0" w:rsidRPr="004A0787" w14:paraId="62773B86" w14:textId="77777777" w:rsidTr="000F1DA7">
        <w:tc>
          <w:tcPr>
            <w:tcW w:w="511" w:type="dxa"/>
            <w:vMerge/>
          </w:tcPr>
          <w:p w14:paraId="18492427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8FC996D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D96B95A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3A516180" w14:textId="42581D54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12,50</w:t>
            </w:r>
          </w:p>
        </w:tc>
        <w:tc>
          <w:tcPr>
            <w:tcW w:w="1596" w:type="dxa"/>
          </w:tcPr>
          <w:p w14:paraId="5F1640FE" w14:textId="421DDF22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85495">
              <w:rPr>
                <w:rFonts w:ascii="Times New Roman" w:hAnsi="Times New Roman" w:cs="Times New Roman"/>
                <w:noProof/>
                <w:sz w:val="24"/>
                <w:szCs w:val="24"/>
              </w:rPr>
              <w:t>477,4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C833C6" w14:textId="6CD2371D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3</w:t>
            </w:r>
          </w:p>
        </w:tc>
      </w:tr>
      <w:tr w:rsidR="00F759B0" w:rsidRPr="004A0787" w14:paraId="0B6F44BE" w14:textId="77777777" w:rsidTr="000F1DA7">
        <w:trPr>
          <w:trHeight w:val="79"/>
        </w:trPr>
        <w:tc>
          <w:tcPr>
            <w:tcW w:w="511" w:type="dxa"/>
            <w:vMerge/>
          </w:tcPr>
          <w:p w14:paraId="1333629E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55B0032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F234BDC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082244FD" w14:textId="3DE03CA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0,10</w:t>
            </w:r>
          </w:p>
        </w:tc>
        <w:tc>
          <w:tcPr>
            <w:tcW w:w="1596" w:type="dxa"/>
          </w:tcPr>
          <w:p w14:paraId="25BD6060" w14:textId="1ABE21F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85495">
              <w:rPr>
                <w:rFonts w:ascii="Times New Roman" w:hAnsi="Times New Roman" w:cs="Times New Roman"/>
                <w:noProof/>
                <w:sz w:val="24"/>
                <w:szCs w:val="24"/>
              </w:rPr>
              <w:t>53,3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26FAC5" w14:textId="57994174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2</w:t>
            </w:r>
          </w:p>
        </w:tc>
      </w:tr>
      <w:tr w:rsidR="00F759B0" w:rsidRPr="004A0787" w14:paraId="1A7BA975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46ACD329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</w:t>
            </w:r>
          </w:p>
        </w:tc>
        <w:tc>
          <w:tcPr>
            <w:tcW w:w="1008" w:type="dxa"/>
            <w:vMerge w:val="restart"/>
            <w:vAlign w:val="center"/>
          </w:tcPr>
          <w:p w14:paraId="6F2DB730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WOOD</w:t>
            </w:r>
          </w:p>
        </w:tc>
        <w:tc>
          <w:tcPr>
            <w:tcW w:w="873" w:type="dxa"/>
            <w:vAlign w:val="center"/>
          </w:tcPr>
          <w:p w14:paraId="47D9B0D6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0561DA16" w14:textId="0C8D320E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22A9C">
              <w:rPr>
                <w:rFonts w:ascii="Times New Roman" w:hAnsi="Times New Roman" w:cs="Times New Roman"/>
                <w:noProof/>
                <w:sz w:val="24"/>
                <w:szCs w:val="24"/>
              </w:rPr>
              <w:t>-9,71</w:t>
            </w:r>
          </w:p>
        </w:tc>
        <w:tc>
          <w:tcPr>
            <w:tcW w:w="1596" w:type="dxa"/>
          </w:tcPr>
          <w:p w14:paraId="15F83764" w14:textId="46942727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22A9C">
              <w:rPr>
                <w:rFonts w:ascii="Times New Roman" w:hAnsi="Times New Roman" w:cs="Times New Roman"/>
                <w:noProof/>
                <w:sz w:val="24"/>
                <w:szCs w:val="24"/>
              </w:rPr>
              <w:t>-12,6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71B00C" w14:textId="2D70EAF7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7</w:t>
            </w:r>
          </w:p>
        </w:tc>
      </w:tr>
      <w:tr w:rsidR="00F759B0" w:rsidRPr="004A0787" w14:paraId="48A9D5D4" w14:textId="77777777" w:rsidTr="000F1DA7">
        <w:trPr>
          <w:trHeight w:val="79"/>
        </w:trPr>
        <w:tc>
          <w:tcPr>
            <w:tcW w:w="511" w:type="dxa"/>
            <w:vMerge/>
          </w:tcPr>
          <w:p w14:paraId="1520B2F7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27E6FD2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79486B5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4800A92B" w14:textId="4E3B86E8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4,36</w:t>
            </w:r>
          </w:p>
        </w:tc>
        <w:tc>
          <w:tcPr>
            <w:tcW w:w="1596" w:type="dxa"/>
          </w:tcPr>
          <w:p w14:paraId="5C66A12C" w14:textId="2435B87E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22A9C">
              <w:rPr>
                <w:rFonts w:ascii="Times New Roman" w:hAnsi="Times New Roman" w:cs="Times New Roman"/>
                <w:noProof/>
                <w:sz w:val="24"/>
                <w:szCs w:val="24"/>
              </w:rPr>
              <w:t>45,2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420AEB" w14:textId="5FF2C7D1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</w:tr>
      <w:tr w:rsidR="00F759B0" w:rsidRPr="004A0787" w14:paraId="6C0C3DCA" w14:textId="77777777" w:rsidTr="000F1DA7">
        <w:trPr>
          <w:trHeight w:val="79"/>
        </w:trPr>
        <w:tc>
          <w:tcPr>
            <w:tcW w:w="511" w:type="dxa"/>
            <w:vMerge/>
          </w:tcPr>
          <w:p w14:paraId="367CF48B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2BE39C2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6BAA956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41FF0469" w14:textId="54B29EFE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9,98</w:t>
            </w:r>
          </w:p>
        </w:tc>
        <w:tc>
          <w:tcPr>
            <w:tcW w:w="1596" w:type="dxa"/>
          </w:tcPr>
          <w:p w14:paraId="6F590483" w14:textId="47FBAF39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22A9C">
              <w:rPr>
                <w:rFonts w:ascii="Times New Roman" w:hAnsi="Times New Roman" w:cs="Times New Roman"/>
                <w:noProof/>
                <w:sz w:val="24"/>
                <w:szCs w:val="24"/>
              </w:rPr>
              <w:t>70,7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0F03A9" w14:textId="7FE87EB4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</w:tr>
      <w:tr w:rsidR="00F759B0" w:rsidRPr="004A0787" w14:paraId="71029CD4" w14:textId="77777777" w:rsidTr="000F1DA7">
        <w:trPr>
          <w:trHeight w:val="79"/>
        </w:trPr>
        <w:tc>
          <w:tcPr>
            <w:tcW w:w="511" w:type="dxa"/>
            <w:vMerge/>
          </w:tcPr>
          <w:p w14:paraId="2CAB4E98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2F2D963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98A7F55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5143CDF3" w14:textId="16CEDF83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6,91</w:t>
            </w:r>
          </w:p>
        </w:tc>
        <w:tc>
          <w:tcPr>
            <w:tcW w:w="1596" w:type="dxa"/>
          </w:tcPr>
          <w:p w14:paraId="3140B6AC" w14:textId="51B11654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22A9C">
              <w:rPr>
                <w:rFonts w:ascii="Times New Roman" w:hAnsi="Times New Roman" w:cs="Times New Roman"/>
                <w:noProof/>
                <w:sz w:val="24"/>
                <w:szCs w:val="24"/>
              </w:rPr>
              <w:t>-66,8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ACC4B2" w14:textId="1551C12B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0</w:t>
            </w:r>
          </w:p>
        </w:tc>
      </w:tr>
      <w:tr w:rsidR="00F759B0" w:rsidRPr="004A0787" w14:paraId="54C45140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0C476BC0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4</w:t>
            </w:r>
          </w:p>
        </w:tc>
        <w:tc>
          <w:tcPr>
            <w:tcW w:w="1008" w:type="dxa"/>
            <w:vMerge w:val="restart"/>
            <w:vAlign w:val="center"/>
          </w:tcPr>
          <w:p w14:paraId="2AFD6C9C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HRTA</w:t>
            </w:r>
          </w:p>
        </w:tc>
        <w:tc>
          <w:tcPr>
            <w:tcW w:w="873" w:type="dxa"/>
            <w:vAlign w:val="center"/>
          </w:tcPr>
          <w:p w14:paraId="573C5790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40F826AC" w14:textId="614A2456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54BB3">
              <w:rPr>
                <w:rFonts w:ascii="Times New Roman" w:hAnsi="Times New Roman" w:cs="Times New Roman"/>
                <w:noProof/>
                <w:sz w:val="24"/>
                <w:szCs w:val="24"/>
              </w:rPr>
              <w:t>21,64</w:t>
            </w:r>
          </w:p>
        </w:tc>
        <w:tc>
          <w:tcPr>
            <w:tcW w:w="1596" w:type="dxa"/>
          </w:tcPr>
          <w:p w14:paraId="0AF07BE4" w14:textId="469D9EEF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54BB3">
              <w:rPr>
                <w:rFonts w:ascii="Times New Roman" w:hAnsi="Times New Roman" w:cs="Times New Roman"/>
                <w:noProof/>
                <w:sz w:val="24"/>
                <w:szCs w:val="24"/>
              </w:rPr>
              <w:t>24,1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CD806B" w14:textId="7C6C592C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0</w:t>
            </w:r>
          </w:p>
        </w:tc>
      </w:tr>
      <w:tr w:rsidR="00F759B0" w:rsidRPr="004A0787" w14:paraId="183E0D41" w14:textId="77777777" w:rsidTr="000F1DA7">
        <w:trPr>
          <w:trHeight w:val="79"/>
        </w:trPr>
        <w:tc>
          <w:tcPr>
            <w:tcW w:w="511" w:type="dxa"/>
            <w:vMerge/>
          </w:tcPr>
          <w:p w14:paraId="0A6DEFED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69A0B40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EAE59E9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11BC1A50" w14:textId="722AF20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,74</w:t>
            </w:r>
          </w:p>
        </w:tc>
        <w:tc>
          <w:tcPr>
            <w:tcW w:w="1596" w:type="dxa"/>
          </w:tcPr>
          <w:p w14:paraId="784A1A4B" w14:textId="44628795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54BB3">
              <w:rPr>
                <w:rFonts w:ascii="Times New Roman" w:hAnsi="Times New Roman" w:cs="Times New Roman"/>
                <w:noProof/>
                <w:sz w:val="24"/>
                <w:szCs w:val="24"/>
              </w:rPr>
              <w:t>38,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DFA808" w14:textId="63A5E2EB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F759B0" w:rsidRPr="004A0787" w14:paraId="23CF45C4" w14:textId="77777777" w:rsidTr="000F1DA7">
        <w:trPr>
          <w:trHeight w:val="79"/>
        </w:trPr>
        <w:tc>
          <w:tcPr>
            <w:tcW w:w="511" w:type="dxa"/>
            <w:vMerge/>
          </w:tcPr>
          <w:p w14:paraId="1F8F41FE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5E37CC5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336870F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2DE7F6BC" w14:textId="579979A0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,59</w:t>
            </w:r>
          </w:p>
        </w:tc>
        <w:tc>
          <w:tcPr>
            <w:tcW w:w="1596" w:type="dxa"/>
          </w:tcPr>
          <w:p w14:paraId="36F14B30" w14:textId="31583623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0,30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DE2F73" w14:textId="6DFF4DF9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45</w:t>
            </w:r>
          </w:p>
        </w:tc>
      </w:tr>
      <w:tr w:rsidR="00F759B0" w:rsidRPr="004A0787" w14:paraId="634BE753" w14:textId="77777777" w:rsidTr="000F1DA7">
        <w:trPr>
          <w:trHeight w:val="79"/>
        </w:trPr>
        <w:tc>
          <w:tcPr>
            <w:tcW w:w="511" w:type="dxa"/>
            <w:vMerge/>
          </w:tcPr>
          <w:p w14:paraId="61B434C3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958FE65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6245590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7AF34C3A" w14:textId="7C0E9582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,69</w:t>
            </w:r>
          </w:p>
        </w:tc>
        <w:tc>
          <w:tcPr>
            <w:tcW w:w="1596" w:type="dxa"/>
          </w:tcPr>
          <w:p w14:paraId="62C041E2" w14:textId="7D59432C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54BB3">
              <w:rPr>
                <w:rFonts w:ascii="Times New Roman" w:hAnsi="Times New Roman" w:cs="Times New Roman"/>
                <w:noProof/>
                <w:sz w:val="24"/>
                <w:szCs w:val="24"/>
              </w:rPr>
              <w:t>31,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AC5BD7" w14:textId="765F4C47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</w:tr>
      <w:tr w:rsidR="00F759B0" w:rsidRPr="004A0787" w14:paraId="3E431D64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71F63909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</w:p>
        </w:tc>
        <w:tc>
          <w:tcPr>
            <w:tcW w:w="1008" w:type="dxa"/>
            <w:vMerge w:val="restart"/>
            <w:vAlign w:val="center"/>
          </w:tcPr>
          <w:p w14:paraId="0DF6FEF7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ZZA</w:t>
            </w:r>
          </w:p>
        </w:tc>
        <w:tc>
          <w:tcPr>
            <w:tcW w:w="873" w:type="dxa"/>
            <w:vAlign w:val="center"/>
          </w:tcPr>
          <w:p w14:paraId="57A00466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30D59F83" w14:textId="3BC89690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0ECA">
              <w:rPr>
                <w:rFonts w:ascii="Times New Roman" w:hAnsi="Times New Roman" w:cs="Times New Roman"/>
                <w:noProof/>
                <w:sz w:val="24"/>
                <w:szCs w:val="24"/>
              </w:rPr>
              <w:t>8,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</w:t>
            </w:r>
          </w:p>
        </w:tc>
        <w:tc>
          <w:tcPr>
            <w:tcW w:w="1596" w:type="dxa"/>
          </w:tcPr>
          <w:p w14:paraId="0E5531FE" w14:textId="6BD37A86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0ECA">
              <w:rPr>
                <w:rFonts w:ascii="Times New Roman" w:hAnsi="Times New Roman" w:cs="Times New Roman"/>
                <w:noProof/>
                <w:sz w:val="24"/>
                <w:szCs w:val="24"/>
              </w:rPr>
              <w:t>6,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6BA919" w14:textId="40FE45B1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5</w:t>
            </w:r>
          </w:p>
        </w:tc>
      </w:tr>
      <w:tr w:rsidR="00F759B0" w:rsidRPr="004A0787" w14:paraId="049749A1" w14:textId="77777777" w:rsidTr="000F1DA7">
        <w:trPr>
          <w:trHeight w:val="79"/>
        </w:trPr>
        <w:tc>
          <w:tcPr>
            <w:tcW w:w="511" w:type="dxa"/>
            <w:vMerge/>
          </w:tcPr>
          <w:p w14:paraId="2FCB622A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881C11F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4DA9044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1FDD378E" w14:textId="66BCCB9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46,94</w:t>
            </w:r>
          </w:p>
        </w:tc>
        <w:tc>
          <w:tcPr>
            <w:tcW w:w="1596" w:type="dxa"/>
          </w:tcPr>
          <w:p w14:paraId="04A8F491" w14:textId="44ADB661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6241B">
              <w:rPr>
                <w:rFonts w:ascii="Times New Roman" w:hAnsi="Times New Roman" w:cs="Times New Roman"/>
                <w:noProof/>
                <w:sz w:val="24"/>
                <w:szCs w:val="24"/>
              </w:rPr>
              <w:t>-122,2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BB1812" w14:textId="75C4618D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0</w:t>
            </w:r>
          </w:p>
        </w:tc>
      </w:tr>
      <w:tr w:rsidR="00F759B0" w:rsidRPr="004A0787" w14:paraId="283C00FB" w14:textId="77777777" w:rsidTr="000F1DA7">
        <w:trPr>
          <w:trHeight w:val="79"/>
        </w:trPr>
        <w:tc>
          <w:tcPr>
            <w:tcW w:w="511" w:type="dxa"/>
            <w:vMerge/>
          </w:tcPr>
          <w:p w14:paraId="3AF045DC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EB4CE62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95E47B0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60F10CB8" w14:textId="0010D21C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53,52</w:t>
            </w:r>
          </w:p>
        </w:tc>
        <w:tc>
          <w:tcPr>
            <w:tcW w:w="1596" w:type="dxa"/>
          </w:tcPr>
          <w:p w14:paraId="1A81CA42" w14:textId="3FACC3CD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0ECA">
              <w:rPr>
                <w:rFonts w:ascii="Times New Roman" w:hAnsi="Times New Roman" w:cs="Times New Roman"/>
                <w:noProof/>
                <w:sz w:val="24"/>
                <w:szCs w:val="24"/>
              </w:rPr>
              <w:t>-214,9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391089" w14:textId="09DF5EA7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1</w:t>
            </w:r>
          </w:p>
        </w:tc>
      </w:tr>
      <w:tr w:rsidR="00F759B0" w:rsidRPr="004A0787" w14:paraId="62B101ED" w14:textId="77777777" w:rsidTr="000F1DA7">
        <w:trPr>
          <w:trHeight w:val="79"/>
        </w:trPr>
        <w:tc>
          <w:tcPr>
            <w:tcW w:w="511" w:type="dxa"/>
            <w:vMerge/>
          </w:tcPr>
          <w:p w14:paraId="20FE7348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C9947B4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F60A738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39FBFF96" w14:textId="0F221CD9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46,90</w:t>
            </w:r>
          </w:p>
        </w:tc>
        <w:tc>
          <w:tcPr>
            <w:tcW w:w="1596" w:type="dxa"/>
          </w:tcPr>
          <w:p w14:paraId="1388FB3B" w14:textId="5C5160F7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6241B">
              <w:rPr>
                <w:rFonts w:ascii="Times New Roman" w:hAnsi="Times New Roman" w:cs="Times New Roman"/>
                <w:noProof/>
                <w:sz w:val="24"/>
                <w:szCs w:val="24"/>
              </w:rPr>
              <w:t>-77,53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1AC2D4" w14:textId="593EED08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9</w:t>
            </w:r>
          </w:p>
        </w:tc>
      </w:tr>
      <w:tr w:rsidR="00F759B0" w:rsidRPr="004A0787" w14:paraId="4F2C83CB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3BA3C2CE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6</w:t>
            </w:r>
          </w:p>
        </w:tc>
        <w:tc>
          <w:tcPr>
            <w:tcW w:w="1008" w:type="dxa"/>
            <w:vMerge w:val="restart"/>
            <w:vAlign w:val="center"/>
          </w:tcPr>
          <w:p w14:paraId="14752D48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IN</w:t>
            </w:r>
          </w:p>
        </w:tc>
        <w:tc>
          <w:tcPr>
            <w:tcW w:w="873" w:type="dxa"/>
            <w:vAlign w:val="center"/>
          </w:tcPr>
          <w:p w14:paraId="6E56F1D4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18884795" w14:textId="793D74E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0ECA">
              <w:rPr>
                <w:rFonts w:ascii="Times New Roman" w:hAnsi="Times New Roman" w:cs="Times New Roman"/>
                <w:noProof/>
                <w:sz w:val="24"/>
                <w:szCs w:val="24"/>
              </w:rPr>
              <w:t>-19,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596" w:type="dxa"/>
          </w:tcPr>
          <w:p w14:paraId="3F2ED275" w14:textId="2510AEC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0ECA">
              <w:rPr>
                <w:rFonts w:ascii="Times New Roman" w:hAnsi="Times New Roman" w:cs="Times New Roman"/>
                <w:noProof/>
                <w:sz w:val="24"/>
                <w:szCs w:val="24"/>
              </w:rPr>
              <w:t>5,0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4C963E" w14:textId="5E1826DE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78</w:t>
            </w:r>
          </w:p>
        </w:tc>
      </w:tr>
      <w:tr w:rsidR="00F759B0" w:rsidRPr="004A0787" w14:paraId="63DAD5AF" w14:textId="77777777" w:rsidTr="000F1DA7">
        <w:trPr>
          <w:trHeight w:val="79"/>
        </w:trPr>
        <w:tc>
          <w:tcPr>
            <w:tcW w:w="511" w:type="dxa"/>
            <w:vMerge/>
          </w:tcPr>
          <w:p w14:paraId="79C8D039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7E90482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15EB4FC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19520582" w14:textId="6938A419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44,43</w:t>
            </w:r>
          </w:p>
        </w:tc>
        <w:tc>
          <w:tcPr>
            <w:tcW w:w="1596" w:type="dxa"/>
          </w:tcPr>
          <w:p w14:paraId="7AAA1D85" w14:textId="5A4EAB9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0ECA">
              <w:rPr>
                <w:rFonts w:ascii="Times New Roman" w:hAnsi="Times New Roman" w:cs="Times New Roman"/>
                <w:noProof/>
                <w:sz w:val="24"/>
                <w:szCs w:val="24"/>
              </w:rPr>
              <w:t>-25,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3B7A97" w14:textId="5F98001E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4</w:t>
            </w:r>
          </w:p>
        </w:tc>
      </w:tr>
      <w:tr w:rsidR="00F759B0" w:rsidRPr="004A0787" w14:paraId="157E94CF" w14:textId="77777777" w:rsidTr="000F1DA7">
        <w:trPr>
          <w:trHeight w:val="79"/>
        </w:trPr>
        <w:tc>
          <w:tcPr>
            <w:tcW w:w="511" w:type="dxa"/>
            <w:vMerge/>
          </w:tcPr>
          <w:p w14:paraId="5D448AE4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9913162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2204D4D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6C424E7F" w14:textId="582D9E13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6,37</w:t>
            </w:r>
          </w:p>
        </w:tc>
        <w:tc>
          <w:tcPr>
            <w:tcW w:w="1596" w:type="dxa"/>
          </w:tcPr>
          <w:p w14:paraId="46CA61EF" w14:textId="6A197A8E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0ECA">
              <w:rPr>
                <w:rFonts w:ascii="Times New Roman" w:hAnsi="Times New Roman" w:cs="Times New Roman"/>
                <w:noProof/>
                <w:sz w:val="24"/>
                <w:szCs w:val="24"/>
              </w:rPr>
              <w:t>136,8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1BFB25" w14:textId="65496732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1</w:t>
            </w:r>
          </w:p>
        </w:tc>
      </w:tr>
      <w:tr w:rsidR="00F759B0" w:rsidRPr="004A0787" w14:paraId="668249C6" w14:textId="77777777" w:rsidTr="000F1DA7">
        <w:trPr>
          <w:trHeight w:val="79"/>
        </w:trPr>
        <w:tc>
          <w:tcPr>
            <w:tcW w:w="511" w:type="dxa"/>
            <w:vMerge/>
          </w:tcPr>
          <w:p w14:paraId="341F7EED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75506A4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3EC926D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35BA3910" w14:textId="00D39E8F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5,91</w:t>
            </w:r>
          </w:p>
        </w:tc>
        <w:tc>
          <w:tcPr>
            <w:tcW w:w="1596" w:type="dxa"/>
          </w:tcPr>
          <w:p w14:paraId="442BF002" w14:textId="566160D8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0ECA">
              <w:rPr>
                <w:rFonts w:ascii="Times New Roman" w:hAnsi="Times New Roman" w:cs="Times New Roman"/>
                <w:noProof/>
                <w:sz w:val="24"/>
                <w:szCs w:val="24"/>
              </w:rPr>
              <w:t>-15,0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A3445B" w14:textId="4C08E35F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6</w:t>
            </w:r>
          </w:p>
        </w:tc>
      </w:tr>
      <w:tr w:rsidR="00F759B0" w:rsidRPr="004A0787" w14:paraId="11096CBF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2F550E4B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  <w:tc>
          <w:tcPr>
            <w:tcW w:w="1008" w:type="dxa"/>
            <w:vMerge w:val="restart"/>
            <w:vAlign w:val="center"/>
          </w:tcPr>
          <w:p w14:paraId="6D121328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A</w:t>
            </w:r>
          </w:p>
        </w:tc>
        <w:tc>
          <w:tcPr>
            <w:tcW w:w="873" w:type="dxa"/>
            <w:vAlign w:val="center"/>
          </w:tcPr>
          <w:p w14:paraId="6975E369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6AA212FA" w14:textId="4B61E8C7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0</w:t>
            </w:r>
          </w:p>
        </w:tc>
        <w:tc>
          <w:tcPr>
            <w:tcW w:w="1596" w:type="dxa"/>
          </w:tcPr>
          <w:p w14:paraId="66BEE6DF" w14:textId="0A029003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6338">
              <w:rPr>
                <w:rFonts w:ascii="Times New Roman" w:hAnsi="Times New Roman" w:cs="Times New Roman"/>
                <w:noProof/>
                <w:sz w:val="24"/>
                <w:szCs w:val="24"/>
              </w:rPr>
              <w:t>63,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ABE1FC" w14:textId="0C07972B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6</w:t>
            </w:r>
          </w:p>
        </w:tc>
      </w:tr>
      <w:tr w:rsidR="00F759B0" w:rsidRPr="004A0787" w14:paraId="0519A2B1" w14:textId="77777777" w:rsidTr="000F1DA7">
        <w:trPr>
          <w:trHeight w:val="79"/>
        </w:trPr>
        <w:tc>
          <w:tcPr>
            <w:tcW w:w="511" w:type="dxa"/>
            <w:vMerge/>
          </w:tcPr>
          <w:p w14:paraId="319D99F4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627F2D2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59B1936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6A230BEC" w14:textId="0CC9B1B8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99,58</w:t>
            </w:r>
          </w:p>
        </w:tc>
        <w:tc>
          <w:tcPr>
            <w:tcW w:w="1596" w:type="dxa"/>
          </w:tcPr>
          <w:p w14:paraId="5D8D5EBC" w14:textId="48055B92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6338">
              <w:rPr>
                <w:rFonts w:ascii="Times New Roman" w:hAnsi="Times New Roman" w:cs="Times New Roman"/>
                <w:noProof/>
                <w:sz w:val="24"/>
                <w:szCs w:val="24"/>
              </w:rPr>
              <w:t>-100,9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7831C2" w14:textId="1A3F166E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</w:tr>
      <w:tr w:rsidR="00F759B0" w:rsidRPr="004A0787" w14:paraId="4A3E6146" w14:textId="77777777" w:rsidTr="000F1DA7">
        <w:trPr>
          <w:trHeight w:val="79"/>
        </w:trPr>
        <w:tc>
          <w:tcPr>
            <w:tcW w:w="511" w:type="dxa"/>
            <w:vMerge/>
          </w:tcPr>
          <w:p w14:paraId="43831127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635EF7E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E3184F3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3CC61F64" w14:textId="5AAEF3DC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.700</w:t>
            </w:r>
          </w:p>
        </w:tc>
        <w:tc>
          <w:tcPr>
            <w:tcW w:w="1596" w:type="dxa"/>
          </w:tcPr>
          <w:p w14:paraId="17AF1340" w14:textId="6640B00E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6338">
              <w:rPr>
                <w:rFonts w:ascii="Times New Roman" w:hAnsi="Times New Roman" w:cs="Times New Roman"/>
                <w:noProof/>
                <w:sz w:val="24"/>
                <w:szCs w:val="24"/>
              </w:rPr>
              <w:t>-3.843,63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824283" w14:textId="014C2A38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26</w:t>
            </w:r>
          </w:p>
        </w:tc>
      </w:tr>
      <w:tr w:rsidR="00F759B0" w:rsidRPr="004A0787" w14:paraId="2CD40D1E" w14:textId="77777777" w:rsidTr="000F1DA7">
        <w:trPr>
          <w:trHeight w:val="79"/>
        </w:trPr>
        <w:tc>
          <w:tcPr>
            <w:tcW w:w="511" w:type="dxa"/>
            <w:vMerge/>
          </w:tcPr>
          <w:p w14:paraId="5626916C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0A5B1A8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F9D3035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1C4F213F" w14:textId="5728C7AD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68,18</w:t>
            </w:r>
          </w:p>
        </w:tc>
        <w:tc>
          <w:tcPr>
            <w:tcW w:w="1596" w:type="dxa"/>
          </w:tcPr>
          <w:p w14:paraId="22BB2603" w14:textId="69F897B6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6338">
              <w:rPr>
                <w:rFonts w:ascii="Times New Roman" w:hAnsi="Times New Roman" w:cs="Times New Roman"/>
                <w:noProof/>
                <w:sz w:val="24"/>
                <w:szCs w:val="24"/>
              </w:rPr>
              <w:t>352,47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ADF671" w14:textId="61FC58EB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4</w:t>
            </w:r>
          </w:p>
        </w:tc>
      </w:tr>
      <w:tr w:rsidR="00F759B0" w:rsidRPr="004A0787" w14:paraId="04EEA621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5E07F6FD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8</w:t>
            </w:r>
          </w:p>
        </w:tc>
        <w:tc>
          <w:tcPr>
            <w:tcW w:w="1008" w:type="dxa"/>
            <w:vMerge w:val="restart"/>
            <w:vAlign w:val="center"/>
          </w:tcPr>
          <w:p w14:paraId="729B2B00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FILM</w:t>
            </w:r>
          </w:p>
        </w:tc>
        <w:tc>
          <w:tcPr>
            <w:tcW w:w="873" w:type="dxa"/>
            <w:vAlign w:val="center"/>
          </w:tcPr>
          <w:p w14:paraId="45CD947D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7AC6520E" w14:textId="6547383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6338">
              <w:rPr>
                <w:rFonts w:ascii="Times New Roman" w:hAnsi="Times New Roman" w:cs="Times New Roman"/>
                <w:noProof/>
                <w:sz w:val="24"/>
                <w:szCs w:val="24"/>
              </w:rPr>
              <w:t>-54,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596" w:type="dxa"/>
          </w:tcPr>
          <w:p w14:paraId="2546CA57" w14:textId="258B6056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6338">
              <w:rPr>
                <w:rFonts w:ascii="Times New Roman" w:hAnsi="Times New Roman" w:cs="Times New Roman"/>
                <w:noProof/>
                <w:sz w:val="24"/>
                <w:szCs w:val="24"/>
              </w:rPr>
              <w:t>-53,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CD2AC6" w14:textId="28EC2084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</w:tr>
      <w:tr w:rsidR="00F759B0" w:rsidRPr="004A0787" w14:paraId="3D80210A" w14:textId="77777777" w:rsidTr="000F1DA7">
        <w:trPr>
          <w:trHeight w:val="79"/>
        </w:trPr>
        <w:tc>
          <w:tcPr>
            <w:tcW w:w="511" w:type="dxa"/>
            <w:vMerge/>
          </w:tcPr>
          <w:p w14:paraId="5267FC4E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A471EA3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56F5F69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6CABECEC" w14:textId="1970364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94,07</w:t>
            </w:r>
          </w:p>
        </w:tc>
        <w:tc>
          <w:tcPr>
            <w:tcW w:w="1596" w:type="dxa"/>
          </w:tcPr>
          <w:p w14:paraId="1AAD1944" w14:textId="24891CC2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528AB">
              <w:rPr>
                <w:rFonts w:ascii="Times New Roman" w:hAnsi="Times New Roman" w:cs="Times New Roman"/>
                <w:noProof/>
                <w:sz w:val="24"/>
                <w:szCs w:val="24"/>
              </w:rPr>
              <w:t>-198,3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AEFF2B" w14:textId="05A83189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</w:tr>
      <w:tr w:rsidR="00F759B0" w:rsidRPr="004A0787" w14:paraId="6EC5493A" w14:textId="77777777" w:rsidTr="000F1DA7">
        <w:trPr>
          <w:trHeight w:val="79"/>
        </w:trPr>
        <w:tc>
          <w:tcPr>
            <w:tcW w:w="511" w:type="dxa"/>
            <w:vMerge/>
          </w:tcPr>
          <w:p w14:paraId="77803F64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E0CD977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DFF60B5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692DB540" w14:textId="3C34A15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59,70</w:t>
            </w:r>
          </w:p>
        </w:tc>
        <w:tc>
          <w:tcPr>
            <w:tcW w:w="1596" w:type="dxa"/>
          </w:tcPr>
          <w:p w14:paraId="198F4C9E" w14:textId="6F3CD208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B528AB">
              <w:rPr>
                <w:rFonts w:ascii="Times New Roman" w:hAnsi="Times New Roman" w:cs="Times New Roman"/>
                <w:noProof/>
                <w:sz w:val="24"/>
                <w:szCs w:val="24"/>
              </w:rPr>
              <w:t>213,43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7B003F" w14:textId="2081167C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5</w:t>
            </w:r>
          </w:p>
        </w:tc>
      </w:tr>
      <w:tr w:rsidR="00F759B0" w:rsidRPr="004A0787" w14:paraId="2CC1B804" w14:textId="77777777" w:rsidTr="000F1DA7">
        <w:trPr>
          <w:trHeight w:val="79"/>
        </w:trPr>
        <w:tc>
          <w:tcPr>
            <w:tcW w:w="511" w:type="dxa"/>
            <w:vMerge/>
          </w:tcPr>
          <w:p w14:paraId="219715D5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C2D4540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FC67CEC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6CB326F3" w14:textId="1CC5FA8D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69,16</w:t>
            </w:r>
          </w:p>
        </w:tc>
        <w:tc>
          <w:tcPr>
            <w:tcW w:w="1596" w:type="dxa"/>
          </w:tcPr>
          <w:p w14:paraId="2FEA217A" w14:textId="73CF97F0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8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13200F" w14:textId="134851FD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0</w:t>
            </w:r>
          </w:p>
        </w:tc>
      </w:tr>
      <w:tr w:rsidR="00F759B0" w:rsidRPr="004A0787" w14:paraId="50F7BAC8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1EBD3FC1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9</w:t>
            </w:r>
          </w:p>
        </w:tc>
        <w:tc>
          <w:tcPr>
            <w:tcW w:w="1008" w:type="dxa"/>
            <w:vMerge w:val="restart"/>
            <w:vAlign w:val="center"/>
          </w:tcPr>
          <w:p w14:paraId="5D43A1D5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PTV</w:t>
            </w:r>
          </w:p>
        </w:tc>
        <w:tc>
          <w:tcPr>
            <w:tcW w:w="873" w:type="dxa"/>
            <w:vAlign w:val="center"/>
          </w:tcPr>
          <w:p w14:paraId="06A4569A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699B0CD6" w14:textId="6BB8B230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B528AB">
              <w:rPr>
                <w:rFonts w:ascii="Times New Roman" w:hAnsi="Times New Roman" w:cs="Times New Roman"/>
                <w:noProof/>
                <w:sz w:val="24"/>
                <w:szCs w:val="24"/>
              </w:rPr>
              <w:t>310,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596" w:type="dxa"/>
          </w:tcPr>
          <w:p w14:paraId="7C486519" w14:textId="7802374C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528AB">
              <w:rPr>
                <w:rFonts w:ascii="Times New Roman" w:hAnsi="Times New Roman" w:cs="Times New Roman"/>
                <w:noProof/>
                <w:sz w:val="24"/>
                <w:szCs w:val="24"/>
              </w:rPr>
              <w:t>-387,98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5B7DDA" w14:textId="587E2090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</w:tr>
      <w:tr w:rsidR="00F759B0" w:rsidRPr="004A0787" w14:paraId="23520BAC" w14:textId="77777777" w:rsidTr="000F1DA7">
        <w:trPr>
          <w:trHeight w:val="79"/>
        </w:trPr>
        <w:tc>
          <w:tcPr>
            <w:tcW w:w="511" w:type="dxa"/>
            <w:vMerge/>
          </w:tcPr>
          <w:p w14:paraId="4AC57967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4CF381E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CA88640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18333DAA" w14:textId="597BFFBD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43,57</w:t>
            </w:r>
          </w:p>
        </w:tc>
        <w:tc>
          <w:tcPr>
            <w:tcW w:w="1596" w:type="dxa"/>
          </w:tcPr>
          <w:p w14:paraId="00D15257" w14:textId="0E0E59D3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528AB">
              <w:rPr>
                <w:rFonts w:ascii="Times New Roman" w:hAnsi="Times New Roman" w:cs="Times New Roman"/>
                <w:noProof/>
                <w:sz w:val="24"/>
                <w:szCs w:val="24"/>
              </w:rPr>
              <w:t>-26,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509431" w14:textId="79B4235A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6</w:t>
            </w:r>
          </w:p>
        </w:tc>
      </w:tr>
      <w:tr w:rsidR="00F759B0" w:rsidRPr="004A0787" w14:paraId="5A0ABF10" w14:textId="77777777" w:rsidTr="000F1DA7">
        <w:trPr>
          <w:trHeight w:val="79"/>
        </w:trPr>
        <w:tc>
          <w:tcPr>
            <w:tcW w:w="511" w:type="dxa"/>
            <w:vMerge/>
          </w:tcPr>
          <w:p w14:paraId="1D968BD8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37FA673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3216078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727EBB80" w14:textId="12C25A5A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0,46</w:t>
            </w:r>
          </w:p>
        </w:tc>
        <w:tc>
          <w:tcPr>
            <w:tcW w:w="1596" w:type="dxa"/>
          </w:tcPr>
          <w:p w14:paraId="02EC0A86" w14:textId="1B461EC4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528AB">
              <w:rPr>
                <w:rFonts w:ascii="Times New Roman" w:hAnsi="Times New Roman" w:cs="Times New Roman"/>
                <w:noProof/>
                <w:sz w:val="24"/>
                <w:szCs w:val="24"/>
              </w:rPr>
              <w:t>-25,0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5C753F" w14:textId="0EBD3B3E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2</w:t>
            </w:r>
          </w:p>
        </w:tc>
      </w:tr>
      <w:tr w:rsidR="00F759B0" w:rsidRPr="004A0787" w14:paraId="453A9114" w14:textId="77777777" w:rsidTr="000F1DA7">
        <w:trPr>
          <w:trHeight w:val="79"/>
        </w:trPr>
        <w:tc>
          <w:tcPr>
            <w:tcW w:w="511" w:type="dxa"/>
            <w:vMerge/>
          </w:tcPr>
          <w:p w14:paraId="6950BD19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97364B0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AEA9066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53B27870" w14:textId="204D711D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60,58</w:t>
            </w:r>
          </w:p>
        </w:tc>
        <w:tc>
          <w:tcPr>
            <w:tcW w:w="1596" w:type="dxa"/>
          </w:tcPr>
          <w:p w14:paraId="00C3434C" w14:textId="4EEBEBBE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528AB">
              <w:rPr>
                <w:rFonts w:ascii="Times New Roman" w:hAnsi="Times New Roman" w:cs="Times New Roman"/>
                <w:noProof/>
                <w:sz w:val="24"/>
                <w:szCs w:val="24"/>
              </w:rPr>
              <w:t>-179,56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F96F95" w14:textId="0C9683A2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9</w:t>
            </w:r>
          </w:p>
        </w:tc>
      </w:tr>
      <w:tr w:rsidR="00F759B0" w:rsidRPr="004A0787" w14:paraId="69BB3337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72DC8B6C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</w:t>
            </w:r>
          </w:p>
        </w:tc>
        <w:tc>
          <w:tcPr>
            <w:tcW w:w="1008" w:type="dxa"/>
            <w:vMerge w:val="restart"/>
            <w:vAlign w:val="center"/>
          </w:tcPr>
          <w:p w14:paraId="11DDA24D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NOV</w:t>
            </w:r>
          </w:p>
        </w:tc>
        <w:tc>
          <w:tcPr>
            <w:tcW w:w="873" w:type="dxa"/>
            <w:vAlign w:val="center"/>
          </w:tcPr>
          <w:p w14:paraId="7EA82562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1543" w:type="dxa"/>
          </w:tcPr>
          <w:p w14:paraId="13AF1066" w14:textId="282994BD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noProof/>
                <w:sz w:val="24"/>
                <w:szCs w:val="24"/>
              </w:rPr>
              <w:t>-6,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596" w:type="dxa"/>
          </w:tcPr>
          <w:p w14:paraId="3E14CCD5" w14:textId="76664FD3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noProof/>
                <w:sz w:val="24"/>
                <w:szCs w:val="24"/>
              </w:rPr>
              <w:t>10,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02CE90" w14:textId="0544839F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63</w:t>
            </w:r>
          </w:p>
        </w:tc>
      </w:tr>
      <w:tr w:rsidR="00F759B0" w:rsidRPr="004A0787" w14:paraId="5EFE24FB" w14:textId="77777777" w:rsidTr="000F1DA7">
        <w:trPr>
          <w:trHeight w:val="79"/>
        </w:trPr>
        <w:tc>
          <w:tcPr>
            <w:tcW w:w="511" w:type="dxa"/>
            <w:vMerge/>
          </w:tcPr>
          <w:p w14:paraId="4DA8BB11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D1D5F34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ADA3A89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1543" w:type="dxa"/>
          </w:tcPr>
          <w:p w14:paraId="31048225" w14:textId="30E9FCD7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noProof/>
                <w:sz w:val="24"/>
                <w:szCs w:val="24"/>
              </w:rPr>
              <w:t>-141,01</w:t>
            </w:r>
          </w:p>
        </w:tc>
        <w:tc>
          <w:tcPr>
            <w:tcW w:w="1596" w:type="dxa"/>
          </w:tcPr>
          <w:p w14:paraId="1501A042" w14:textId="07EE87A8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528AB">
              <w:rPr>
                <w:rFonts w:ascii="Times New Roman" w:hAnsi="Times New Roman" w:cs="Times New Roman"/>
                <w:noProof/>
                <w:sz w:val="24"/>
                <w:szCs w:val="24"/>
              </w:rPr>
              <w:t>-85,19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6DBD25" w14:textId="307A0CDB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6</w:t>
            </w:r>
          </w:p>
        </w:tc>
      </w:tr>
      <w:tr w:rsidR="00F759B0" w:rsidRPr="004A0787" w14:paraId="04E99D32" w14:textId="77777777" w:rsidTr="000F1DA7">
        <w:trPr>
          <w:trHeight w:val="79"/>
        </w:trPr>
        <w:tc>
          <w:tcPr>
            <w:tcW w:w="511" w:type="dxa"/>
            <w:vMerge/>
          </w:tcPr>
          <w:p w14:paraId="56DDAACB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0EE0005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583843B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1543" w:type="dxa"/>
          </w:tcPr>
          <w:p w14:paraId="717478B0" w14:textId="7C22FCF9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95,69</w:t>
            </w:r>
          </w:p>
        </w:tc>
        <w:tc>
          <w:tcPr>
            <w:tcW w:w="1596" w:type="dxa"/>
          </w:tcPr>
          <w:p w14:paraId="1C46ED0E" w14:textId="13EFEDB4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noProof/>
                <w:sz w:val="24"/>
                <w:szCs w:val="24"/>
              </w:rPr>
              <w:t>566,51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00E1F7" w14:textId="554BF9D6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70</w:t>
            </w:r>
          </w:p>
        </w:tc>
      </w:tr>
      <w:tr w:rsidR="00F759B0" w:rsidRPr="004A0787" w14:paraId="45F18DB1" w14:textId="77777777" w:rsidTr="000F1DA7">
        <w:trPr>
          <w:trHeight w:val="79"/>
        </w:trPr>
        <w:tc>
          <w:tcPr>
            <w:tcW w:w="511" w:type="dxa"/>
            <w:vMerge/>
          </w:tcPr>
          <w:p w14:paraId="11404030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68EB2DAD" w14:textId="77777777" w:rsidR="00F759B0" w:rsidRPr="004A0787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144478D" w14:textId="77777777" w:rsid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1543" w:type="dxa"/>
          </w:tcPr>
          <w:p w14:paraId="5379AFCF" w14:textId="456889D4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33,22</w:t>
            </w:r>
          </w:p>
        </w:tc>
        <w:tc>
          <w:tcPr>
            <w:tcW w:w="1596" w:type="dxa"/>
          </w:tcPr>
          <w:p w14:paraId="7E5A6BE4" w14:textId="09059ADB" w:rsidR="00F759B0" w:rsidRPr="00EF4E62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noProof/>
                <w:sz w:val="24"/>
                <w:szCs w:val="24"/>
              </w:rPr>
              <w:t>-123,25</w:t>
            </w:r>
          </w:p>
        </w:tc>
        <w:tc>
          <w:tcPr>
            <w:tcW w:w="15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EA05E8" w14:textId="5EBC5D22" w:rsidR="00F759B0" w:rsidRPr="00F759B0" w:rsidRDefault="00F759B0" w:rsidP="00F759B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9</w:t>
            </w:r>
          </w:p>
        </w:tc>
      </w:tr>
      <w:bookmarkEnd w:id="7"/>
    </w:tbl>
    <w:p w14:paraId="66869FA2" w14:textId="40524DEE" w:rsidR="00F92348" w:rsidRDefault="00F92348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0848B8A" w14:textId="77777777" w:rsidR="00F92348" w:rsidRDefault="00F92348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1FC25CA2" w14:textId="50E0F4E0" w:rsidR="00F92348" w:rsidRDefault="00937594" w:rsidP="00937594">
      <w:pPr>
        <w:pStyle w:val="Caption"/>
        <w:rPr>
          <w:rFonts w:ascii="Times New Roman" w:hAnsi="Times New Roman" w:cs="Times New Roman"/>
          <w:b/>
          <w:bCs/>
          <w:noProof/>
          <w:sz w:val="24"/>
          <w:szCs w:val="24"/>
        </w:rPr>
      </w:pPr>
      <w:bookmarkStart w:id="8" w:name="_Toc136289237"/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lastRenderedPageBreak/>
        <w:t xml:space="preserve">Lampiran </w:t>
      </w:r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begin"/>
      </w:r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instrText xml:space="preserve"> SEQ Lampiran \* ARABIC </w:instrText>
      </w:r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Pr="00937594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="00F92348">
        <w:rPr>
          <w:rFonts w:ascii="Times New Roman" w:hAnsi="Times New Roman" w:cs="Times New Roman"/>
          <w:b/>
          <w:bCs/>
          <w:noProof/>
          <w:sz w:val="24"/>
          <w:szCs w:val="24"/>
        </w:rPr>
        <w:t>.</w:t>
      </w:r>
      <w:bookmarkEnd w:id="8"/>
    </w:p>
    <w:p w14:paraId="7E686DAB" w14:textId="0E348B92" w:rsidR="00F92348" w:rsidRDefault="00F92348" w:rsidP="00F92348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b/>
          <w:bCs/>
          <w:i/>
          <w:iCs/>
          <w:noProof/>
          <w:sz w:val="24"/>
          <w:szCs w:val="24"/>
        </w:rPr>
        <w:t>Current Ratio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tahun 2019-2022</w:t>
      </w:r>
    </w:p>
    <w:tbl>
      <w:tblPr>
        <w:tblStyle w:val="TableGrid"/>
        <w:tblW w:w="8330" w:type="dxa"/>
        <w:tblLook w:val="04A0" w:firstRow="1" w:lastRow="0" w:firstColumn="1" w:lastColumn="0" w:noHBand="0" w:noVBand="1"/>
      </w:tblPr>
      <w:tblGrid>
        <w:gridCol w:w="511"/>
        <w:gridCol w:w="1002"/>
        <w:gridCol w:w="868"/>
        <w:gridCol w:w="2295"/>
        <w:gridCol w:w="2136"/>
        <w:gridCol w:w="1518"/>
      </w:tblGrid>
      <w:tr w:rsidR="00F92348" w:rsidRPr="004A0787" w14:paraId="6C9DD0C8" w14:textId="77777777" w:rsidTr="001D7EDB">
        <w:tc>
          <w:tcPr>
            <w:tcW w:w="511" w:type="dxa"/>
            <w:vAlign w:val="center"/>
          </w:tcPr>
          <w:p w14:paraId="34B36B24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bookmarkStart w:id="9" w:name="_Hlk136070049"/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No</w:t>
            </w:r>
          </w:p>
        </w:tc>
        <w:tc>
          <w:tcPr>
            <w:tcW w:w="1002" w:type="dxa"/>
            <w:vAlign w:val="center"/>
          </w:tcPr>
          <w:p w14:paraId="622205B7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Kode</w:t>
            </w:r>
          </w:p>
        </w:tc>
        <w:tc>
          <w:tcPr>
            <w:tcW w:w="868" w:type="dxa"/>
            <w:vAlign w:val="center"/>
          </w:tcPr>
          <w:p w14:paraId="4E421BD1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ahun</w:t>
            </w:r>
          </w:p>
        </w:tc>
        <w:tc>
          <w:tcPr>
            <w:tcW w:w="2295" w:type="dxa"/>
            <w:vAlign w:val="center"/>
          </w:tcPr>
          <w:p w14:paraId="5931EEB3" w14:textId="3A0310F8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ktiva Lancar</w:t>
            </w:r>
            <w:r w:rsid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(Rp)</w:t>
            </w:r>
          </w:p>
        </w:tc>
        <w:tc>
          <w:tcPr>
            <w:tcW w:w="2136" w:type="dxa"/>
            <w:vAlign w:val="center"/>
          </w:tcPr>
          <w:p w14:paraId="6B9F37B2" w14:textId="4DEA556F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Hutan</w:t>
            </w:r>
            <w:r w:rsid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Lancar</w:t>
            </w:r>
            <w:r w:rsid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(Rp)</w:t>
            </w:r>
          </w:p>
        </w:tc>
        <w:tc>
          <w:tcPr>
            <w:tcW w:w="1518" w:type="dxa"/>
            <w:vAlign w:val="center"/>
          </w:tcPr>
          <w:p w14:paraId="56288C5E" w14:textId="5054E645" w:rsidR="00F92348" w:rsidRPr="00F92348" w:rsidRDefault="00F9234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Current Ratio</w:t>
            </w:r>
          </w:p>
        </w:tc>
      </w:tr>
      <w:tr w:rsidR="00F92348" w:rsidRPr="004A0787" w14:paraId="53AD946B" w14:textId="77777777" w:rsidTr="001D7EDB">
        <w:tc>
          <w:tcPr>
            <w:tcW w:w="511" w:type="dxa"/>
            <w:vMerge w:val="restart"/>
            <w:vAlign w:val="center"/>
          </w:tcPr>
          <w:p w14:paraId="7D5F724D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002" w:type="dxa"/>
            <w:vMerge w:val="restart"/>
            <w:vAlign w:val="center"/>
          </w:tcPr>
          <w:p w14:paraId="51B0F8AB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CES</w:t>
            </w:r>
          </w:p>
        </w:tc>
        <w:tc>
          <w:tcPr>
            <w:tcW w:w="868" w:type="dxa"/>
            <w:vAlign w:val="center"/>
          </w:tcPr>
          <w:p w14:paraId="0D40AC57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5202E85" w14:textId="75FD2ED8" w:rsidR="00F92348" w:rsidRPr="009A60C9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36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55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64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718</w:t>
            </w:r>
          </w:p>
        </w:tc>
        <w:tc>
          <w:tcPr>
            <w:tcW w:w="2136" w:type="dxa"/>
          </w:tcPr>
          <w:p w14:paraId="3EA55E89" w14:textId="3DFFC8AE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78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37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43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849</w:t>
            </w:r>
          </w:p>
        </w:tc>
        <w:tc>
          <w:tcPr>
            <w:tcW w:w="1518" w:type="dxa"/>
          </w:tcPr>
          <w:p w14:paraId="69288CC7" w14:textId="10EEC67E" w:rsidR="00F92348" w:rsidRPr="004A0787" w:rsidRDefault="0089383E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,57</w:t>
            </w:r>
          </w:p>
        </w:tc>
      </w:tr>
      <w:tr w:rsidR="00F92348" w:rsidRPr="004A0787" w14:paraId="4B800779" w14:textId="77777777" w:rsidTr="001D7EDB">
        <w:tc>
          <w:tcPr>
            <w:tcW w:w="511" w:type="dxa"/>
            <w:vMerge/>
          </w:tcPr>
          <w:p w14:paraId="4523BCD0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070F5FA4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3D4D584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71018F9" w14:textId="6A850870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03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73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16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320</w:t>
            </w:r>
          </w:p>
        </w:tc>
        <w:tc>
          <w:tcPr>
            <w:tcW w:w="2136" w:type="dxa"/>
          </w:tcPr>
          <w:p w14:paraId="4F9AD136" w14:textId="11B5D176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84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92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05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206</w:t>
            </w:r>
          </w:p>
        </w:tc>
        <w:tc>
          <w:tcPr>
            <w:tcW w:w="1518" w:type="dxa"/>
          </w:tcPr>
          <w:p w14:paraId="0158ECC6" w14:textId="278836A2" w:rsidR="00F92348" w:rsidRPr="004A0787" w:rsidRDefault="0089383E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,96</w:t>
            </w:r>
          </w:p>
        </w:tc>
      </w:tr>
      <w:tr w:rsidR="00F92348" w:rsidRPr="004A0787" w14:paraId="1348A7DD" w14:textId="77777777" w:rsidTr="001D7EDB">
        <w:tc>
          <w:tcPr>
            <w:tcW w:w="511" w:type="dxa"/>
            <w:vMerge/>
          </w:tcPr>
          <w:p w14:paraId="09AB98DC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1713DE15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03B7AE8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4E707B9" w14:textId="222EC18C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19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1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15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404</w:t>
            </w:r>
          </w:p>
        </w:tc>
        <w:tc>
          <w:tcPr>
            <w:tcW w:w="2136" w:type="dxa"/>
          </w:tcPr>
          <w:p w14:paraId="1E201E59" w14:textId="2313C48F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72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53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44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543</w:t>
            </w:r>
          </w:p>
        </w:tc>
        <w:tc>
          <w:tcPr>
            <w:tcW w:w="1518" w:type="dxa"/>
          </w:tcPr>
          <w:p w14:paraId="51390383" w14:textId="2607404E" w:rsidR="00F92348" w:rsidRPr="004A0787" w:rsidRDefault="0089383E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,19</w:t>
            </w:r>
          </w:p>
        </w:tc>
      </w:tr>
      <w:tr w:rsidR="00F92348" w:rsidRPr="004A0787" w14:paraId="72DDBC53" w14:textId="77777777" w:rsidTr="001D7EDB">
        <w:tc>
          <w:tcPr>
            <w:tcW w:w="511" w:type="dxa"/>
            <w:vMerge/>
          </w:tcPr>
          <w:p w14:paraId="655C72A5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26A707F9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0E9A1BD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DEEB809" w14:textId="5F76C4D1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36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93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14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158</w:t>
            </w:r>
          </w:p>
        </w:tc>
        <w:tc>
          <w:tcPr>
            <w:tcW w:w="2136" w:type="dxa"/>
          </w:tcPr>
          <w:p w14:paraId="5A170C28" w14:textId="43B5363E" w:rsidR="00F92348" w:rsidRPr="0089383E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sz w:val="24"/>
                <w:szCs w:val="24"/>
              </w:rPr>
              <w:t>6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sz w:val="24"/>
                <w:szCs w:val="24"/>
              </w:rPr>
              <w:t>76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sz w:val="24"/>
                <w:szCs w:val="24"/>
              </w:rPr>
              <w:t>7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sz w:val="24"/>
                <w:szCs w:val="24"/>
              </w:rPr>
              <w:t>924</w:t>
            </w:r>
          </w:p>
        </w:tc>
        <w:tc>
          <w:tcPr>
            <w:tcW w:w="1518" w:type="dxa"/>
          </w:tcPr>
          <w:p w14:paraId="413A4109" w14:textId="732417F6" w:rsidR="00F92348" w:rsidRPr="004A0787" w:rsidRDefault="0089383E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,01</w:t>
            </w:r>
          </w:p>
        </w:tc>
      </w:tr>
      <w:tr w:rsidR="00F92348" w:rsidRPr="004A0787" w14:paraId="6BFD15D0" w14:textId="77777777" w:rsidTr="001D7EDB">
        <w:tc>
          <w:tcPr>
            <w:tcW w:w="511" w:type="dxa"/>
            <w:vMerge w:val="restart"/>
            <w:vAlign w:val="center"/>
          </w:tcPr>
          <w:p w14:paraId="3F8EB5FC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1002" w:type="dxa"/>
            <w:vMerge w:val="restart"/>
            <w:vAlign w:val="center"/>
          </w:tcPr>
          <w:p w14:paraId="60E86BDF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ATA</w:t>
            </w:r>
          </w:p>
        </w:tc>
        <w:tc>
          <w:tcPr>
            <w:tcW w:w="868" w:type="dxa"/>
            <w:vAlign w:val="center"/>
          </w:tcPr>
          <w:p w14:paraId="4F7F365B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E5533EC" w14:textId="21D0FC54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544.652.37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136" w:type="dxa"/>
          </w:tcPr>
          <w:p w14:paraId="05B5D009" w14:textId="01721D73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164.585.86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18" w:type="dxa"/>
          </w:tcPr>
          <w:p w14:paraId="2AFAA0F1" w14:textId="7BCCFF6F" w:rsidR="00F92348" w:rsidRPr="004A0787" w:rsidRDefault="0089383E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,31</w:t>
            </w:r>
          </w:p>
        </w:tc>
      </w:tr>
      <w:tr w:rsidR="00F92348" w:rsidRPr="004A0787" w14:paraId="260DC7E0" w14:textId="77777777" w:rsidTr="001D7EDB">
        <w:tc>
          <w:tcPr>
            <w:tcW w:w="511" w:type="dxa"/>
            <w:vMerge/>
            <w:vAlign w:val="center"/>
          </w:tcPr>
          <w:p w14:paraId="673ACBB7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55A60EC2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E911C2A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FF2627A" w14:textId="3DB86DB5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343.779.51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136" w:type="dxa"/>
          </w:tcPr>
          <w:p w14:paraId="10B8DFC1" w14:textId="72A37895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248.721.90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18" w:type="dxa"/>
          </w:tcPr>
          <w:p w14:paraId="1F6CA54A" w14:textId="411D321F" w:rsidR="00F92348" w:rsidRPr="004A0787" w:rsidRDefault="0089383E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,38</w:t>
            </w:r>
          </w:p>
        </w:tc>
      </w:tr>
      <w:tr w:rsidR="00F92348" w:rsidRPr="004A0787" w14:paraId="171BBE1D" w14:textId="77777777" w:rsidTr="001D7EDB">
        <w:tc>
          <w:tcPr>
            <w:tcW w:w="511" w:type="dxa"/>
            <w:vMerge/>
            <w:vAlign w:val="center"/>
          </w:tcPr>
          <w:p w14:paraId="79B9947E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5F82A7D9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26E1643" w14:textId="77777777" w:rsidR="00F92348" w:rsidRPr="004A0787" w:rsidRDefault="00F92348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458C76E" w14:textId="541F6688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29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6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92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136" w:type="dxa"/>
          </w:tcPr>
          <w:p w14:paraId="1CE79E8E" w14:textId="084336F1" w:rsidR="00F92348" w:rsidRPr="004A0787" w:rsidRDefault="0089383E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19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1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64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18" w:type="dxa"/>
          </w:tcPr>
          <w:p w14:paraId="7CBA6E05" w14:textId="1E01984D" w:rsidR="00F92348" w:rsidRPr="004A0787" w:rsidRDefault="0089383E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,51</w:t>
            </w:r>
          </w:p>
        </w:tc>
      </w:tr>
      <w:tr w:rsidR="0089383E" w:rsidRPr="004A0787" w14:paraId="41935AAA" w14:textId="77777777" w:rsidTr="001D7EDB">
        <w:tc>
          <w:tcPr>
            <w:tcW w:w="511" w:type="dxa"/>
            <w:vMerge/>
            <w:vAlign w:val="center"/>
          </w:tcPr>
          <w:p w14:paraId="1E592199" w14:textId="77777777" w:rsidR="0089383E" w:rsidRPr="004A0787" w:rsidRDefault="0089383E" w:rsidP="0089383E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5C6AB3DC" w14:textId="77777777" w:rsidR="0089383E" w:rsidRPr="004A0787" w:rsidRDefault="0089383E" w:rsidP="0089383E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482F17E" w14:textId="77777777" w:rsidR="0089383E" w:rsidRPr="004A0787" w:rsidRDefault="0089383E" w:rsidP="0089383E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E7717D6" w14:textId="0F763D81" w:rsidR="0089383E" w:rsidRPr="004A0787" w:rsidRDefault="0089383E" w:rsidP="0089383E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36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85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00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136" w:type="dxa"/>
          </w:tcPr>
          <w:p w14:paraId="29DA34E6" w14:textId="09930785" w:rsidR="0089383E" w:rsidRPr="004A0787" w:rsidRDefault="0089383E" w:rsidP="0089383E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35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83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9383E">
              <w:rPr>
                <w:rFonts w:ascii="Times New Roman" w:hAnsi="Times New Roman" w:cs="Times New Roman"/>
                <w:noProof/>
                <w:sz w:val="24"/>
                <w:szCs w:val="24"/>
              </w:rPr>
              <w:t>56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18" w:type="dxa"/>
          </w:tcPr>
          <w:p w14:paraId="332C3253" w14:textId="7AE65ED8" w:rsidR="0089383E" w:rsidRPr="004A0787" w:rsidRDefault="0089383E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,03</w:t>
            </w:r>
          </w:p>
        </w:tc>
      </w:tr>
      <w:tr w:rsidR="001D7EDB" w:rsidRPr="004A0787" w14:paraId="3C682D20" w14:textId="77777777" w:rsidTr="001D7EDB">
        <w:tc>
          <w:tcPr>
            <w:tcW w:w="511" w:type="dxa"/>
            <w:vMerge w:val="restart"/>
            <w:vAlign w:val="center"/>
          </w:tcPr>
          <w:p w14:paraId="4D0A14A8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</w:p>
        </w:tc>
        <w:tc>
          <w:tcPr>
            <w:tcW w:w="1002" w:type="dxa"/>
            <w:vMerge w:val="restart"/>
            <w:vAlign w:val="center"/>
          </w:tcPr>
          <w:p w14:paraId="16C75643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CSAP</w:t>
            </w:r>
          </w:p>
        </w:tc>
        <w:tc>
          <w:tcPr>
            <w:tcW w:w="868" w:type="dxa"/>
            <w:vAlign w:val="center"/>
          </w:tcPr>
          <w:p w14:paraId="78450B06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BC4D859" w14:textId="35A4CF56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4.502.446.283.000</w:t>
            </w:r>
          </w:p>
        </w:tc>
        <w:tc>
          <w:tcPr>
            <w:tcW w:w="2136" w:type="dxa"/>
          </w:tcPr>
          <w:p w14:paraId="19AC88DB" w14:textId="5168492A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3.956.848.238.000</w:t>
            </w:r>
          </w:p>
        </w:tc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0AE7B8" w14:textId="28D76EF9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14</w:t>
            </w:r>
          </w:p>
        </w:tc>
      </w:tr>
      <w:tr w:rsidR="001D7EDB" w:rsidRPr="004A0787" w14:paraId="554C732E" w14:textId="77777777" w:rsidTr="001D7EDB">
        <w:tc>
          <w:tcPr>
            <w:tcW w:w="511" w:type="dxa"/>
            <w:vMerge/>
            <w:vAlign w:val="center"/>
          </w:tcPr>
          <w:p w14:paraId="0397EFB5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76D3A660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0A2B6D9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D4D73FA" w14:textId="19F029EC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4.419.656.047.000</w:t>
            </w:r>
          </w:p>
        </w:tc>
        <w:tc>
          <w:tcPr>
            <w:tcW w:w="2136" w:type="dxa"/>
          </w:tcPr>
          <w:p w14:paraId="4F673328" w14:textId="593860A4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4.060.960.933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2270C1" w14:textId="6BC8FFDA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09</w:t>
            </w:r>
          </w:p>
        </w:tc>
      </w:tr>
      <w:tr w:rsidR="001D7EDB" w:rsidRPr="004A0787" w14:paraId="02E4FC0D" w14:textId="77777777" w:rsidTr="001D7EDB">
        <w:tc>
          <w:tcPr>
            <w:tcW w:w="511" w:type="dxa"/>
            <w:vMerge/>
            <w:vAlign w:val="center"/>
          </w:tcPr>
          <w:p w14:paraId="70EB8818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16D0FF80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AE691DC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A76A640" w14:textId="26ADE023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4.889.716.585.000</w:t>
            </w:r>
          </w:p>
        </w:tc>
        <w:tc>
          <w:tcPr>
            <w:tcW w:w="2136" w:type="dxa"/>
          </w:tcPr>
          <w:p w14:paraId="24D4AC82" w14:textId="1720FE7E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4.466.558.051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EAC71A" w14:textId="190C2D48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09</w:t>
            </w:r>
          </w:p>
        </w:tc>
      </w:tr>
      <w:tr w:rsidR="001D7EDB" w:rsidRPr="004A0787" w14:paraId="5AF2E27E" w14:textId="77777777" w:rsidTr="001D7EDB">
        <w:tc>
          <w:tcPr>
            <w:tcW w:w="511" w:type="dxa"/>
            <w:vMerge/>
            <w:vAlign w:val="center"/>
          </w:tcPr>
          <w:p w14:paraId="25A63CC4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7575EDF7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8370781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227B390" w14:textId="325F22FD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5.534.371.433.000</w:t>
            </w:r>
          </w:p>
        </w:tc>
        <w:tc>
          <w:tcPr>
            <w:tcW w:w="2136" w:type="dxa"/>
          </w:tcPr>
          <w:p w14:paraId="48204AAB" w14:textId="38945D1D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5.271.647.809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DD542C" w14:textId="0331E9F8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05</w:t>
            </w:r>
          </w:p>
        </w:tc>
      </w:tr>
      <w:tr w:rsidR="001D7EDB" w:rsidRPr="004A0787" w14:paraId="16DF2AFD" w14:textId="77777777" w:rsidTr="001D7EDB">
        <w:tc>
          <w:tcPr>
            <w:tcW w:w="511" w:type="dxa"/>
            <w:vMerge w:val="restart"/>
            <w:vAlign w:val="center"/>
          </w:tcPr>
          <w:p w14:paraId="32E7D2B1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1002" w:type="dxa"/>
            <w:vMerge w:val="restart"/>
            <w:vAlign w:val="center"/>
          </w:tcPr>
          <w:p w14:paraId="028A9EC1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RAA</w:t>
            </w:r>
          </w:p>
        </w:tc>
        <w:tc>
          <w:tcPr>
            <w:tcW w:w="868" w:type="dxa"/>
            <w:vAlign w:val="center"/>
          </w:tcPr>
          <w:p w14:paraId="1AF90C69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F5DD7C2" w14:textId="4E919C60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6.944.525.743.000</w:t>
            </w:r>
          </w:p>
        </w:tc>
        <w:tc>
          <w:tcPr>
            <w:tcW w:w="2136" w:type="dxa"/>
          </w:tcPr>
          <w:p w14:paraId="2E2B267D" w14:textId="3BCC10A5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4.615.531.135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704A4C" w14:textId="2CE97529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50</w:t>
            </w:r>
          </w:p>
        </w:tc>
      </w:tr>
      <w:tr w:rsidR="001D7EDB" w:rsidRPr="004A0787" w14:paraId="60E044FF" w14:textId="77777777" w:rsidTr="001D7EDB">
        <w:tc>
          <w:tcPr>
            <w:tcW w:w="511" w:type="dxa"/>
            <w:vMerge/>
            <w:vAlign w:val="center"/>
          </w:tcPr>
          <w:p w14:paraId="0A80FC89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164D855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4CBF012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EC5CF68" w14:textId="44CE5293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7.546.995.255.000</w:t>
            </w:r>
          </w:p>
        </w:tc>
        <w:tc>
          <w:tcPr>
            <w:tcW w:w="2136" w:type="dxa"/>
          </w:tcPr>
          <w:p w14:paraId="05B2C611" w14:textId="3350568D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5.142.950.705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652243" w14:textId="134063DE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47</w:t>
            </w:r>
          </w:p>
        </w:tc>
      </w:tr>
      <w:tr w:rsidR="001D7EDB" w:rsidRPr="004A0787" w14:paraId="14AD8B26" w14:textId="77777777" w:rsidTr="001D7EDB">
        <w:trPr>
          <w:trHeight w:val="90"/>
        </w:trPr>
        <w:tc>
          <w:tcPr>
            <w:tcW w:w="511" w:type="dxa"/>
            <w:vMerge/>
            <w:vAlign w:val="center"/>
          </w:tcPr>
          <w:p w14:paraId="16C3D09E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126F90A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F2CE4F2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85822E7" w14:textId="0CA1261E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6.624.347.489.000</w:t>
            </w:r>
          </w:p>
        </w:tc>
        <w:tc>
          <w:tcPr>
            <w:tcW w:w="2136" w:type="dxa"/>
          </w:tcPr>
          <w:p w14:paraId="683FF605" w14:textId="5FD4FBEA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4.279.452.623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CE12A0" w14:textId="2843E815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5</w:t>
            </w:r>
          </w:p>
        </w:tc>
      </w:tr>
      <w:tr w:rsidR="001D7EDB" w:rsidRPr="004A0787" w14:paraId="5ABDECC2" w14:textId="77777777" w:rsidTr="001D7EDB">
        <w:tc>
          <w:tcPr>
            <w:tcW w:w="511" w:type="dxa"/>
            <w:vMerge/>
            <w:vAlign w:val="center"/>
          </w:tcPr>
          <w:p w14:paraId="60BFF091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E7CDA9E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6DBC779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8805243" w14:textId="337583F5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sz w:val="24"/>
                <w:szCs w:val="24"/>
              </w:rPr>
              <w:t>11.217.075.937.000</w:t>
            </w:r>
          </w:p>
        </w:tc>
        <w:tc>
          <w:tcPr>
            <w:tcW w:w="2136" w:type="dxa"/>
          </w:tcPr>
          <w:p w14:paraId="7DE09DFE" w14:textId="21269617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9.021.226.534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1A0852" w14:textId="502B3C74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24</w:t>
            </w:r>
          </w:p>
        </w:tc>
      </w:tr>
      <w:tr w:rsidR="001D7EDB" w:rsidRPr="004A0787" w14:paraId="3D63844B" w14:textId="77777777" w:rsidTr="001D7EDB">
        <w:tc>
          <w:tcPr>
            <w:tcW w:w="511" w:type="dxa"/>
            <w:vMerge w:val="restart"/>
            <w:vAlign w:val="center"/>
          </w:tcPr>
          <w:p w14:paraId="4330A671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</w:p>
        </w:tc>
        <w:tc>
          <w:tcPr>
            <w:tcW w:w="1002" w:type="dxa"/>
            <w:vMerge w:val="restart"/>
            <w:vAlign w:val="center"/>
          </w:tcPr>
          <w:p w14:paraId="3C6E2055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GJTL</w:t>
            </w:r>
          </w:p>
        </w:tc>
        <w:tc>
          <w:tcPr>
            <w:tcW w:w="868" w:type="dxa"/>
            <w:vAlign w:val="center"/>
          </w:tcPr>
          <w:p w14:paraId="67DB2A34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DEEF81D" w14:textId="33BBB9A3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8.097.861.000.000</w:t>
            </w:r>
          </w:p>
        </w:tc>
        <w:tc>
          <w:tcPr>
            <w:tcW w:w="2136" w:type="dxa"/>
          </w:tcPr>
          <w:p w14:paraId="33B1479A" w14:textId="11CC87A8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5.420.942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14BB55" w14:textId="25BB0B47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9</w:t>
            </w:r>
          </w:p>
        </w:tc>
      </w:tr>
      <w:tr w:rsidR="001D7EDB" w:rsidRPr="004A0787" w14:paraId="5B3417F6" w14:textId="77777777" w:rsidTr="001D7EDB">
        <w:tc>
          <w:tcPr>
            <w:tcW w:w="511" w:type="dxa"/>
            <w:vMerge/>
          </w:tcPr>
          <w:p w14:paraId="2DD717F9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FBF866C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194A457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E7185E8" w14:textId="23336273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7.624.956.000.000</w:t>
            </w:r>
          </w:p>
        </w:tc>
        <w:tc>
          <w:tcPr>
            <w:tcW w:w="2136" w:type="dxa"/>
          </w:tcPr>
          <w:p w14:paraId="042AE921" w14:textId="15ED07CF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4.749.681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3E5447" w14:textId="13AC742B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1</w:t>
            </w:r>
          </w:p>
        </w:tc>
      </w:tr>
      <w:tr w:rsidR="001D7EDB" w:rsidRPr="004A0787" w14:paraId="5C990C96" w14:textId="77777777" w:rsidTr="001D7EDB">
        <w:trPr>
          <w:trHeight w:val="90"/>
        </w:trPr>
        <w:tc>
          <w:tcPr>
            <w:tcW w:w="511" w:type="dxa"/>
            <w:vMerge/>
          </w:tcPr>
          <w:p w14:paraId="78880F0E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6B6925C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5199A14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238D61E" w14:textId="68042C48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8.320.091.000.000</w:t>
            </w:r>
          </w:p>
        </w:tc>
        <w:tc>
          <w:tcPr>
            <w:tcW w:w="2136" w:type="dxa"/>
          </w:tcPr>
          <w:p w14:paraId="097B29A0" w14:textId="15B98223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4.720.225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F881D1" w14:textId="59F15323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6</w:t>
            </w:r>
          </w:p>
        </w:tc>
      </w:tr>
      <w:tr w:rsidR="001D7EDB" w:rsidRPr="004A0787" w14:paraId="6654B46E" w14:textId="77777777" w:rsidTr="001D7EDB">
        <w:tc>
          <w:tcPr>
            <w:tcW w:w="511" w:type="dxa"/>
            <w:vMerge/>
          </w:tcPr>
          <w:p w14:paraId="7684B247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BB83B30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5C381C5" w14:textId="77777777" w:rsidR="004643DF" w:rsidRPr="004A0787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8563A87" w14:textId="6BA0F0BD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8.902.756.000.000</w:t>
            </w:r>
          </w:p>
        </w:tc>
        <w:tc>
          <w:tcPr>
            <w:tcW w:w="2136" w:type="dxa"/>
          </w:tcPr>
          <w:p w14:paraId="1F1056B0" w14:textId="7E80A64F" w:rsidR="004643DF" w:rsidRPr="004643DF" w:rsidRDefault="004643DF" w:rsidP="004643DF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sz w:val="24"/>
                <w:szCs w:val="24"/>
              </w:rPr>
              <w:t>5.344.228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DA6B56" w14:textId="1A0F446D" w:rsidR="004643DF" w:rsidRPr="004643DF" w:rsidRDefault="004643DF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7</w:t>
            </w:r>
          </w:p>
        </w:tc>
      </w:tr>
      <w:tr w:rsidR="001D7EDB" w:rsidRPr="004A0787" w14:paraId="75874768" w14:textId="77777777" w:rsidTr="001D7EDB">
        <w:tc>
          <w:tcPr>
            <w:tcW w:w="511" w:type="dxa"/>
            <w:vMerge w:val="restart"/>
            <w:vAlign w:val="center"/>
          </w:tcPr>
          <w:p w14:paraId="5A9AD945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</w:p>
        </w:tc>
        <w:tc>
          <w:tcPr>
            <w:tcW w:w="1002" w:type="dxa"/>
            <w:vMerge w:val="restart"/>
            <w:vAlign w:val="center"/>
          </w:tcPr>
          <w:p w14:paraId="018E08D5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KAI</w:t>
            </w:r>
          </w:p>
        </w:tc>
        <w:tc>
          <w:tcPr>
            <w:tcW w:w="868" w:type="dxa"/>
            <w:vAlign w:val="center"/>
          </w:tcPr>
          <w:p w14:paraId="40F581E9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258599C5" w14:textId="2741B895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.208.968.729.000</w:t>
            </w:r>
          </w:p>
        </w:tc>
        <w:tc>
          <w:tcPr>
            <w:tcW w:w="2136" w:type="dxa"/>
          </w:tcPr>
          <w:p w14:paraId="1168DC82" w14:textId="2FC51FE8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45.834.280.000</w:t>
            </w:r>
          </w:p>
        </w:tc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E014B4" w14:textId="0C7BD3EC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,29</w:t>
            </w:r>
          </w:p>
        </w:tc>
      </w:tr>
      <w:tr w:rsidR="001D7EDB" w:rsidRPr="004A0787" w14:paraId="059F6305" w14:textId="77777777" w:rsidTr="001D7EDB">
        <w:tc>
          <w:tcPr>
            <w:tcW w:w="511" w:type="dxa"/>
            <w:vMerge/>
            <w:vAlign w:val="center"/>
          </w:tcPr>
          <w:p w14:paraId="61CB5119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4FF310B6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AD4EDC9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5B2FF6E" w14:textId="6FE88A9E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.242.713.466.000</w:t>
            </w:r>
          </w:p>
        </w:tc>
        <w:tc>
          <w:tcPr>
            <w:tcW w:w="2136" w:type="dxa"/>
          </w:tcPr>
          <w:p w14:paraId="0EFDD669" w14:textId="3865C1CD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58.875.581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173D81" w14:textId="057DCD92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82</w:t>
            </w:r>
          </w:p>
        </w:tc>
      </w:tr>
      <w:tr w:rsidR="001D7EDB" w:rsidRPr="004A0787" w14:paraId="7054CA6E" w14:textId="77777777" w:rsidTr="001D7EDB">
        <w:tc>
          <w:tcPr>
            <w:tcW w:w="511" w:type="dxa"/>
            <w:vMerge/>
            <w:vAlign w:val="center"/>
          </w:tcPr>
          <w:p w14:paraId="4EA67289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6284C2B1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A2DE0BC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D135D5E" w14:textId="68A22589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64.884.591.000</w:t>
            </w:r>
          </w:p>
        </w:tc>
        <w:tc>
          <w:tcPr>
            <w:tcW w:w="2136" w:type="dxa"/>
          </w:tcPr>
          <w:p w14:paraId="1AF1CD85" w14:textId="455C5601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88.648.971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663039" w14:textId="4643FC6E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7</w:t>
            </w:r>
          </w:p>
        </w:tc>
      </w:tr>
      <w:tr w:rsidR="001D7EDB" w:rsidRPr="004A0787" w14:paraId="2A3FBA8C" w14:textId="77777777" w:rsidTr="001D7EDB">
        <w:tc>
          <w:tcPr>
            <w:tcW w:w="511" w:type="dxa"/>
            <w:vMerge/>
            <w:vAlign w:val="center"/>
          </w:tcPr>
          <w:p w14:paraId="7FE6C1FD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52ACF3A1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00B56E8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E11DFF1" w14:textId="7BEAAF06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41.446.706.000</w:t>
            </w:r>
          </w:p>
        </w:tc>
        <w:tc>
          <w:tcPr>
            <w:tcW w:w="2136" w:type="dxa"/>
          </w:tcPr>
          <w:p w14:paraId="6EC8FC56" w14:textId="7B5CA334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406.091.737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855CA4" w14:textId="3937F01D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5</w:t>
            </w:r>
          </w:p>
        </w:tc>
      </w:tr>
      <w:tr w:rsidR="001D7EDB" w:rsidRPr="004A0787" w14:paraId="7ED125C0" w14:textId="77777777" w:rsidTr="001D7EDB">
        <w:tc>
          <w:tcPr>
            <w:tcW w:w="511" w:type="dxa"/>
            <w:vMerge w:val="restart"/>
            <w:vAlign w:val="center"/>
          </w:tcPr>
          <w:p w14:paraId="69E464D3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</w:p>
        </w:tc>
        <w:tc>
          <w:tcPr>
            <w:tcW w:w="1002" w:type="dxa"/>
            <w:vMerge w:val="restart"/>
            <w:vAlign w:val="center"/>
          </w:tcPr>
          <w:p w14:paraId="79FCD5EE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MAS</w:t>
            </w:r>
          </w:p>
        </w:tc>
        <w:tc>
          <w:tcPr>
            <w:tcW w:w="868" w:type="dxa"/>
            <w:vAlign w:val="center"/>
          </w:tcPr>
          <w:p w14:paraId="73A7FF26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EF44008" w14:textId="7FDC2C56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11</w:t>
            </w:r>
          </w:p>
        </w:tc>
        <w:tc>
          <w:tcPr>
            <w:tcW w:w="2136" w:type="dxa"/>
          </w:tcPr>
          <w:p w14:paraId="4B4923AF" w14:textId="6DFC039A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30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446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EAD3EE" w14:textId="32034E72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7</w:t>
            </w:r>
          </w:p>
        </w:tc>
      </w:tr>
      <w:tr w:rsidR="001D7EDB" w:rsidRPr="004A0787" w14:paraId="166D817E" w14:textId="77777777" w:rsidTr="001D7EDB">
        <w:tc>
          <w:tcPr>
            <w:tcW w:w="511" w:type="dxa"/>
            <w:vMerge/>
          </w:tcPr>
          <w:p w14:paraId="38A24437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441FC96C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27F0D1A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F266242" w14:textId="6AD94C25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57</w:t>
            </w:r>
          </w:p>
        </w:tc>
        <w:tc>
          <w:tcPr>
            <w:tcW w:w="2136" w:type="dxa"/>
          </w:tcPr>
          <w:p w14:paraId="6E944036" w14:textId="7B727E02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9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9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61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704756" w14:textId="43E530F3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</w:tr>
      <w:tr w:rsidR="001D7EDB" w:rsidRPr="004A0787" w14:paraId="0C8B8F26" w14:textId="77777777" w:rsidTr="001D7EDB">
        <w:tc>
          <w:tcPr>
            <w:tcW w:w="511" w:type="dxa"/>
            <w:vMerge/>
          </w:tcPr>
          <w:p w14:paraId="020D6AAF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57C27FFC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BB4BA2B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F56E960" w14:textId="1455D447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9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694.000.000</w:t>
            </w:r>
          </w:p>
        </w:tc>
        <w:tc>
          <w:tcPr>
            <w:tcW w:w="2136" w:type="dxa"/>
          </w:tcPr>
          <w:p w14:paraId="0443D4FB" w14:textId="686292FD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88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4E5123" w14:textId="4A93A355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2</w:t>
            </w:r>
          </w:p>
        </w:tc>
      </w:tr>
      <w:tr w:rsidR="001D7EDB" w:rsidRPr="004A0787" w14:paraId="6AB5D440" w14:textId="77777777" w:rsidTr="001D7EDB">
        <w:tc>
          <w:tcPr>
            <w:tcW w:w="511" w:type="dxa"/>
            <w:vMerge/>
          </w:tcPr>
          <w:p w14:paraId="60FF59B4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F21315F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76FE153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A2428DD" w14:textId="05323786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93.000.000</w:t>
            </w:r>
          </w:p>
        </w:tc>
        <w:tc>
          <w:tcPr>
            <w:tcW w:w="2136" w:type="dxa"/>
          </w:tcPr>
          <w:p w14:paraId="78405590" w14:textId="5D314609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72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1F66C1" w14:textId="1CEDD18B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5</w:t>
            </w:r>
          </w:p>
        </w:tc>
      </w:tr>
      <w:tr w:rsidR="001D7EDB" w:rsidRPr="004A0787" w14:paraId="7181901C" w14:textId="77777777" w:rsidTr="001D7EDB">
        <w:tc>
          <w:tcPr>
            <w:tcW w:w="511" w:type="dxa"/>
            <w:vMerge w:val="restart"/>
            <w:vAlign w:val="center"/>
          </w:tcPr>
          <w:p w14:paraId="5C9C88CB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  <w:tc>
          <w:tcPr>
            <w:tcW w:w="1002" w:type="dxa"/>
            <w:vMerge w:val="restart"/>
            <w:vAlign w:val="center"/>
          </w:tcPr>
          <w:p w14:paraId="7C38C303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KICI</w:t>
            </w:r>
          </w:p>
        </w:tc>
        <w:tc>
          <w:tcPr>
            <w:tcW w:w="868" w:type="dxa"/>
            <w:vAlign w:val="center"/>
          </w:tcPr>
          <w:p w14:paraId="289E402E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A10E260" w14:textId="4398DAB9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44</w:t>
            </w:r>
          </w:p>
        </w:tc>
        <w:tc>
          <w:tcPr>
            <w:tcW w:w="2136" w:type="dxa"/>
          </w:tcPr>
          <w:p w14:paraId="54C96985" w14:textId="69797688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6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6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345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E1FBB1" w14:textId="6A8C76EB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58</w:t>
            </w:r>
          </w:p>
        </w:tc>
      </w:tr>
      <w:tr w:rsidR="001D7EDB" w:rsidRPr="004A0787" w14:paraId="12EF1245" w14:textId="77777777" w:rsidTr="001D7EDB">
        <w:tc>
          <w:tcPr>
            <w:tcW w:w="511" w:type="dxa"/>
            <w:vMerge/>
          </w:tcPr>
          <w:p w14:paraId="12828812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4AAE4CB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B1819D0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6A300C8" w14:textId="542E7E7F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0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56</w:t>
            </w:r>
          </w:p>
        </w:tc>
        <w:tc>
          <w:tcPr>
            <w:tcW w:w="2136" w:type="dxa"/>
          </w:tcPr>
          <w:p w14:paraId="36619F52" w14:textId="36E81D3A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8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68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422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29DC23" w14:textId="29BB02C5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83</w:t>
            </w:r>
          </w:p>
        </w:tc>
      </w:tr>
      <w:tr w:rsidR="001D7EDB" w:rsidRPr="004A0787" w14:paraId="5727FBFB" w14:textId="77777777" w:rsidTr="001D7EDB">
        <w:tc>
          <w:tcPr>
            <w:tcW w:w="511" w:type="dxa"/>
            <w:vMerge/>
          </w:tcPr>
          <w:p w14:paraId="789C9597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2A23A85C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4FE977B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6061D28" w14:textId="251F3452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9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32</w:t>
            </w:r>
          </w:p>
        </w:tc>
        <w:tc>
          <w:tcPr>
            <w:tcW w:w="2136" w:type="dxa"/>
          </w:tcPr>
          <w:p w14:paraId="53994858" w14:textId="705A5072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3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793661" w14:textId="0665FA8A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05</w:t>
            </w:r>
          </w:p>
        </w:tc>
      </w:tr>
      <w:tr w:rsidR="001D7EDB" w:rsidRPr="004A0787" w14:paraId="26638148" w14:textId="77777777" w:rsidTr="001D7EDB">
        <w:tc>
          <w:tcPr>
            <w:tcW w:w="511" w:type="dxa"/>
            <w:vMerge/>
          </w:tcPr>
          <w:p w14:paraId="33FAB6BC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4410903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E039334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A3306F0" w14:textId="6FD7F09E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4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86</w:t>
            </w:r>
          </w:p>
        </w:tc>
        <w:tc>
          <w:tcPr>
            <w:tcW w:w="2136" w:type="dxa"/>
          </w:tcPr>
          <w:p w14:paraId="029DDEE3" w14:textId="495226CD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61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7C58B1" w14:textId="114931BD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65</w:t>
            </w:r>
          </w:p>
        </w:tc>
      </w:tr>
      <w:tr w:rsidR="001D7EDB" w:rsidRPr="004A0787" w14:paraId="0BDE8AB8" w14:textId="77777777" w:rsidTr="001D7EDB">
        <w:tc>
          <w:tcPr>
            <w:tcW w:w="511" w:type="dxa"/>
            <w:vMerge w:val="restart"/>
            <w:vAlign w:val="center"/>
          </w:tcPr>
          <w:p w14:paraId="52635ED4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002" w:type="dxa"/>
            <w:vMerge w:val="restart"/>
            <w:vAlign w:val="center"/>
          </w:tcPr>
          <w:p w14:paraId="4939C348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PPF</w:t>
            </w:r>
          </w:p>
        </w:tc>
        <w:tc>
          <w:tcPr>
            <w:tcW w:w="868" w:type="dxa"/>
            <w:vAlign w:val="center"/>
          </w:tcPr>
          <w:p w14:paraId="480579F2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5241C1F" w14:textId="3EC36A66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4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81.000.000</w:t>
            </w:r>
          </w:p>
        </w:tc>
        <w:tc>
          <w:tcPr>
            <w:tcW w:w="2136" w:type="dxa"/>
          </w:tcPr>
          <w:p w14:paraId="2557979F" w14:textId="0E826D21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9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39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6077BE" w14:textId="4005DC94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6</w:t>
            </w:r>
          </w:p>
        </w:tc>
      </w:tr>
      <w:tr w:rsidR="001D7EDB" w:rsidRPr="004A0787" w14:paraId="0A877C23" w14:textId="77777777" w:rsidTr="001D7EDB">
        <w:tc>
          <w:tcPr>
            <w:tcW w:w="511" w:type="dxa"/>
            <w:vMerge/>
            <w:vAlign w:val="center"/>
          </w:tcPr>
          <w:p w14:paraId="737C6E63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07A3B8FD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EFC807A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7D99580" w14:textId="60D479A8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6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13.000.000</w:t>
            </w:r>
          </w:p>
        </w:tc>
        <w:tc>
          <w:tcPr>
            <w:tcW w:w="2136" w:type="dxa"/>
          </w:tcPr>
          <w:p w14:paraId="6149066C" w14:textId="5297DE2A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300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883C8B" w14:textId="3BEBE718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1D7EDB" w:rsidRPr="004A0787" w14:paraId="0045F69F" w14:textId="77777777" w:rsidTr="001D7EDB">
        <w:tc>
          <w:tcPr>
            <w:tcW w:w="511" w:type="dxa"/>
            <w:vMerge/>
            <w:vAlign w:val="center"/>
          </w:tcPr>
          <w:p w14:paraId="0AB203D0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6A4905C5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E6F5426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FFBF9C3" w14:textId="30FD50EF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483.000.000</w:t>
            </w:r>
          </w:p>
        </w:tc>
        <w:tc>
          <w:tcPr>
            <w:tcW w:w="2136" w:type="dxa"/>
          </w:tcPr>
          <w:p w14:paraId="60A9A460" w14:textId="786175D6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44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13DE59" w14:textId="640D4893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</w:t>
            </w:r>
          </w:p>
        </w:tc>
      </w:tr>
      <w:tr w:rsidR="001D7EDB" w:rsidRPr="004A0787" w14:paraId="5C1233C6" w14:textId="77777777" w:rsidTr="001D7EDB">
        <w:tc>
          <w:tcPr>
            <w:tcW w:w="511" w:type="dxa"/>
            <w:vMerge/>
            <w:vAlign w:val="center"/>
          </w:tcPr>
          <w:p w14:paraId="1712CFA9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47B54C14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13480A1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637529E" w14:textId="08566089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noProof/>
                <w:sz w:val="24"/>
                <w:szCs w:val="24"/>
              </w:rPr>
              <w:t>44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noProof/>
                <w:sz w:val="24"/>
                <w:szCs w:val="24"/>
              </w:rPr>
              <w:t>948.000.000</w:t>
            </w:r>
          </w:p>
        </w:tc>
        <w:tc>
          <w:tcPr>
            <w:tcW w:w="2136" w:type="dxa"/>
          </w:tcPr>
          <w:p w14:paraId="33693EBB" w14:textId="7534BF67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3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63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9862C6" w14:textId="6CA62CD4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1</w:t>
            </w:r>
          </w:p>
        </w:tc>
      </w:tr>
      <w:tr w:rsidR="001D7EDB" w:rsidRPr="004A0787" w14:paraId="3813EE09" w14:textId="77777777" w:rsidTr="001D7EDB">
        <w:tc>
          <w:tcPr>
            <w:tcW w:w="511" w:type="dxa"/>
            <w:vMerge w:val="restart"/>
            <w:vAlign w:val="center"/>
          </w:tcPr>
          <w:p w14:paraId="415917B5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</w:t>
            </w:r>
          </w:p>
        </w:tc>
        <w:tc>
          <w:tcPr>
            <w:tcW w:w="1002" w:type="dxa"/>
            <w:vMerge w:val="restart"/>
            <w:vAlign w:val="center"/>
          </w:tcPr>
          <w:p w14:paraId="11EF605C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I</w:t>
            </w:r>
          </w:p>
        </w:tc>
        <w:tc>
          <w:tcPr>
            <w:tcW w:w="868" w:type="dxa"/>
            <w:vAlign w:val="center"/>
          </w:tcPr>
          <w:p w14:paraId="27506897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2C9210D" w14:textId="060EC6C4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73.000.000</w:t>
            </w:r>
          </w:p>
        </w:tc>
        <w:tc>
          <w:tcPr>
            <w:tcW w:w="2136" w:type="dxa"/>
          </w:tcPr>
          <w:p w14:paraId="0905D268" w14:textId="514FACDC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6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85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659BB9" w14:textId="3E12C3C4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4</w:t>
            </w:r>
          </w:p>
        </w:tc>
      </w:tr>
      <w:tr w:rsidR="001D7EDB" w:rsidRPr="004A0787" w14:paraId="78C33753" w14:textId="77777777" w:rsidTr="001D7EDB">
        <w:tc>
          <w:tcPr>
            <w:tcW w:w="511" w:type="dxa"/>
            <w:vMerge/>
          </w:tcPr>
          <w:p w14:paraId="6F9FA356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A4A12CD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6C0265A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48C2967" w14:textId="6521CC47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336.000.000</w:t>
            </w:r>
          </w:p>
        </w:tc>
        <w:tc>
          <w:tcPr>
            <w:tcW w:w="2136" w:type="dxa"/>
          </w:tcPr>
          <w:p w14:paraId="401D4509" w14:textId="3928EDDE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35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EE4469" w14:textId="70ED0EB1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1</w:t>
            </w:r>
          </w:p>
        </w:tc>
      </w:tr>
      <w:tr w:rsidR="001D7EDB" w:rsidRPr="004A0787" w14:paraId="2C91EB80" w14:textId="77777777" w:rsidTr="001D7EDB">
        <w:tc>
          <w:tcPr>
            <w:tcW w:w="511" w:type="dxa"/>
            <w:vMerge/>
          </w:tcPr>
          <w:p w14:paraId="742E5A6B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14FB109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9476AFA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3DFE851" w14:textId="2A8108C0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2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616.000.000</w:t>
            </w:r>
          </w:p>
        </w:tc>
        <w:tc>
          <w:tcPr>
            <w:tcW w:w="2136" w:type="dxa"/>
          </w:tcPr>
          <w:p w14:paraId="5FE029B1" w14:textId="4AF23DE6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6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498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AC42F8" w14:textId="515989FF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</w:tr>
      <w:tr w:rsidR="001D7EDB" w:rsidRPr="004A0787" w14:paraId="335A4F3E" w14:textId="77777777" w:rsidTr="001D7EDB">
        <w:tc>
          <w:tcPr>
            <w:tcW w:w="511" w:type="dxa"/>
            <w:vMerge/>
          </w:tcPr>
          <w:p w14:paraId="75046B4F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5959F6C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811D777" w14:textId="77777777" w:rsidR="001D7EDB" w:rsidRPr="004A0787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F83B2EA" w14:textId="4152948D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011.000.000</w:t>
            </w:r>
          </w:p>
        </w:tc>
        <w:tc>
          <w:tcPr>
            <w:tcW w:w="2136" w:type="dxa"/>
          </w:tcPr>
          <w:p w14:paraId="7A73AE2B" w14:textId="0D2B9DC6" w:rsidR="001D7EDB" w:rsidRPr="001D7EDB" w:rsidRDefault="001D7EDB" w:rsidP="001D7ED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5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D7EDB">
              <w:rPr>
                <w:rFonts w:ascii="Times New Roman" w:hAnsi="Times New Roman" w:cs="Times New Roman"/>
                <w:sz w:val="24"/>
                <w:szCs w:val="24"/>
              </w:rPr>
              <w:t>881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EDAEDE" w14:textId="730FD27A" w:rsidR="001D7EDB" w:rsidRPr="001D7EDB" w:rsidRDefault="001D7ED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2</w:t>
            </w:r>
          </w:p>
        </w:tc>
      </w:tr>
      <w:tr w:rsidR="005622F8" w:rsidRPr="004A0787" w14:paraId="2F5BA231" w14:textId="77777777" w:rsidTr="000F1DA7">
        <w:tc>
          <w:tcPr>
            <w:tcW w:w="511" w:type="dxa"/>
            <w:vMerge w:val="restart"/>
            <w:vAlign w:val="center"/>
          </w:tcPr>
          <w:p w14:paraId="2A9EDA23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</w:t>
            </w:r>
          </w:p>
        </w:tc>
        <w:tc>
          <w:tcPr>
            <w:tcW w:w="1002" w:type="dxa"/>
            <w:vMerge w:val="restart"/>
            <w:vAlign w:val="center"/>
          </w:tcPr>
          <w:p w14:paraId="2B2337AC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NCN</w:t>
            </w:r>
          </w:p>
        </w:tc>
        <w:tc>
          <w:tcPr>
            <w:tcW w:w="868" w:type="dxa"/>
            <w:vAlign w:val="center"/>
          </w:tcPr>
          <w:p w14:paraId="011B9BDA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B36AFEC" w14:textId="15286A9E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44.000.000</w:t>
            </w:r>
          </w:p>
        </w:tc>
        <w:tc>
          <w:tcPr>
            <w:tcW w:w="2136" w:type="dxa"/>
          </w:tcPr>
          <w:p w14:paraId="1C07AD48" w14:textId="1AE3B48A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87.000.000</w:t>
            </w:r>
          </w:p>
        </w:tc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8F5924" w14:textId="0766E868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7</w:t>
            </w:r>
          </w:p>
        </w:tc>
      </w:tr>
      <w:tr w:rsidR="005622F8" w:rsidRPr="004A0787" w14:paraId="704D629C" w14:textId="77777777" w:rsidTr="000F1DA7">
        <w:tc>
          <w:tcPr>
            <w:tcW w:w="511" w:type="dxa"/>
            <w:vMerge/>
          </w:tcPr>
          <w:p w14:paraId="696A0771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3AC6B7F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8A49AC4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DD20A73" w14:textId="4BFDB6FC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31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808.000.000</w:t>
            </w:r>
          </w:p>
        </w:tc>
        <w:tc>
          <w:tcPr>
            <w:tcW w:w="2136" w:type="dxa"/>
          </w:tcPr>
          <w:p w14:paraId="0DE7AEEE" w14:textId="499C1E94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71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2E8913" w14:textId="11EE874B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85</w:t>
            </w:r>
          </w:p>
        </w:tc>
      </w:tr>
      <w:tr w:rsidR="005622F8" w:rsidRPr="004A0787" w14:paraId="15FA25AE" w14:textId="77777777" w:rsidTr="000F1DA7">
        <w:tc>
          <w:tcPr>
            <w:tcW w:w="511" w:type="dxa"/>
            <w:vMerge/>
          </w:tcPr>
          <w:p w14:paraId="63CCEA2A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74031E3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4C6A923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45344C2" w14:textId="7E0787E2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52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188.000.000</w:t>
            </w:r>
          </w:p>
        </w:tc>
        <w:tc>
          <w:tcPr>
            <w:tcW w:w="2136" w:type="dxa"/>
          </w:tcPr>
          <w:p w14:paraId="1981A44A" w14:textId="2D00C4B7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35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886E3F" w14:textId="06C913DA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08</w:t>
            </w:r>
          </w:p>
        </w:tc>
      </w:tr>
      <w:tr w:rsidR="005622F8" w:rsidRPr="004A0787" w14:paraId="2F56096D" w14:textId="77777777" w:rsidTr="000F1DA7">
        <w:tc>
          <w:tcPr>
            <w:tcW w:w="511" w:type="dxa"/>
            <w:vMerge/>
          </w:tcPr>
          <w:p w14:paraId="38843FEE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4955E62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152B609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D1E4857" w14:textId="69411BB2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71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156.000.000</w:t>
            </w:r>
          </w:p>
        </w:tc>
        <w:tc>
          <w:tcPr>
            <w:tcW w:w="2136" w:type="dxa"/>
          </w:tcPr>
          <w:p w14:paraId="1DCA1FFA" w14:textId="6A3F08AA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05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noProof/>
                <w:sz w:val="24"/>
                <w:szCs w:val="24"/>
              </w:rPr>
              <w:t>461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3982A6" w14:textId="6B0B503C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72</w:t>
            </w:r>
          </w:p>
        </w:tc>
      </w:tr>
      <w:tr w:rsidR="005622F8" w:rsidRPr="004A0787" w14:paraId="024D35E9" w14:textId="77777777" w:rsidTr="000F1DA7">
        <w:tc>
          <w:tcPr>
            <w:tcW w:w="511" w:type="dxa"/>
            <w:vMerge w:val="restart"/>
            <w:vAlign w:val="center"/>
          </w:tcPr>
          <w:p w14:paraId="12B45C76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</w:p>
        </w:tc>
        <w:tc>
          <w:tcPr>
            <w:tcW w:w="1002" w:type="dxa"/>
            <w:vMerge w:val="restart"/>
            <w:vAlign w:val="center"/>
          </w:tcPr>
          <w:p w14:paraId="2C4BE7BF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PMX</w:t>
            </w:r>
          </w:p>
        </w:tc>
        <w:tc>
          <w:tcPr>
            <w:tcW w:w="868" w:type="dxa"/>
            <w:vAlign w:val="center"/>
          </w:tcPr>
          <w:p w14:paraId="77064BCC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796C0E7" w14:textId="268E8EE6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11.000.000</w:t>
            </w:r>
          </w:p>
        </w:tc>
        <w:tc>
          <w:tcPr>
            <w:tcW w:w="2136" w:type="dxa"/>
          </w:tcPr>
          <w:p w14:paraId="7D73380E" w14:textId="149F7667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95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3A5EA2" w14:textId="2C11F6EC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1</w:t>
            </w:r>
          </w:p>
        </w:tc>
      </w:tr>
      <w:tr w:rsidR="005622F8" w:rsidRPr="004A0787" w14:paraId="364F6437" w14:textId="77777777" w:rsidTr="000F1DA7">
        <w:tc>
          <w:tcPr>
            <w:tcW w:w="511" w:type="dxa"/>
            <w:vMerge/>
          </w:tcPr>
          <w:p w14:paraId="6719E2F1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7241357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E06CEA3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63241D9" w14:textId="17055FFC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18.000.000</w:t>
            </w:r>
          </w:p>
        </w:tc>
        <w:tc>
          <w:tcPr>
            <w:tcW w:w="2136" w:type="dxa"/>
          </w:tcPr>
          <w:p w14:paraId="2114D469" w14:textId="5E0C9365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75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258AED" w14:textId="483A8F94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4</w:t>
            </w:r>
          </w:p>
        </w:tc>
      </w:tr>
      <w:tr w:rsidR="005622F8" w:rsidRPr="004A0787" w14:paraId="3727D8D8" w14:textId="77777777" w:rsidTr="000F1DA7">
        <w:trPr>
          <w:trHeight w:val="90"/>
        </w:trPr>
        <w:tc>
          <w:tcPr>
            <w:tcW w:w="511" w:type="dxa"/>
            <w:vMerge/>
          </w:tcPr>
          <w:p w14:paraId="1EC45BB6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DFF24C3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0325043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53E0B41" w14:textId="600E73BE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58.000.000</w:t>
            </w:r>
          </w:p>
        </w:tc>
        <w:tc>
          <w:tcPr>
            <w:tcW w:w="2136" w:type="dxa"/>
          </w:tcPr>
          <w:p w14:paraId="4842B2A0" w14:textId="010FED1C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57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CB8130" w14:textId="09A3046D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4</w:t>
            </w:r>
          </w:p>
        </w:tc>
      </w:tr>
      <w:tr w:rsidR="005622F8" w:rsidRPr="004A0787" w14:paraId="4CC6FE12" w14:textId="77777777" w:rsidTr="000F1DA7">
        <w:tc>
          <w:tcPr>
            <w:tcW w:w="511" w:type="dxa"/>
            <w:vMerge/>
          </w:tcPr>
          <w:p w14:paraId="0EB6981C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DF62226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688B338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355033A7" w14:textId="158CF2A0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72.000.000</w:t>
            </w:r>
          </w:p>
        </w:tc>
        <w:tc>
          <w:tcPr>
            <w:tcW w:w="2136" w:type="dxa"/>
          </w:tcPr>
          <w:p w14:paraId="60DA4C02" w14:textId="52459864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06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A2C75D" w14:textId="4DED6D0A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8</w:t>
            </w:r>
          </w:p>
        </w:tc>
      </w:tr>
      <w:tr w:rsidR="005622F8" w:rsidRPr="004A0787" w14:paraId="35C6B246" w14:textId="77777777" w:rsidTr="000F1DA7">
        <w:tc>
          <w:tcPr>
            <w:tcW w:w="511" w:type="dxa"/>
            <w:vMerge w:val="restart"/>
            <w:vAlign w:val="center"/>
          </w:tcPr>
          <w:p w14:paraId="090DD6BA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</w:t>
            </w:r>
          </w:p>
        </w:tc>
        <w:tc>
          <w:tcPr>
            <w:tcW w:w="1002" w:type="dxa"/>
            <w:vMerge w:val="restart"/>
            <w:vAlign w:val="center"/>
          </w:tcPr>
          <w:p w14:paraId="72F35D68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KY</w:t>
            </w:r>
          </w:p>
        </w:tc>
        <w:tc>
          <w:tcPr>
            <w:tcW w:w="868" w:type="dxa"/>
            <w:vAlign w:val="center"/>
          </w:tcPr>
          <w:p w14:paraId="7D5355B0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10B4B56" w14:textId="7AE3F5DB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08.000.000</w:t>
            </w:r>
          </w:p>
        </w:tc>
        <w:tc>
          <w:tcPr>
            <w:tcW w:w="2136" w:type="dxa"/>
          </w:tcPr>
          <w:p w14:paraId="2955C23D" w14:textId="5921F212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72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096724" w14:textId="287CEF40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</w:tr>
      <w:tr w:rsidR="005622F8" w:rsidRPr="004A0787" w14:paraId="5909D3AF" w14:textId="77777777" w:rsidTr="000F1DA7">
        <w:tc>
          <w:tcPr>
            <w:tcW w:w="511" w:type="dxa"/>
            <w:vMerge/>
          </w:tcPr>
          <w:p w14:paraId="22B1EFAA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F440422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F5F48BF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5768A4C" w14:textId="4E3C883B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46.000.000</w:t>
            </w:r>
          </w:p>
        </w:tc>
        <w:tc>
          <w:tcPr>
            <w:tcW w:w="2136" w:type="dxa"/>
          </w:tcPr>
          <w:p w14:paraId="3FA46751" w14:textId="432441F6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84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1C62DF" w14:textId="5BF34330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4</w:t>
            </w:r>
          </w:p>
        </w:tc>
      </w:tr>
      <w:tr w:rsidR="005622F8" w:rsidRPr="004A0787" w14:paraId="5A6515BF" w14:textId="77777777" w:rsidTr="000F1DA7">
        <w:tc>
          <w:tcPr>
            <w:tcW w:w="511" w:type="dxa"/>
            <w:vMerge/>
          </w:tcPr>
          <w:p w14:paraId="690AD622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FC5D654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3BC37A5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6AF9AB2" w14:textId="55A03680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87.000.000</w:t>
            </w:r>
          </w:p>
        </w:tc>
        <w:tc>
          <w:tcPr>
            <w:tcW w:w="2136" w:type="dxa"/>
          </w:tcPr>
          <w:p w14:paraId="39CE6BC4" w14:textId="074D5401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06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091485" w14:textId="1E657995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1</w:t>
            </w:r>
          </w:p>
        </w:tc>
      </w:tr>
      <w:tr w:rsidR="005622F8" w:rsidRPr="004A0787" w14:paraId="7D71D236" w14:textId="77777777" w:rsidTr="000F1DA7">
        <w:tc>
          <w:tcPr>
            <w:tcW w:w="511" w:type="dxa"/>
            <w:vMerge/>
          </w:tcPr>
          <w:p w14:paraId="73001BA6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6319248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6C5D26A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3E25E275" w14:textId="553ED8FC" w:rsidR="005622F8" w:rsidRPr="005622F8" w:rsidRDefault="005622F8" w:rsidP="005622F8">
            <w:pPr>
              <w:widowControl w:val="0"/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91.000.000</w:t>
            </w:r>
          </w:p>
        </w:tc>
        <w:tc>
          <w:tcPr>
            <w:tcW w:w="2136" w:type="dxa"/>
          </w:tcPr>
          <w:p w14:paraId="4E6D73F3" w14:textId="7C70FF10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99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061C20" w14:textId="35F6073F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1</w:t>
            </w:r>
          </w:p>
        </w:tc>
      </w:tr>
      <w:tr w:rsidR="005622F8" w:rsidRPr="004A0787" w14:paraId="7D06D678" w14:textId="77777777" w:rsidTr="000F1DA7">
        <w:tc>
          <w:tcPr>
            <w:tcW w:w="511" w:type="dxa"/>
            <w:vMerge w:val="restart"/>
            <w:vAlign w:val="center"/>
          </w:tcPr>
          <w:p w14:paraId="129A529D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</w:p>
        </w:tc>
        <w:tc>
          <w:tcPr>
            <w:tcW w:w="1002" w:type="dxa"/>
            <w:vMerge w:val="restart"/>
            <w:vAlign w:val="center"/>
          </w:tcPr>
          <w:p w14:paraId="45600137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ANR</w:t>
            </w:r>
          </w:p>
        </w:tc>
        <w:tc>
          <w:tcPr>
            <w:tcW w:w="868" w:type="dxa"/>
            <w:vAlign w:val="center"/>
          </w:tcPr>
          <w:p w14:paraId="0F1B6CF5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2A2F9B8B" w14:textId="498F36A0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08.000</w:t>
            </w:r>
          </w:p>
        </w:tc>
        <w:tc>
          <w:tcPr>
            <w:tcW w:w="2136" w:type="dxa"/>
          </w:tcPr>
          <w:p w14:paraId="7F6EE13C" w14:textId="1235695B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82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C3AE69" w14:textId="3A80C59E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6</w:t>
            </w:r>
          </w:p>
        </w:tc>
      </w:tr>
      <w:tr w:rsidR="005622F8" w:rsidRPr="004A0787" w14:paraId="32696488" w14:textId="77777777" w:rsidTr="000F1DA7">
        <w:tc>
          <w:tcPr>
            <w:tcW w:w="511" w:type="dxa"/>
            <w:vMerge/>
          </w:tcPr>
          <w:p w14:paraId="0A5EC21E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049AA93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521B3A6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8F5D707" w14:textId="56BC308F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18.000</w:t>
            </w:r>
          </w:p>
        </w:tc>
        <w:tc>
          <w:tcPr>
            <w:tcW w:w="2136" w:type="dxa"/>
          </w:tcPr>
          <w:p w14:paraId="5A46D459" w14:textId="526B82EE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9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4D4BFF" w14:textId="792A0E0B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2</w:t>
            </w:r>
          </w:p>
        </w:tc>
      </w:tr>
      <w:tr w:rsidR="005622F8" w:rsidRPr="004A0787" w14:paraId="274F27CF" w14:textId="77777777" w:rsidTr="000F1DA7">
        <w:tc>
          <w:tcPr>
            <w:tcW w:w="511" w:type="dxa"/>
            <w:vMerge/>
          </w:tcPr>
          <w:p w14:paraId="104288A8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38140F0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0A521F5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A14ADFE" w14:textId="580A9F5C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98.000</w:t>
            </w:r>
          </w:p>
        </w:tc>
        <w:tc>
          <w:tcPr>
            <w:tcW w:w="2136" w:type="dxa"/>
          </w:tcPr>
          <w:p w14:paraId="566391A9" w14:textId="7FA7C392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93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D7D690" w14:textId="5D69BF6B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1</w:t>
            </w:r>
          </w:p>
        </w:tc>
      </w:tr>
      <w:tr w:rsidR="005622F8" w:rsidRPr="004A0787" w14:paraId="414811F5" w14:textId="77777777" w:rsidTr="000F1DA7">
        <w:tc>
          <w:tcPr>
            <w:tcW w:w="511" w:type="dxa"/>
            <w:vMerge/>
          </w:tcPr>
          <w:p w14:paraId="22B6ED58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EBC04D6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E126499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2AA4023" w14:textId="10CFC557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13.000</w:t>
            </w:r>
          </w:p>
        </w:tc>
        <w:tc>
          <w:tcPr>
            <w:tcW w:w="2136" w:type="dxa"/>
          </w:tcPr>
          <w:p w14:paraId="686B509C" w14:textId="2EEF6056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54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005EF7" w14:textId="3CE15CCA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5</w:t>
            </w:r>
          </w:p>
        </w:tc>
      </w:tr>
      <w:tr w:rsidR="005622F8" w:rsidRPr="004A0787" w14:paraId="631547FA" w14:textId="77777777" w:rsidTr="000F1DA7">
        <w:tc>
          <w:tcPr>
            <w:tcW w:w="511" w:type="dxa"/>
            <w:vMerge w:val="restart"/>
            <w:vAlign w:val="center"/>
          </w:tcPr>
          <w:p w14:paraId="04E5B0F6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</w:p>
        </w:tc>
        <w:tc>
          <w:tcPr>
            <w:tcW w:w="1002" w:type="dxa"/>
            <w:vMerge w:val="restart"/>
            <w:vAlign w:val="center"/>
          </w:tcPr>
          <w:p w14:paraId="7AC26F62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JAA</w:t>
            </w:r>
          </w:p>
        </w:tc>
        <w:tc>
          <w:tcPr>
            <w:tcW w:w="868" w:type="dxa"/>
            <w:vAlign w:val="center"/>
          </w:tcPr>
          <w:p w14:paraId="1037EE47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CBCCE04" w14:textId="39A4B690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4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88</w:t>
            </w:r>
          </w:p>
        </w:tc>
        <w:tc>
          <w:tcPr>
            <w:tcW w:w="2136" w:type="dxa"/>
          </w:tcPr>
          <w:p w14:paraId="02386073" w14:textId="12D08EC0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39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D8CBF5" w14:textId="2CB180F5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</w:tr>
      <w:tr w:rsidR="005622F8" w:rsidRPr="004A0787" w14:paraId="696644C3" w14:textId="77777777" w:rsidTr="000F1DA7">
        <w:tc>
          <w:tcPr>
            <w:tcW w:w="511" w:type="dxa"/>
            <w:vMerge/>
          </w:tcPr>
          <w:p w14:paraId="427727B9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03BBF3E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F24A1F6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B663EB1" w14:textId="0A18A578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05</w:t>
            </w:r>
          </w:p>
        </w:tc>
        <w:tc>
          <w:tcPr>
            <w:tcW w:w="2136" w:type="dxa"/>
          </w:tcPr>
          <w:p w14:paraId="1C8014D3" w14:textId="078971DC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11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AB9454" w14:textId="30AD0D19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</w:t>
            </w:r>
          </w:p>
        </w:tc>
      </w:tr>
      <w:tr w:rsidR="005622F8" w:rsidRPr="004A0787" w14:paraId="768CFC56" w14:textId="77777777" w:rsidTr="000F1DA7">
        <w:tc>
          <w:tcPr>
            <w:tcW w:w="511" w:type="dxa"/>
            <w:vMerge/>
          </w:tcPr>
          <w:p w14:paraId="1368DC90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8E22D1F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7E9C990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EE68835" w14:textId="75E481C8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09.000.000</w:t>
            </w:r>
          </w:p>
        </w:tc>
        <w:tc>
          <w:tcPr>
            <w:tcW w:w="2136" w:type="dxa"/>
          </w:tcPr>
          <w:p w14:paraId="2D042C80" w14:textId="1F66D02E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26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2BFCC6" w14:textId="79DC469B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5</w:t>
            </w:r>
          </w:p>
        </w:tc>
      </w:tr>
      <w:tr w:rsidR="005622F8" w:rsidRPr="004A0787" w14:paraId="3693DE0A" w14:textId="77777777" w:rsidTr="000F1DA7">
        <w:tc>
          <w:tcPr>
            <w:tcW w:w="511" w:type="dxa"/>
            <w:vMerge/>
          </w:tcPr>
          <w:p w14:paraId="19B9693A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906A4D1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EEDE276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7157825" w14:textId="1C642493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63.000.000</w:t>
            </w:r>
          </w:p>
        </w:tc>
        <w:tc>
          <w:tcPr>
            <w:tcW w:w="2136" w:type="dxa"/>
          </w:tcPr>
          <w:p w14:paraId="6DAF14E1" w14:textId="3379E0F7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23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C0FC16" w14:textId="128D8FF0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</w:tr>
      <w:tr w:rsidR="005622F8" w:rsidRPr="004A0787" w14:paraId="68A3DEAA" w14:textId="77777777" w:rsidTr="000F1DA7">
        <w:tc>
          <w:tcPr>
            <w:tcW w:w="511" w:type="dxa"/>
            <w:vMerge w:val="restart"/>
            <w:vAlign w:val="center"/>
          </w:tcPr>
          <w:p w14:paraId="61B9FDD2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</w:t>
            </w:r>
          </w:p>
        </w:tc>
        <w:tc>
          <w:tcPr>
            <w:tcW w:w="1002" w:type="dxa"/>
            <w:vMerge w:val="restart"/>
            <w:vAlign w:val="center"/>
          </w:tcPr>
          <w:p w14:paraId="374B597A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RAS</w:t>
            </w:r>
          </w:p>
        </w:tc>
        <w:tc>
          <w:tcPr>
            <w:tcW w:w="868" w:type="dxa"/>
            <w:vAlign w:val="center"/>
          </w:tcPr>
          <w:p w14:paraId="60B45E48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291DC82" w14:textId="1D9379CA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46</w:t>
            </w:r>
          </w:p>
        </w:tc>
        <w:tc>
          <w:tcPr>
            <w:tcW w:w="2136" w:type="dxa"/>
          </w:tcPr>
          <w:p w14:paraId="30C50D5E" w14:textId="1F1C6811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0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69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9E9417" w14:textId="5BD7A5C1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</w:tr>
      <w:tr w:rsidR="005622F8" w:rsidRPr="004A0787" w14:paraId="5F37C19D" w14:textId="77777777" w:rsidTr="000F1DA7">
        <w:tc>
          <w:tcPr>
            <w:tcW w:w="511" w:type="dxa"/>
            <w:vMerge/>
          </w:tcPr>
          <w:p w14:paraId="71A21551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218C467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B33868C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2BD8EB0" w14:textId="552BD72F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06</w:t>
            </w:r>
          </w:p>
        </w:tc>
        <w:tc>
          <w:tcPr>
            <w:tcW w:w="2136" w:type="dxa"/>
          </w:tcPr>
          <w:p w14:paraId="7D17CA01" w14:textId="7218CFE3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04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AD80ED" w14:textId="7AFEC676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8</w:t>
            </w:r>
          </w:p>
        </w:tc>
      </w:tr>
      <w:tr w:rsidR="005622F8" w:rsidRPr="004A0787" w14:paraId="007DF489" w14:textId="77777777" w:rsidTr="000F1DA7">
        <w:trPr>
          <w:trHeight w:val="79"/>
        </w:trPr>
        <w:tc>
          <w:tcPr>
            <w:tcW w:w="511" w:type="dxa"/>
            <w:vMerge/>
          </w:tcPr>
          <w:p w14:paraId="790B82BE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9A3A3A4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5C9A4B8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3C0EE07" w14:textId="5DB2F014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2136" w:type="dxa"/>
          </w:tcPr>
          <w:p w14:paraId="5B784B72" w14:textId="7BB179E7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75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F34A81" w14:textId="1B10858B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5</w:t>
            </w:r>
          </w:p>
        </w:tc>
      </w:tr>
      <w:tr w:rsidR="005622F8" w:rsidRPr="004A0787" w14:paraId="3DCB8348" w14:textId="77777777" w:rsidTr="000F1DA7">
        <w:tc>
          <w:tcPr>
            <w:tcW w:w="511" w:type="dxa"/>
            <w:vMerge/>
          </w:tcPr>
          <w:p w14:paraId="7B1ACBB0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E050750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1F66E7E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5F996DD" w14:textId="0DA168F7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53</w:t>
            </w:r>
          </w:p>
        </w:tc>
        <w:tc>
          <w:tcPr>
            <w:tcW w:w="2136" w:type="dxa"/>
          </w:tcPr>
          <w:p w14:paraId="631D73E0" w14:textId="36DC2B1E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F33F2C" w14:textId="63DFF5E4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8</w:t>
            </w:r>
          </w:p>
        </w:tc>
      </w:tr>
      <w:tr w:rsidR="005622F8" w:rsidRPr="004A0787" w14:paraId="27A31C79" w14:textId="77777777" w:rsidTr="000F1DA7">
        <w:tc>
          <w:tcPr>
            <w:tcW w:w="511" w:type="dxa"/>
            <w:vMerge w:val="restart"/>
            <w:vAlign w:val="center"/>
          </w:tcPr>
          <w:p w14:paraId="43782438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</w:p>
        </w:tc>
        <w:tc>
          <w:tcPr>
            <w:tcW w:w="1002" w:type="dxa"/>
            <w:vMerge w:val="restart"/>
            <w:vAlign w:val="center"/>
          </w:tcPr>
          <w:p w14:paraId="7312419F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LS</w:t>
            </w:r>
          </w:p>
        </w:tc>
        <w:tc>
          <w:tcPr>
            <w:tcW w:w="868" w:type="dxa"/>
            <w:vAlign w:val="center"/>
          </w:tcPr>
          <w:p w14:paraId="1E6C6354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3F2B5D04" w14:textId="0F4838AC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59.000.000</w:t>
            </w:r>
          </w:p>
        </w:tc>
        <w:tc>
          <w:tcPr>
            <w:tcW w:w="2136" w:type="dxa"/>
          </w:tcPr>
          <w:p w14:paraId="7D9C3193" w14:textId="6F806B86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38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26CD69" w14:textId="21E92836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4</w:t>
            </w:r>
          </w:p>
        </w:tc>
      </w:tr>
      <w:tr w:rsidR="005622F8" w:rsidRPr="004A0787" w14:paraId="0B56D299" w14:textId="77777777" w:rsidTr="000F1DA7">
        <w:trPr>
          <w:trHeight w:val="216"/>
        </w:trPr>
        <w:tc>
          <w:tcPr>
            <w:tcW w:w="511" w:type="dxa"/>
            <w:vMerge/>
          </w:tcPr>
          <w:p w14:paraId="37881404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A74B0EC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9B434E9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15EAD21" w14:textId="662FB805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54.000.000</w:t>
            </w:r>
          </w:p>
        </w:tc>
        <w:tc>
          <w:tcPr>
            <w:tcW w:w="2136" w:type="dxa"/>
          </w:tcPr>
          <w:p w14:paraId="6824A6B3" w14:textId="3235EA8A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58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1C0774" w14:textId="08B8672D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46</w:t>
            </w:r>
          </w:p>
        </w:tc>
      </w:tr>
      <w:tr w:rsidR="005622F8" w:rsidRPr="004A0787" w14:paraId="35BFF848" w14:textId="77777777" w:rsidTr="000F1DA7">
        <w:tc>
          <w:tcPr>
            <w:tcW w:w="511" w:type="dxa"/>
            <w:vMerge/>
          </w:tcPr>
          <w:p w14:paraId="1CD9E8D0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EC53400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E68C5EF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47E24E3" w14:textId="61BBE7B1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85.000.000</w:t>
            </w:r>
          </w:p>
        </w:tc>
        <w:tc>
          <w:tcPr>
            <w:tcW w:w="2136" w:type="dxa"/>
          </w:tcPr>
          <w:p w14:paraId="6659E1BE" w14:textId="6F2ACF7C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8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362897" w14:textId="255AEEBC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9</w:t>
            </w:r>
          </w:p>
        </w:tc>
      </w:tr>
      <w:tr w:rsidR="005622F8" w:rsidRPr="004A0787" w14:paraId="1D026FB3" w14:textId="77777777" w:rsidTr="000F1DA7">
        <w:tc>
          <w:tcPr>
            <w:tcW w:w="511" w:type="dxa"/>
            <w:vMerge/>
          </w:tcPr>
          <w:p w14:paraId="20A4AA50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82695D4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B4ECCE5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9172FBB" w14:textId="1B074611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07.000.000</w:t>
            </w:r>
          </w:p>
        </w:tc>
        <w:tc>
          <w:tcPr>
            <w:tcW w:w="2136" w:type="dxa"/>
          </w:tcPr>
          <w:p w14:paraId="598ED7CC" w14:textId="0802A817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16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F99628" w14:textId="2C855D6B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6</w:t>
            </w:r>
          </w:p>
        </w:tc>
      </w:tr>
      <w:tr w:rsidR="005622F8" w:rsidRPr="004A0787" w14:paraId="6D96D33B" w14:textId="77777777" w:rsidTr="000F1DA7">
        <w:tc>
          <w:tcPr>
            <w:tcW w:w="511" w:type="dxa"/>
            <w:vMerge w:val="restart"/>
            <w:vAlign w:val="center"/>
          </w:tcPr>
          <w:p w14:paraId="0183E07A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8</w:t>
            </w:r>
          </w:p>
        </w:tc>
        <w:tc>
          <w:tcPr>
            <w:tcW w:w="1002" w:type="dxa"/>
            <w:vMerge w:val="restart"/>
            <w:vAlign w:val="center"/>
          </w:tcPr>
          <w:p w14:paraId="3B474F82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ICY</w:t>
            </w:r>
          </w:p>
        </w:tc>
        <w:tc>
          <w:tcPr>
            <w:tcW w:w="868" w:type="dxa"/>
            <w:vAlign w:val="center"/>
          </w:tcPr>
          <w:p w14:paraId="39C207FE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63B97170" w14:textId="57204574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01</w:t>
            </w:r>
          </w:p>
        </w:tc>
        <w:tc>
          <w:tcPr>
            <w:tcW w:w="2136" w:type="dxa"/>
          </w:tcPr>
          <w:p w14:paraId="5C41D18B" w14:textId="79FA6DB6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8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10A500" w14:textId="135D916A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0</w:t>
            </w:r>
          </w:p>
        </w:tc>
      </w:tr>
      <w:tr w:rsidR="005622F8" w:rsidRPr="004A0787" w14:paraId="16F1416A" w14:textId="77777777" w:rsidTr="000F1DA7">
        <w:tc>
          <w:tcPr>
            <w:tcW w:w="511" w:type="dxa"/>
            <w:vMerge/>
          </w:tcPr>
          <w:p w14:paraId="4E325D4B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D31DE95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D35003F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557767B" w14:textId="4979F22C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29</w:t>
            </w:r>
          </w:p>
        </w:tc>
        <w:tc>
          <w:tcPr>
            <w:tcW w:w="2136" w:type="dxa"/>
          </w:tcPr>
          <w:p w14:paraId="376947CB" w14:textId="2FBC5B61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28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F3FB01" w14:textId="07A04430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3</w:t>
            </w:r>
          </w:p>
        </w:tc>
      </w:tr>
      <w:tr w:rsidR="005622F8" w:rsidRPr="004A0787" w14:paraId="572B3CFC" w14:textId="77777777" w:rsidTr="000F1DA7">
        <w:tc>
          <w:tcPr>
            <w:tcW w:w="511" w:type="dxa"/>
            <w:vMerge/>
          </w:tcPr>
          <w:p w14:paraId="40673023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1AE8422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F0FE8E4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106632D2" w14:textId="62744189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0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40</w:t>
            </w:r>
          </w:p>
        </w:tc>
        <w:tc>
          <w:tcPr>
            <w:tcW w:w="2136" w:type="dxa"/>
          </w:tcPr>
          <w:p w14:paraId="3BB85A69" w14:textId="2AEB3580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4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39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7149DC" w14:textId="2A648D27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69</w:t>
            </w:r>
          </w:p>
        </w:tc>
      </w:tr>
      <w:tr w:rsidR="005622F8" w:rsidRPr="004A0787" w14:paraId="1FB41ADB" w14:textId="77777777" w:rsidTr="000F1DA7">
        <w:tc>
          <w:tcPr>
            <w:tcW w:w="511" w:type="dxa"/>
            <w:vMerge/>
          </w:tcPr>
          <w:p w14:paraId="30CF7500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1C85898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DFB7FA9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45D31F6" w14:textId="004740B1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7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92</w:t>
            </w:r>
          </w:p>
        </w:tc>
        <w:tc>
          <w:tcPr>
            <w:tcW w:w="2136" w:type="dxa"/>
          </w:tcPr>
          <w:p w14:paraId="165293B8" w14:textId="7D3C109A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9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8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35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F9BC27" w14:textId="6E87CEFB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5</w:t>
            </w:r>
          </w:p>
        </w:tc>
      </w:tr>
      <w:tr w:rsidR="005622F8" w:rsidRPr="004A0787" w14:paraId="61611770" w14:textId="77777777" w:rsidTr="000F1DA7">
        <w:tc>
          <w:tcPr>
            <w:tcW w:w="511" w:type="dxa"/>
            <w:vMerge w:val="restart"/>
            <w:vAlign w:val="center"/>
          </w:tcPr>
          <w:p w14:paraId="5B77129B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9</w:t>
            </w:r>
          </w:p>
        </w:tc>
        <w:tc>
          <w:tcPr>
            <w:tcW w:w="1002" w:type="dxa"/>
            <w:vMerge w:val="restart"/>
            <w:vAlign w:val="center"/>
          </w:tcPr>
          <w:p w14:paraId="0211B65B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CMA</w:t>
            </w:r>
          </w:p>
        </w:tc>
        <w:tc>
          <w:tcPr>
            <w:tcW w:w="868" w:type="dxa"/>
            <w:vAlign w:val="center"/>
          </w:tcPr>
          <w:p w14:paraId="7C8D5FB3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69D6165" w14:textId="7211B9DE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25.000</w:t>
            </w:r>
          </w:p>
        </w:tc>
        <w:tc>
          <w:tcPr>
            <w:tcW w:w="2136" w:type="dxa"/>
          </w:tcPr>
          <w:p w14:paraId="6EAE4AE9" w14:textId="4D5137E5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8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49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7CCA13" w14:textId="6B1C6DC4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0</w:t>
            </w:r>
          </w:p>
        </w:tc>
      </w:tr>
      <w:tr w:rsidR="005622F8" w:rsidRPr="004A0787" w14:paraId="2781D43A" w14:textId="77777777" w:rsidTr="000F1DA7">
        <w:tc>
          <w:tcPr>
            <w:tcW w:w="511" w:type="dxa"/>
            <w:vMerge/>
          </w:tcPr>
          <w:p w14:paraId="64CD0A0A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907001E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C9C5A9D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54CF919" w14:textId="022ACAD3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37.000</w:t>
            </w:r>
          </w:p>
        </w:tc>
        <w:tc>
          <w:tcPr>
            <w:tcW w:w="2136" w:type="dxa"/>
          </w:tcPr>
          <w:p w14:paraId="54FD1989" w14:textId="013F2DE7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5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5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C9745D" w14:textId="3CABD856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4</w:t>
            </w:r>
          </w:p>
        </w:tc>
      </w:tr>
      <w:tr w:rsidR="005622F8" w:rsidRPr="004A0787" w14:paraId="3A2B0E99" w14:textId="77777777" w:rsidTr="000F1DA7">
        <w:tc>
          <w:tcPr>
            <w:tcW w:w="511" w:type="dxa"/>
            <w:vMerge/>
          </w:tcPr>
          <w:p w14:paraId="3AB770A4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A690691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A2DAAFD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5057C3B" w14:textId="2A6F61EE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66.000</w:t>
            </w:r>
          </w:p>
        </w:tc>
        <w:tc>
          <w:tcPr>
            <w:tcW w:w="2136" w:type="dxa"/>
          </w:tcPr>
          <w:p w14:paraId="1E7BD8D9" w14:textId="6544F4F9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9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9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32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3AC883" w14:textId="279736E2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2</w:t>
            </w:r>
          </w:p>
        </w:tc>
      </w:tr>
      <w:tr w:rsidR="005622F8" w:rsidRPr="004A0787" w14:paraId="2FA9A8B3" w14:textId="77777777" w:rsidTr="000F1DA7">
        <w:tc>
          <w:tcPr>
            <w:tcW w:w="511" w:type="dxa"/>
            <w:vMerge/>
          </w:tcPr>
          <w:p w14:paraId="20DBE896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F7696A3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37DC460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3AE39CEC" w14:textId="544A814E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98.000</w:t>
            </w:r>
          </w:p>
        </w:tc>
        <w:tc>
          <w:tcPr>
            <w:tcW w:w="2136" w:type="dxa"/>
          </w:tcPr>
          <w:p w14:paraId="4907E1ED" w14:textId="6DF40550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19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7312EB" w14:textId="6F213532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6</w:t>
            </w:r>
          </w:p>
        </w:tc>
      </w:tr>
      <w:tr w:rsidR="005622F8" w:rsidRPr="004A0787" w14:paraId="21C54000" w14:textId="77777777" w:rsidTr="000F1DA7">
        <w:tc>
          <w:tcPr>
            <w:tcW w:w="511" w:type="dxa"/>
            <w:vMerge w:val="restart"/>
            <w:vAlign w:val="center"/>
          </w:tcPr>
          <w:p w14:paraId="1AB9A103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</w:t>
            </w:r>
          </w:p>
        </w:tc>
        <w:tc>
          <w:tcPr>
            <w:tcW w:w="1002" w:type="dxa"/>
            <w:vMerge w:val="restart"/>
            <w:vAlign w:val="center"/>
          </w:tcPr>
          <w:p w14:paraId="5E62BC97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MSM</w:t>
            </w:r>
          </w:p>
        </w:tc>
        <w:tc>
          <w:tcPr>
            <w:tcW w:w="868" w:type="dxa"/>
            <w:vAlign w:val="center"/>
          </w:tcPr>
          <w:p w14:paraId="0CE9D828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2162E35" w14:textId="6071464B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24.000.000</w:t>
            </w:r>
          </w:p>
        </w:tc>
        <w:tc>
          <w:tcPr>
            <w:tcW w:w="2136" w:type="dxa"/>
          </w:tcPr>
          <w:p w14:paraId="27F75928" w14:textId="1A54091B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92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242C53" w14:textId="6802A8BC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64</w:t>
            </w:r>
          </w:p>
        </w:tc>
      </w:tr>
      <w:tr w:rsidR="005622F8" w:rsidRPr="004A0787" w14:paraId="37D24378" w14:textId="77777777" w:rsidTr="000F1DA7">
        <w:tc>
          <w:tcPr>
            <w:tcW w:w="511" w:type="dxa"/>
            <w:vMerge/>
          </w:tcPr>
          <w:p w14:paraId="2734FD4B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6E5F00D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E36F957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E08578C" w14:textId="68FADF8D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976.000.000</w:t>
            </w:r>
          </w:p>
        </w:tc>
        <w:tc>
          <w:tcPr>
            <w:tcW w:w="2136" w:type="dxa"/>
          </w:tcPr>
          <w:p w14:paraId="711360A3" w14:textId="075F30D0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92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6F31B2" w14:textId="491031F4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76</w:t>
            </w:r>
          </w:p>
        </w:tc>
      </w:tr>
      <w:tr w:rsidR="005622F8" w:rsidRPr="004A0787" w14:paraId="005B4886" w14:textId="77777777" w:rsidTr="000F1DA7">
        <w:tc>
          <w:tcPr>
            <w:tcW w:w="511" w:type="dxa"/>
            <w:vMerge/>
          </w:tcPr>
          <w:p w14:paraId="18732937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500D58F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C0D99BA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10CF590D" w14:textId="4CE686A6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9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010.000.000</w:t>
            </w:r>
          </w:p>
        </w:tc>
        <w:tc>
          <w:tcPr>
            <w:tcW w:w="2136" w:type="dxa"/>
          </w:tcPr>
          <w:p w14:paraId="7D981173" w14:textId="1D22272F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6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419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E25ECA" w14:textId="0D592893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18</w:t>
            </w:r>
          </w:p>
        </w:tc>
      </w:tr>
      <w:tr w:rsidR="005622F8" w:rsidRPr="004A0787" w14:paraId="16E31B70" w14:textId="77777777" w:rsidTr="000F1DA7">
        <w:tc>
          <w:tcPr>
            <w:tcW w:w="511" w:type="dxa"/>
            <w:vMerge/>
          </w:tcPr>
          <w:p w14:paraId="48F9E7B0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63A2ED2" w14:textId="77777777" w:rsidR="005622F8" w:rsidRPr="004A0787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122F505" w14:textId="77777777" w:rsid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651EACA3" w14:textId="05215CC2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1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353.000.000</w:t>
            </w:r>
          </w:p>
        </w:tc>
        <w:tc>
          <w:tcPr>
            <w:tcW w:w="2136" w:type="dxa"/>
          </w:tcPr>
          <w:p w14:paraId="64D1D1BD" w14:textId="7B0F1469" w:rsidR="005622F8" w:rsidRPr="005622F8" w:rsidRDefault="005622F8" w:rsidP="005622F8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0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5622F8">
              <w:rPr>
                <w:rFonts w:ascii="Times New Roman" w:hAnsi="Times New Roman" w:cs="Times New Roman"/>
                <w:sz w:val="24"/>
                <w:szCs w:val="24"/>
              </w:rPr>
              <w:t>787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682869" w14:textId="30763518" w:rsidR="005622F8" w:rsidRPr="005622F8" w:rsidRDefault="005622F8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3</w:t>
            </w:r>
          </w:p>
        </w:tc>
      </w:tr>
      <w:tr w:rsidR="00434DCC" w:rsidRPr="004A0787" w14:paraId="32BD6FB1" w14:textId="77777777" w:rsidTr="000F1DA7">
        <w:tc>
          <w:tcPr>
            <w:tcW w:w="511" w:type="dxa"/>
            <w:vMerge w:val="restart"/>
            <w:vAlign w:val="center"/>
          </w:tcPr>
          <w:p w14:paraId="21A0629E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</w:t>
            </w:r>
          </w:p>
        </w:tc>
        <w:tc>
          <w:tcPr>
            <w:tcW w:w="1002" w:type="dxa"/>
            <w:vMerge w:val="restart"/>
            <w:vAlign w:val="center"/>
          </w:tcPr>
          <w:p w14:paraId="20F41374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ONA</w:t>
            </w:r>
          </w:p>
        </w:tc>
        <w:tc>
          <w:tcPr>
            <w:tcW w:w="868" w:type="dxa"/>
            <w:vAlign w:val="center"/>
          </w:tcPr>
          <w:p w14:paraId="4E9B0AA1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2CF392E3" w14:textId="266A8299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902.827.833.509</w:t>
            </w:r>
          </w:p>
        </w:tc>
        <w:tc>
          <w:tcPr>
            <w:tcW w:w="2136" w:type="dxa"/>
          </w:tcPr>
          <w:p w14:paraId="1756E47C" w14:textId="5F3CA5DC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10.417.184.808</w:t>
            </w:r>
          </w:p>
        </w:tc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88309A" w14:textId="33871510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29</w:t>
            </w:r>
          </w:p>
        </w:tc>
      </w:tr>
      <w:tr w:rsidR="00434DCC" w:rsidRPr="004A0787" w14:paraId="12B5D6D4" w14:textId="77777777" w:rsidTr="000F1DA7">
        <w:tc>
          <w:tcPr>
            <w:tcW w:w="511" w:type="dxa"/>
            <w:vMerge/>
            <w:vAlign w:val="center"/>
          </w:tcPr>
          <w:p w14:paraId="2872BAEF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47A304D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E9BCCC4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A0B7064" w14:textId="464E9BA9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732.258.750.960</w:t>
            </w:r>
          </w:p>
        </w:tc>
        <w:tc>
          <w:tcPr>
            <w:tcW w:w="2136" w:type="dxa"/>
          </w:tcPr>
          <w:p w14:paraId="53E38977" w14:textId="2D7C3134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97.824.561.637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1D6B9A" w14:textId="603FC7C6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49</w:t>
            </w:r>
          </w:p>
        </w:tc>
      </w:tr>
      <w:tr w:rsidR="00434DCC" w:rsidRPr="004A0787" w14:paraId="5CC08497" w14:textId="77777777" w:rsidTr="000F1DA7">
        <w:tc>
          <w:tcPr>
            <w:tcW w:w="511" w:type="dxa"/>
            <w:vMerge/>
            <w:vAlign w:val="center"/>
          </w:tcPr>
          <w:p w14:paraId="64FF3B5C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E95290A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B543EB3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9F6193D" w14:textId="78DBFC82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621.234.956.302</w:t>
            </w:r>
          </w:p>
        </w:tc>
        <w:tc>
          <w:tcPr>
            <w:tcW w:w="2136" w:type="dxa"/>
          </w:tcPr>
          <w:p w14:paraId="51332C8D" w14:textId="6C2B01B5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51.569.836.162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40EC93" w14:textId="09DFE348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05</w:t>
            </w:r>
          </w:p>
        </w:tc>
      </w:tr>
      <w:tr w:rsidR="00434DCC" w:rsidRPr="004A0787" w14:paraId="7C20D9A8" w14:textId="77777777" w:rsidTr="000F1DA7">
        <w:tc>
          <w:tcPr>
            <w:tcW w:w="511" w:type="dxa"/>
            <w:vMerge/>
            <w:vAlign w:val="center"/>
          </w:tcPr>
          <w:p w14:paraId="60AB6FBE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BEAB287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5CFAB19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6AE3D7EA" w14:textId="61638765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657.146.797.637</w:t>
            </w:r>
          </w:p>
        </w:tc>
        <w:tc>
          <w:tcPr>
            <w:tcW w:w="2136" w:type="dxa"/>
          </w:tcPr>
          <w:p w14:paraId="41DF132F" w14:textId="418C0DA3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81.842.675.808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EFD090" w14:textId="6D1EE74B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1</w:t>
            </w:r>
          </w:p>
        </w:tc>
      </w:tr>
      <w:tr w:rsidR="00434DCC" w:rsidRPr="004A0787" w14:paraId="07275D0A" w14:textId="77777777" w:rsidTr="000F1DA7">
        <w:tc>
          <w:tcPr>
            <w:tcW w:w="511" w:type="dxa"/>
            <w:vMerge w:val="restart"/>
            <w:vAlign w:val="center"/>
          </w:tcPr>
          <w:p w14:paraId="134B0ED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2</w:t>
            </w:r>
          </w:p>
        </w:tc>
        <w:tc>
          <w:tcPr>
            <w:tcW w:w="1002" w:type="dxa"/>
            <w:vMerge w:val="restart"/>
            <w:vAlign w:val="center"/>
          </w:tcPr>
          <w:p w14:paraId="418473D1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URI</w:t>
            </w:r>
          </w:p>
        </w:tc>
        <w:tc>
          <w:tcPr>
            <w:tcW w:w="868" w:type="dxa"/>
            <w:vAlign w:val="center"/>
          </w:tcPr>
          <w:p w14:paraId="115BF77D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03232BB" w14:textId="2027F323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415.825.000.000</w:t>
            </w:r>
          </w:p>
        </w:tc>
        <w:tc>
          <w:tcPr>
            <w:tcW w:w="2136" w:type="dxa"/>
          </w:tcPr>
          <w:p w14:paraId="70D0EBE0" w14:textId="7D8017EF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643.989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F5D635" w14:textId="559C138B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7</w:t>
            </w:r>
          </w:p>
        </w:tc>
      </w:tr>
      <w:tr w:rsidR="00434DCC" w:rsidRPr="004A0787" w14:paraId="1F7BA598" w14:textId="77777777" w:rsidTr="000F1DA7">
        <w:tc>
          <w:tcPr>
            <w:tcW w:w="511" w:type="dxa"/>
            <w:vMerge/>
          </w:tcPr>
          <w:p w14:paraId="0C28FB70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B42B10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88D71D7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5553653" w14:textId="4D2A288F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175.603.000.000</w:t>
            </w:r>
          </w:p>
        </w:tc>
        <w:tc>
          <w:tcPr>
            <w:tcW w:w="2136" w:type="dxa"/>
          </w:tcPr>
          <w:p w14:paraId="0111D33E" w14:textId="4E2C3BBE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285.031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E190C5" w14:textId="5FA69988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9</w:t>
            </w:r>
          </w:p>
        </w:tc>
      </w:tr>
      <w:tr w:rsidR="00434DCC" w:rsidRPr="004A0787" w14:paraId="451861ED" w14:textId="77777777" w:rsidTr="000F1DA7">
        <w:tc>
          <w:tcPr>
            <w:tcW w:w="511" w:type="dxa"/>
            <w:vMerge/>
          </w:tcPr>
          <w:p w14:paraId="658C76E5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8BA1A00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6845C3F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ED3CC74" w14:textId="03FE8FCC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939.807.000.000</w:t>
            </w:r>
          </w:p>
        </w:tc>
        <w:tc>
          <w:tcPr>
            <w:tcW w:w="2136" w:type="dxa"/>
          </w:tcPr>
          <w:p w14:paraId="2E5769D0" w14:textId="15877650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861.587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832B13" w14:textId="155CCEAD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8</w:t>
            </w:r>
          </w:p>
        </w:tc>
      </w:tr>
      <w:tr w:rsidR="00434DCC" w:rsidRPr="004A0787" w14:paraId="28626B62" w14:textId="77777777" w:rsidTr="000F1DA7">
        <w:trPr>
          <w:trHeight w:val="79"/>
        </w:trPr>
        <w:tc>
          <w:tcPr>
            <w:tcW w:w="511" w:type="dxa"/>
            <w:vMerge/>
          </w:tcPr>
          <w:p w14:paraId="53719BC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8715970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F80F01C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0883484" w14:textId="4DD011DD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780.641.000.000</w:t>
            </w:r>
          </w:p>
        </w:tc>
        <w:tc>
          <w:tcPr>
            <w:tcW w:w="2136" w:type="dxa"/>
          </w:tcPr>
          <w:p w14:paraId="14539DB2" w14:textId="677659A6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157.673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D58529" w14:textId="24717547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9</w:t>
            </w:r>
          </w:p>
        </w:tc>
      </w:tr>
      <w:tr w:rsidR="00434DCC" w:rsidRPr="004A0787" w14:paraId="2C33FC74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62BE613F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</w:t>
            </w:r>
          </w:p>
        </w:tc>
        <w:tc>
          <w:tcPr>
            <w:tcW w:w="1002" w:type="dxa"/>
            <w:vMerge w:val="restart"/>
            <w:vAlign w:val="center"/>
          </w:tcPr>
          <w:p w14:paraId="3CA5952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WOOD</w:t>
            </w:r>
          </w:p>
        </w:tc>
        <w:tc>
          <w:tcPr>
            <w:tcW w:w="868" w:type="dxa"/>
            <w:vAlign w:val="center"/>
          </w:tcPr>
          <w:p w14:paraId="37574518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2A027A58" w14:textId="1B72C7B8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.051.820.959.309</w:t>
            </w:r>
          </w:p>
        </w:tc>
        <w:tc>
          <w:tcPr>
            <w:tcW w:w="2136" w:type="dxa"/>
          </w:tcPr>
          <w:p w14:paraId="3C1C4687" w14:textId="55652E1D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354.556.711.994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CA8A9A" w14:textId="2FACE1A3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0</w:t>
            </w:r>
          </w:p>
        </w:tc>
      </w:tr>
      <w:tr w:rsidR="00434DCC" w:rsidRPr="004A0787" w14:paraId="690EA39F" w14:textId="77777777" w:rsidTr="000F1DA7">
        <w:trPr>
          <w:trHeight w:val="79"/>
        </w:trPr>
        <w:tc>
          <w:tcPr>
            <w:tcW w:w="511" w:type="dxa"/>
            <w:vMerge/>
          </w:tcPr>
          <w:p w14:paraId="6168C50E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B5C9EE7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B48BE35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30B60399" w14:textId="7A574235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.392.961.858.575</w:t>
            </w:r>
          </w:p>
        </w:tc>
        <w:tc>
          <w:tcPr>
            <w:tcW w:w="2136" w:type="dxa"/>
          </w:tcPr>
          <w:p w14:paraId="51B4C04D" w14:textId="69803F60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550.520.191.952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421AE6" w14:textId="1658F093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3</w:t>
            </w:r>
          </w:p>
        </w:tc>
      </w:tr>
      <w:tr w:rsidR="00434DCC" w:rsidRPr="004A0787" w14:paraId="1A9FAF9D" w14:textId="77777777" w:rsidTr="000F1DA7">
        <w:trPr>
          <w:trHeight w:val="79"/>
        </w:trPr>
        <w:tc>
          <w:tcPr>
            <w:tcW w:w="511" w:type="dxa"/>
            <w:vMerge/>
          </w:tcPr>
          <w:p w14:paraId="71A80232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5692688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DF81EAD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2BDA292" w14:textId="45C0A1A8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.310.623.272.972</w:t>
            </w:r>
          </w:p>
        </w:tc>
        <w:tc>
          <w:tcPr>
            <w:tcW w:w="2136" w:type="dxa"/>
          </w:tcPr>
          <w:p w14:paraId="70129F11" w14:textId="412D35DA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084.148.153.947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6D3BE6" w14:textId="6D120061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7</w:t>
            </w:r>
          </w:p>
        </w:tc>
      </w:tr>
      <w:tr w:rsidR="00434DCC" w:rsidRPr="004A0787" w14:paraId="0DD3A94A" w14:textId="77777777" w:rsidTr="000F1DA7">
        <w:trPr>
          <w:trHeight w:val="79"/>
        </w:trPr>
        <w:tc>
          <w:tcPr>
            <w:tcW w:w="511" w:type="dxa"/>
            <w:vMerge/>
          </w:tcPr>
          <w:p w14:paraId="7B20D154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50B85AB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613B83B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D8F7160" w14:textId="61898A85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.441.755.337.833</w:t>
            </w:r>
          </w:p>
        </w:tc>
        <w:tc>
          <w:tcPr>
            <w:tcW w:w="2136" w:type="dxa"/>
          </w:tcPr>
          <w:p w14:paraId="52FD1D5B" w14:textId="2A597364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826.133.223.912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5C0FB6" w14:textId="66A5864B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43</w:t>
            </w:r>
          </w:p>
        </w:tc>
      </w:tr>
      <w:tr w:rsidR="00434DCC" w:rsidRPr="004A0787" w14:paraId="5E642196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0C122C24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4</w:t>
            </w:r>
          </w:p>
        </w:tc>
        <w:tc>
          <w:tcPr>
            <w:tcW w:w="1002" w:type="dxa"/>
            <w:vMerge w:val="restart"/>
            <w:vAlign w:val="center"/>
          </w:tcPr>
          <w:p w14:paraId="303413A8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HRTA</w:t>
            </w:r>
          </w:p>
        </w:tc>
        <w:tc>
          <w:tcPr>
            <w:tcW w:w="868" w:type="dxa"/>
            <w:vAlign w:val="center"/>
          </w:tcPr>
          <w:p w14:paraId="58E2DECF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28A8FAE" w14:textId="3EC52DB2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195.435.613.977</w:t>
            </w:r>
          </w:p>
        </w:tc>
        <w:tc>
          <w:tcPr>
            <w:tcW w:w="2136" w:type="dxa"/>
          </w:tcPr>
          <w:p w14:paraId="68B6CFF0" w14:textId="47408A1C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17.969.291.457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542033" w14:textId="771DCB3A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07</w:t>
            </w:r>
          </w:p>
        </w:tc>
      </w:tr>
      <w:tr w:rsidR="00434DCC" w:rsidRPr="004A0787" w14:paraId="5627B8CF" w14:textId="77777777" w:rsidTr="000F1DA7">
        <w:trPr>
          <w:trHeight w:val="79"/>
        </w:trPr>
        <w:tc>
          <w:tcPr>
            <w:tcW w:w="511" w:type="dxa"/>
            <w:vMerge/>
          </w:tcPr>
          <w:p w14:paraId="42696842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0D193FA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326BC27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00D184E" w14:textId="5B7CB6CD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669.836.303.087</w:t>
            </w:r>
          </w:p>
        </w:tc>
        <w:tc>
          <w:tcPr>
            <w:tcW w:w="2136" w:type="dxa"/>
          </w:tcPr>
          <w:p w14:paraId="716A5701" w14:textId="05DE28BC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09.281.141.857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98A612" w14:textId="4D0A640F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76</w:t>
            </w:r>
          </w:p>
        </w:tc>
      </w:tr>
      <w:tr w:rsidR="00434DCC" w:rsidRPr="004A0787" w14:paraId="03F3B294" w14:textId="77777777" w:rsidTr="000F1DA7">
        <w:trPr>
          <w:trHeight w:val="79"/>
        </w:trPr>
        <w:tc>
          <w:tcPr>
            <w:tcW w:w="511" w:type="dxa"/>
            <w:vMerge/>
          </w:tcPr>
          <w:p w14:paraId="4CE9C6D9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F7E5104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BF6ECA7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AE1B993" w14:textId="69B985B4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.300.516.538.001</w:t>
            </w:r>
          </w:p>
        </w:tc>
        <w:tc>
          <w:tcPr>
            <w:tcW w:w="2136" w:type="dxa"/>
          </w:tcPr>
          <w:p w14:paraId="409946CC" w14:textId="0370B56A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708.362.034.511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3DC677" w14:textId="22AD742F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66</w:t>
            </w:r>
          </w:p>
        </w:tc>
      </w:tr>
      <w:tr w:rsidR="00434DCC" w:rsidRPr="004A0787" w14:paraId="6F43CB17" w14:textId="77777777" w:rsidTr="000F1DA7">
        <w:trPr>
          <w:trHeight w:val="79"/>
        </w:trPr>
        <w:tc>
          <w:tcPr>
            <w:tcW w:w="511" w:type="dxa"/>
            <w:vMerge/>
          </w:tcPr>
          <w:p w14:paraId="37168818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66FE0A0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D094725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7FB3B5F" w14:textId="6B913CBE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.574.043.984.008</w:t>
            </w:r>
          </w:p>
        </w:tc>
        <w:tc>
          <w:tcPr>
            <w:tcW w:w="2136" w:type="dxa"/>
          </w:tcPr>
          <w:p w14:paraId="6C2178AF" w14:textId="7F063392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951.483.287.105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1FD539" w14:textId="734EF5A7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6</w:t>
            </w:r>
          </w:p>
        </w:tc>
      </w:tr>
      <w:tr w:rsidR="00434DCC" w:rsidRPr="004A0787" w14:paraId="48FD9233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16D313F7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</w:p>
        </w:tc>
        <w:tc>
          <w:tcPr>
            <w:tcW w:w="1002" w:type="dxa"/>
            <w:vMerge w:val="restart"/>
            <w:vAlign w:val="center"/>
          </w:tcPr>
          <w:p w14:paraId="3AB19FB5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ZZA</w:t>
            </w:r>
          </w:p>
        </w:tc>
        <w:tc>
          <w:tcPr>
            <w:tcW w:w="868" w:type="dxa"/>
            <w:vAlign w:val="center"/>
          </w:tcPr>
          <w:p w14:paraId="4B48A657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3D222B4D" w14:textId="68602A96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614.630.360.533</w:t>
            </w:r>
          </w:p>
        </w:tc>
        <w:tc>
          <w:tcPr>
            <w:tcW w:w="2136" w:type="dxa"/>
          </w:tcPr>
          <w:p w14:paraId="62E3FEB0" w14:textId="33553F31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66.116.313.687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AE9E58" w14:textId="37330BEB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2</w:t>
            </w:r>
          </w:p>
        </w:tc>
      </w:tr>
      <w:tr w:rsidR="00434DCC" w:rsidRPr="004A0787" w14:paraId="3322965F" w14:textId="77777777" w:rsidTr="000F1DA7">
        <w:trPr>
          <w:trHeight w:val="79"/>
        </w:trPr>
        <w:tc>
          <w:tcPr>
            <w:tcW w:w="511" w:type="dxa"/>
            <w:vMerge/>
          </w:tcPr>
          <w:p w14:paraId="42DE8E8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F0E0537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7EAEFB7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AFB0623" w14:textId="4D77160D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00.360.861.111</w:t>
            </w:r>
          </w:p>
        </w:tc>
        <w:tc>
          <w:tcPr>
            <w:tcW w:w="2136" w:type="dxa"/>
          </w:tcPr>
          <w:p w14:paraId="6B275191" w14:textId="523FB1C7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81.250.468.179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71143F" w14:textId="3C5D00C7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3</w:t>
            </w:r>
          </w:p>
        </w:tc>
      </w:tr>
      <w:tr w:rsidR="00434DCC" w:rsidRPr="004A0787" w14:paraId="46C96AF8" w14:textId="77777777" w:rsidTr="000F1DA7">
        <w:trPr>
          <w:trHeight w:val="79"/>
        </w:trPr>
        <w:tc>
          <w:tcPr>
            <w:tcW w:w="511" w:type="dxa"/>
            <w:vMerge/>
          </w:tcPr>
          <w:p w14:paraId="50EF7A0D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E2A1FC4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11149EB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F4D7A31" w14:textId="4761C679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40.672.685.966</w:t>
            </w:r>
          </w:p>
        </w:tc>
        <w:tc>
          <w:tcPr>
            <w:tcW w:w="2136" w:type="dxa"/>
          </w:tcPr>
          <w:p w14:paraId="2A5557A9" w14:textId="259ECB27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74.684.982.68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10B3AB" w14:textId="56F393EE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3</w:t>
            </w:r>
          </w:p>
        </w:tc>
      </w:tr>
      <w:tr w:rsidR="00434DCC" w:rsidRPr="004A0787" w14:paraId="6A8ADFE3" w14:textId="77777777" w:rsidTr="000F1DA7">
        <w:trPr>
          <w:trHeight w:val="79"/>
        </w:trPr>
        <w:tc>
          <w:tcPr>
            <w:tcW w:w="511" w:type="dxa"/>
            <w:vMerge/>
          </w:tcPr>
          <w:p w14:paraId="381984FF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6100526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FA26CD3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535DBAE" w14:textId="0CFE04B5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61.802.332.836</w:t>
            </w:r>
          </w:p>
        </w:tc>
        <w:tc>
          <w:tcPr>
            <w:tcW w:w="2136" w:type="dxa"/>
          </w:tcPr>
          <w:p w14:paraId="3E3973F5" w14:textId="2312F4B7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757.912.011.292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225E5D" w14:textId="597EEFCB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1</w:t>
            </w:r>
          </w:p>
        </w:tc>
      </w:tr>
      <w:tr w:rsidR="00434DCC" w:rsidRPr="004A0787" w14:paraId="197E2F7C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6CBBF9F4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6</w:t>
            </w:r>
          </w:p>
        </w:tc>
        <w:tc>
          <w:tcPr>
            <w:tcW w:w="1002" w:type="dxa"/>
            <w:vMerge w:val="restart"/>
            <w:vAlign w:val="center"/>
          </w:tcPr>
          <w:p w14:paraId="0270F477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IN</w:t>
            </w:r>
          </w:p>
        </w:tc>
        <w:tc>
          <w:tcPr>
            <w:tcW w:w="868" w:type="dxa"/>
            <w:vAlign w:val="center"/>
          </w:tcPr>
          <w:p w14:paraId="425F1F38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63D84B5" w14:textId="08541A49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354.653.000.000</w:t>
            </w:r>
          </w:p>
        </w:tc>
        <w:tc>
          <w:tcPr>
            <w:tcW w:w="2136" w:type="dxa"/>
          </w:tcPr>
          <w:p w14:paraId="1118EAAD" w14:textId="79DCE456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63.941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EF96F0" w14:textId="75C232E2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92</w:t>
            </w:r>
          </w:p>
        </w:tc>
      </w:tr>
      <w:tr w:rsidR="00434DCC" w:rsidRPr="004A0787" w14:paraId="1D68715B" w14:textId="77777777" w:rsidTr="000F1DA7">
        <w:trPr>
          <w:trHeight w:val="79"/>
        </w:trPr>
        <w:tc>
          <w:tcPr>
            <w:tcW w:w="511" w:type="dxa"/>
            <w:vMerge/>
          </w:tcPr>
          <w:p w14:paraId="18F067AA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9C5A066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DA75960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81C7610" w14:textId="10D9F6A3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642.278.000.000</w:t>
            </w:r>
          </w:p>
        </w:tc>
        <w:tc>
          <w:tcPr>
            <w:tcW w:w="2136" w:type="dxa"/>
          </w:tcPr>
          <w:p w14:paraId="26EA3AE0" w14:textId="2A047F66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500.697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E16EE8" w14:textId="3626F6C6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28</w:t>
            </w:r>
          </w:p>
        </w:tc>
      </w:tr>
      <w:tr w:rsidR="00434DCC" w:rsidRPr="004A0787" w14:paraId="55F594C7" w14:textId="77777777" w:rsidTr="000F1DA7">
        <w:trPr>
          <w:trHeight w:val="79"/>
        </w:trPr>
        <w:tc>
          <w:tcPr>
            <w:tcW w:w="511" w:type="dxa"/>
            <w:vMerge/>
          </w:tcPr>
          <w:p w14:paraId="4AD176F1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0CCE5F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F9E726C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C985639" w14:textId="5ACF5AE5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850.537.000.000</w:t>
            </w:r>
          </w:p>
        </w:tc>
        <w:tc>
          <w:tcPr>
            <w:tcW w:w="2136" w:type="dxa"/>
          </w:tcPr>
          <w:p w14:paraId="2B30C35E" w14:textId="0789C2C6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636.194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C3ADF7" w14:textId="0FD5C859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8</w:t>
            </w:r>
          </w:p>
        </w:tc>
      </w:tr>
      <w:tr w:rsidR="00434DCC" w:rsidRPr="004A0787" w14:paraId="28D19111" w14:textId="77777777" w:rsidTr="000F1DA7">
        <w:trPr>
          <w:trHeight w:val="79"/>
        </w:trPr>
        <w:tc>
          <w:tcPr>
            <w:tcW w:w="511" w:type="dxa"/>
            <w:vMerge/>
          </w:tcPr>
          <w:p w14:paraId="49596B09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66C22D2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D809100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847AE7A" w14:textId="28A8F772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674.279.000.000</w:t>
            </w:r>
          </w:p>
        </w:tc>
        <w:tc>
          <w:tcPr>
            <w:tcW w:w="2136" w:type="dxa"/>
          </w:tcPr>
          <w:p w14:paraId="00FD535E" w14:textId="3BB942D0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.051.723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73F6D9" w14:textId="1773BD93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6</w:t>
            </w:r>
          </w:p>
        </w:tc>
      </w:tr>
      <w:tr w:rsidR="00434DCC" w:rsidRPr="004A0787" w14:paraId="75ABD216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0AB6FAEE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  <w:tc>
          <w:tcPr>
            <w:tcW w:w="1002" w:type="dxa"/>
            <w:vMerge w:val="restart"/>
            <w:vAlign w:val="center"/>
          </w:tcPr>
          <w:p w14:paraId="28C52BB4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A</w:t>
            </w:r>
          </w:p>
        </w:tc>
        <w:tc>
          <w:tcPr>
            <w:tcW w:w="868" w:type="dxa"/>
            <w:vAlign w:val="center"/>
          </w:tcPr>
          <w:p w14:paraId="2F2A732B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A91017E" w14:textId="6A482D7A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.103.278.000.000</w:t>
            </w:r>
          </w:p>
        </w:tc>
        <w:tc>
          <w:tcPr>
            <w:tcW w:w="2136" w:type="dxa"/>
          </w:tcPr>
          <w:p w14:paraId="77F2F7D4" w14:textId="67CD91F7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850.246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1A794A" w14:textId="4E3C6F91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5</w:t>
            </w:r>
          </w:p>
        </w:tc>
      </w:tr>
      <w:tr w:rsidR="00434DCC" w:rsidRPr="004A0787" w14:paraId="386322BB" w14:textId="77777777" w:rsidTr="000F1DA7">
        <w:trPr>
          <w:trHeight w:val="79"/>
        </w:trPr>
        <w:tc>
          <w:tcPr>
            <w:tcW w:w="511" w:type="dxa"/>
            <w:vMerge/>
          </w:tcPr>
          <w:p w14:paraId="5BA79DC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85C20C6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1622B17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E1BDF0D" w14:textId="386DADD6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.403.032.000.000</w:t>
            </w:r>
          </w:p>
        </w:tc>
        <w:tc>
          <w:tcPr>
            <w:tcW w:w="2136" w:type="dxa"/>
          </w:tcPr>
          <w:p w14:paraId="0E4903CA" w14:textId="21122E62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824.206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231ED9" w14:textId="7F90EC3B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7</w:t>
            </w:r>
          </w:p>
        </w:tc>
      </w:tr>
      <w:tr w:rsidR="00434DCC" w:rsidRPr="004A0787" w14:paraId="2B8BC539" w14:textId="77777777" w:rsidTr="000F1DA7">
        <w:trPr>
          <w:trHeight w:val="79"/>
        </w:trPr>
        <w:tc>
          <w:tcPr>
            <w:tcW w:w="511" w:type="dxa"/>
            <w:vMerge/>
          </w:tcPr>
          <w:p w14:paraId="4E3826BE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B33137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17E071B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AE378F6" w14:textId="63582EF6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.503.576.000.000</w:t>
            </w:r>
          </w:p>
        </w:tc>
        <w:tc>
          <w:tcPr>
            <w:tcW w:w="2136" w:type="dxa"/>
          </w:tcPr>
          <w:p w14:paraId="33A4739F" w14:textId="37F7CF71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584.602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F47726" w14:textId="75C39C79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1</w:t>
            </w:r>
          </w:p>
        </w:tc>
      </w:tr>
      <w:tr w:rsidR="00434DCC" w:rsidRPr="004A0787" w14:paraId="3F56DE9B" w14:textId="77777777" w:rsidTr="000F1DA7">
        <w:trPr>
          <w:trHeight w:val="79"/>
        </w:trPr>
        <w:tc>
          <w:tcPr>
            <w:tcW w:w="511" w:type="dxa"/>
            <w:vMerge/>
          </w:tcPr>
          <w:p w14:paraId="2C19DC12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71C7980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A6E10F9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B8DE279" w14:textId="1D9C5DC4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.834.403.000.000</w:t>
            </w:r>
          </w:p>
        </w:tc>
        <w:tc>
          <w:tcPr>
            <w:tcW w:w="2136" w:type="dxa"/>
          </w:tcPr>
          <w:p w14:paraId="5D35F068" w14:textId="70F558C0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145.712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54A550" w14:textId="6C56D6B3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5</w:t>
            </w:r>
          </w:p>
        </w:tc>
      </w:tr>
      <w:tr w:rsidR="00434DCC" w:rsidRPr="004A0787" w14:paraId="087A369F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02A6B38F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8</w:t>
            </w:r>
          </w:p>
        </w:tc>
        <w:tc>
          <w:tcPr>
            <w:tcW w:w="1002" w:type="dxa"/>
            <w:vMerge w:val="restart"/>
            <w:vAlign w:val="center"/>
          </w:tcPr>
          <w:p w14:paraId="504320DB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FILM</w:t>
            </w:r>
          </w:p>
        </w:tc>
        <w:tc>
          <w:tcPr>
            <w:tcW w:w="868" w:type="dxa"/>
            <w:vAlign w:val="center"/>
          </w:tcPr>
          <w:p w14:paraId="3A505C56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37F31381" w14:textId="6B5B356F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85.842.664.988</w:t>
            </w:r>
          </w:p>
        </w:tc>
        <w:tc>
          <w:tcPr>
            <w:tcW w:w="2136" w:type="dxa"/>
          </w:tcPr>
          <w:p w14:paraId="0340018D" w14:textId="46CF91EA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2.346.446.482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882EDA" w14:textId="5A777DE6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79</w:t>
            </w:r>
          </w:p>
        </w:tc>
      </w:tr>
      <w:tr w:rsidR="00434DCC" w:rsidRPr="004A0787" w14:paraId="06F4611A" w14:textId="77777777" w:rsidTr="000F1DA7">
        <w:trPr>
          <w:trHeight w:val="79"/>
        </w:trPr>
        <w:tc>
          <w:tcPr>
            <w:tcW w:w="511" w:type="dxa"/>
            <w:vMerge/>
          </w:tcPr>
          <w:p w14:paraId="538E189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D519CB1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EF4EB40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4F1AB86" w14:textId="5CB2F34A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90.721.688.768</w:t>
            </w:r>
          </w:p>
        </w:tc>
        <w:tc>
          <w:tcPr>
            <w:tcW w:w="2136" w:type="dxa"/>
          </w:tcPr>
          <w:p w14:paraId="264E1324" w14:textId="491D1882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8.047.048.525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410F4B" w14:textId="3525B78C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57</w:t>
            </w:r>
          </w:p>
        </w:tc>
      </w:tr>
      <w:tr w:rsidR="00434DCC" w:rsidRPr="004A0787" w14:paraId="111DCE47" w14:textId="77777777" w:rsidTr="000F1DA7">
        <w:trPr>
          <w:trHeight w:val="79"/>
        </w:trPr>
        <w:tc>
          <w:tcPr>
            <w:tcW w:w="511" w:type="dxa"/>
            <w:vMerge/>
          </w:tcPr>
          <w:p w14:paraId="683DE667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9BCF3F5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0E7BF1E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59BB5D1" w14:textId="292F226B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noProof/>
                <w:sz w:val="24"/>
                <w:szCs w:val="24"/>
              </w:rPr>
              <w:t>184.001.472.265</w:t>
            </w:r>
          </w:p>
        </w:tc>
        <w:tc>
          <w:tcPr>
            <w:tcW w:w="2136" w:type="dxa"/>
          </w:tcPr>
          <w:p w14:paraId="219AFD8D" w14:textId="742D0E4A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noProof/>
                <w:sz w:val="24"/>
                <w:szCs w:val="24"/>
              </w:rPr>
              <w:t>41.891.954.034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FDCFE8" w14:textId="02FF4B48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39</w:t>
            </w:r>
          </w:p>
        </w:tc>
      </w:tr>
      <w:tr w:rsidR="00434DCC" w:rsidRPr="004A0787" w14:paraId="57173ADF" w14:textId="77777777" w:rsidTr="000F1DA7">
        <w:trPr>
          <w:trHeight w:val="79"/>
        </w:trPr>
        <w:tc>
          <w:tcPr>
            <w:tcW w:w="511" w:type="dxa"/>
            <w:vMerge/>
          </w:tcPr>
          <w:p w14:paraId="3F7F28D9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C4EE95F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A5BA180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384F89FC" w14:textId="6E45E26F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noProof/>
                <w:sz w:val="24"/>
                <w:szCs w:val="24"/>
              </w:rPr>
              <w:t>504.135.102.345</w:t>
            </w:r>
          </w:p>
        </w:tc>
        <w:tc>
          <w:tcPr>
            <w:tcW w:w="2136" w:type="dxa"/>
          </w:tcPr>
          <w:p w14:paraId="5E6D6442" w14:textId="5116CAD3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noProof/>
                <w:sz w:val="24"/>
                <w:szCs w:val="24"/>
              </w:rPr>
              <w:t>68.035.800.632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AC1E68" w14:textId="16F7BF55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41</w:t>
            </w:r>
          </w:p>
        </w:tc>
      </w:tr>
      <w:tr w:rsidR="00434DCC" w:rsidRPr="004A0787" w14:paraId="4BEA1EE7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313A549B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9</w:t>
            </w:r>
          </w:p>
        </w:tc>
        <w:tc>
          <w:tcPr>
            <w:tcW w:w="1002" w:type="dxa"/>
            <w:vMerge w:val="restart"/>
            <w:vAlign w:val="center"/>
          </w:tcPr>
          <w:p w14:paraId="25CC7EC0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PTV</w:t>
            </w:r>
          </w:p>
        </w:tc>
        <w:tc>
          <w:tcPr>
            <w:tcW w:w="868" w:type="dxa"/>
            <w:vAlign w:val="center"/>
          </w:tcPr>
          <w:p w14:paraId="31274752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AE7D7C6" w14:textId="24D6626E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noProof/>
                <w:sz w:val="24"/>
                <w:szCs w:val="24"/>
              </w:rPr>
              <w:t>1.541.596.000.000</w:t>
            </w:r>
          </w:p>
        </w:tc>
        <w:tc>
          <w:tcPr>
            <w:tcW w:w="2136" w:type="dxa"/>
          </w:tcPr>
          <w:p w14:paraId="3B4DAF9B" w14:textId="7DC48D56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513.780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569DA2" w14:textId="3973DFDF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1</w:t>
            </w:r>
          </w:p>
        </w:tc>
      </w:tr>
      <w:tr w:rsidR="00434DCC" w:rsidRPr="004A0787" w14:paraId="5652CA5E" w14:textId="77777777" w:rsidTr="000F1DA7">
        <w:trPr>
          <w:trHeight w:val="79"/>
        </w:trPr>
        <w:tc>
          <w:tcPr>
            <w:tcW w:w="511" w:type="dxa"/>
            <w:vMerge/>
          </w:tcPr>
          <w:p w14:paraId="6FB04F98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9EA6597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04836F0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3D7049F0" w14:textId="5FFBC729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903.351.000.000</w:t>
            </w:r>
          </w:p>
        </w:tc>
        <w:tc>
          <w:tcPr>
            <w:tcW w:w="2136" w:type="dxa"/>
          </w:tcPr>
          <w:p w14:paraId="17D1513C" w14:textId="2181652B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650.719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26247E" w14:textId="2D603D23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5</w:t>
            </w:r>
          </w:p>
        </w:tc>
      </w:tr>
      <w:tr w:rsidR="00434DCC" w:rsidRPr="004A0787" w14:paraId="6A035FAA" w14:textId="77777777" w:rsidTr="000F1DA7">
        <w:trPr>
          <w:trHeight w:val="79"/>
        </w:trPr>
        <w:tc>
          <w:tcPr>
            <w:tcW w:w="511" w:type="dxa"/>
            <w:vMerge/>
          </w:tcPr>
          <w:p w14:paraId="412A54C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00283CD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B870379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159D150C" w14:textId="332C9221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136.248.000.000</w:t>
            </w:r>
          </w:p>
        </w:tc>
        <w:tc>
          <w:tcPr>
            <w:tcW w:w="2136" w:type="dxa"/>
          </w:tcPr>
          <w:p w14:paraId="463D29E7" w14:textId="05445F5D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862.685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7D53C4" w14:textId="60163A5C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5</w:t>
            </w:r>
          </w:p>
        </w:tc>
      </w:tr>
      <w:tr w:rsidR="00434DCC" w:rsidRPr="004A0787" w14:paraId="680EF290" w14:textId="77777777" w:rsidTr="000F1DA7">
        <w:trPr>
          <w:trHeight w:val="79"/>
        </w:trPr>
        <w:tc>
          <w:tcPr>
            <w:tcW w:w="511" w:type="dxa"/>
            <w:vMerge/>
          </w:tcPr>
          <w:p w14:paraId="1E79F851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838030F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7DA22CE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675EFD5" w14:textId="002FFA90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.348.199.000.000</w:t>
            </w:r>
          </w:p>
        </w:tc>
        <w:tc>
          <w:tcPr>
            <w:tcW w:w="2136" w:type="dxa"/>
          </w:tcPr>
          <w:p w14:paraId="257EA4A8" w14:textId="5B6DC993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1.902.593.00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7F98A0" w14:textId="4FC9C2AC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</w:tr>
      <w:tr w:rsidR="00434DCC" w:rsidRPr="004A0787" w14:paraId="2C9E449C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207C603F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</w:t>
            </w:r>
          </w:p>
        </w:tc>
        <w:tc>
          <w:tcPr>
            <w:tcW w:w="1002" w:type="dxa"/>
            <w:vMerge w:val="restart"/>
            <w:vAlign w:val="center"/>
          </w:tcPr>
          <w:p w14:paraId="5E8513DF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NOV</w:t>
            </w:r>
          </w:p>
        </w:tc>
        <w:tc>
          <w:tcPr>
            <w:tcW w:w="868" w:type="dxa"/>
            <w:vAlign w:val="center"/>
          </w:tcPr>
          <w:p w14:paraId="32583AB0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7DD04242" w14:textId="143EA957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35.435.862.000</w:t>
            </w:r>
          </w:p>
        </w:tc>
        <w:tc>
          <w:tcPr>
            <w:tcW w:w="2136" w:type="dxa"/>
          </w:tcPr>
          <w:p w14:paraId="398AD364" w14:textId="3C6F162D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255.078.846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DC6F15" w14:textId="0A3E25DE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2</w:t>
            </w:r>
          </w:p>
        </w:tc>
      </w:tr>
      <w:tr w:rsidR="00434DCC" w:rsidRPr="004A0787" w14:paraId="175852AE" w14:textId="77777777" w:rsidTr="000F1DA7">
        <w:trPr>
          <w:trHeight w:val="79"/>
        </w:trPr>
        <w:tc>
          <w:tcPr>
            <w:tcW w:w="511" w:type="dxa"/>
            <w:vMerge/>
          </w:tcPr>
          <w:p w14:paraId="4EBACF31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FAB5F51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C74A26F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188477A" w14:textId="7EDC8FD3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70.080.708.000</w:t>
            </w:r>
          </w:p>
        </w:tc>
        <w:tc>
          <w:tcPr>
            <w:tcW w:w="2136" w:type="dxa"/>
          </w:tcPr>
          <w:p w14:paraId="242AF448" w14:textId="12601C25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76.965.310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EA2348" w14:textId="0D3F5FE9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</w:tr>
      <w:tr w:rsidR="00434DCC" w:rsidRPr="004A0787" w14:paraId="5644AB10" w14:textId="77777777" w:rsidTr="000F1DA7">
        <w:trPr>
          <w:trHeight w:val="79"/>
        </w:trPr>
        <w:tc>
          <w:tcPr>
            <w:tcW w:w="511" w:type="dxa"/>
            <w:vMerge/>
          </w:tcPr>
          <w:p w14:paraId="3268A8AA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41B5839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8147413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3B5D000" w14:textId="59B3F595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360.299.384.000</w:t>
            </w:r>
          </w:p>
        </w:tc>
        <w:tc>
          <w:tcPr>
            <w:tcW w:w="2136" w:type="dxa"/>
          </w:tcPr>
          <w:p w14:paraId="10F95456" w14:textId="4CCD68E5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26.642.689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2533E5" w14:textId="534F3234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4</w:t>
            </w:r>
          </w:p>
        </w:tc>
      </w:tr>
      <w:tr w:rsidR="00434DCC" w:rsidRPr="004A0787" w14:paraId="27D16E37" w14:textId="77777777" w:rsidTr="000F1DA7">
        <w:trPr>
          <w:trHeight w:val="79"/>
        </w:trPr>
        <w:tc>
          <w:tcPr>
            <w:tcW w:w="511" w:type="dxa"/>
            <w:vMerge/>
          </w:tcPr>
          <w:p w14:paraId="23635A9C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597C553" w14:textId="77777777" w:rsidR="00434DCC" w:rsidRPr="004A0787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A79D2E7" w14:textId="77777777" w:rsid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E9CA1E9" w14:textId="3F7CE79F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437.007.874.000</w:t>
            </w:r>
          </w:p>
        </w:tc>
        <w:tc>
          <w:tcPr>
            <w:tcW w:w="2136" w:type="dxa"/>
          </w:tcPr>
          <w:p w14:paraId="69FC581C" w14:textId="6A2C6FF8" w:rsidR="00434DCC" w:rsidRPr="00434DCC" w:rsidRDefault="00434DCC" w:rsidP="00434DCC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sz w:val="24"/>
                <w:szCs w:val="24"/>
              </w:rPr>
              <w:t>593.907.969.000</w:t>
            </w:r>
          </w:p>
        </w:tc>
        <w:tc>
          <w:tcPr>
            <w:tcW w:w="15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CD1CAA" w14:textId="2045D673" w:rsidR="00434DCC" w:rsidRPr="00434DCC" w:rsidRDefault="00434DCC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4</w:t>
            </w:r>
          </w:p>
        </w:tc>
      </w:tr>
      <w:bookmarkEnd w:id="9"/>
    </w:tbl>
    <w:p w14:paraId="2FE35C22" w14:textId="1726F82C" w:rsidR="00434DCC" w:rsidRDefault="00434DCC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D0B70DF" w14:textId="77777777" w:rsidR="00434DCC" w:rsidRDefault="00434DCC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2CA83753" w14:textId="65AF13D4" w:rsidR="00937594" w:rsidRDefault="00937594" w:rsidP="00937594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bookmarkStart w:id="10" w:name="_Toc136289238"/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4</w:t>
      </w:r>
      <w:bookmarkEnd w:id="10"/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5A79CCF3" w14:textId="4821C754" w:rsidR="00434DCC" w:rsidRDefault="00434DCC" w:rsidP="00434DCC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b/>
          <w:bCs/>
          <w:i/>
          <w:iCs/>
          <w:noProof/>
          <w:sz w:val="24"/>
          <w:szCs w:val="24"/>
        </w:rPr>
        <w:t xml:space="preserve">Debt to Equity Ratio 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>tahun 2019-2022</w:t>
      </w:r>
    </w:p>
    <w:tbl>
      <w:tblPr>
        <w:tblStyle w:val="TableGrid"/>
        <w:tblW w:w="8613" w:type="dxa"/>
        <w:tblLook w:val="04A0" w:firstRow="1" w:lastRow="0" w:firstColumn="1" w:lastColumn="0" w:noHBand="0" w:noVBand="1"/>
      </w:tblPr>
      <w:tblGrid>
        <w:gridCol w:w="511"/>
        <w:gridCol w:w="1002"/>
        <w:gridCol w:w="868"/>
        <w:gridCol w:w="2295"/>
        <w:gridCol w:w="2378"/>
        <w:gridCol w:w="1559"/>
      </w:tblGrid>
      <w:tr w:rsidR="00434DCC" w:rsidRPr="004A0787" w14:paraId="4A4A3E98" w14:textId="77777777" w:rsidTr="00861F8B">
        <w:tc>
          <w:tcPr>
            <w:tcW w:w="511" w:type="dxa"/>
            <w:vAlign w:val="center"/>
          </w:tcPr>
          <w:p w14:paraId="0DB87134" w14:textId="77777777" w:rsidR="00434DCC" w:rsidRPr="004A0787" w:rsidRDefault="00434DCC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bookmarkStart w:id="11" w:name="_Hlk136076404"/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No</w:t>
            </w:r>
          </w:p>
        </w:tc>
        <w:tc>
          <w:tcPr>
            <w:tcW w:w="1002" w:type="dxa"/>
            <w:vAlign w:val="center"/>
          </w:tcPr>
          <w:p w14:paraId="77DB9315" w14:textId="77777777" w:rsidR="00434DCC" w:rsidRPr="004A0787" w:rsidRDefault="00434DCC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Kode</w:t>
            </w:r>
          </w:p>
        </w:tc>
        <w:tc>
          <w:tcPr>
            <w:tcW w:w="868" w:type="dxa"/>
            <w:vAlign w:val="center"/>
          </w:tcPr>
          <w:p w14:paraId="3DA67980" w14:textId="77777777" w:rsidR="00434DCC" w:rsidRPr="004A0787" w:rsidRDefault="00434DCC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ahun</w:t>
            </w:r>
          </w:p>
        </w:tc>
        <w:tc>
          <w:tcPr>
            <w:tcW w:w="2295" w:type="dxa"/>
            <w:vAlign w:val="center"/>
          </w:tcPr>
          <w:p w14:paraId="368FFA7E" w14:textId="62309418" w:rsidR="00434DCC" w:rsidRPr="004A0787" w:rsidRDefault="00CA288F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otal Utang (Rp)</w:t>
            </w:r>
          </w:p>
        </w:tc>
        <w:tc>
          <w:tcPr>
            <w:tcW w:w="2378" w:type="dxa"/>
            <w:vAlign w:val="center"/>
          </w:tcPr>
          <w:p w14:paraId="4C898931" w14:textId="5E892AE8" w:rsidR="00434DCC" w:rsidRPr="004A0787" w:rsidRDefault="00CA288F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kuitas (Rp)</w:t>
            </w:r>
          </w:p>
        </w:tc>
        <w:tc>
          <w:tcPr>
            <w:tcW w:w="1559" w:type="dxa"/>
            <w:vAlign w:val="center"/>
          </w:tcPr>
          <w:p w14:paraId="5360F956" w14:textId="43884CDB" w:rsidR="00434DCC" w:rsidRPr="00861F8B" w:rsidRDefault="00CA288F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Debt to Equity Ratio </w:t>
            </w:r>
          </w:p>
        </w:tc>
      </w:tr>
      <w:tr w:rsidR="00861F8B" w:rsidRPr="004A0787" w14:paraId="3634924A" w14:textId="77777777" w:rsidTr="00861F8B">
        <w:tc>
          <w:tcPr>
            <w:tcW w:w="511" w:type="dxa"/>
            <w:vMerge w:val="restart"/>
            <w:vAlign w:val="center"/>
          </w:tcPr>
          <w:p w14:paraId="1D502BB5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002" w:type="dxa"/>
            <w:vMerge w:val="restart"/>
            <w:vAlign w:val="center"/>
          </w:tcPr>
          <w:p w14:paraId="27A9741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CES</w:t>
            </w:r>
          </w:p>
        </w:tc>
        <w:tc>
          <w:tcPr>
            <w:tcW w:w="868" w:type="dxa"/>
            <w:vAlign w:val="center"/>
          </w:tcPr>
          <w:p w14:paraId="2AD7EFE0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391A2377" w14:textId="5759BC48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96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0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1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879</w:t>
            </w:r>
          </w:p>
        </w:tc>
        <w:tc>
          <w:tcPr>
            <w:tcW w:w="2378" w:type="dxa"/>
          </w:tcPr>
          <w:p w14:paraId="3ACF63D3" w14:textId="361BD2A4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6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355617" w14:textId="1FEC7ECC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2</w:t>
            </w:r>
          </w:p>
        </w:tc>
      </w:tr>
      <w:tr w:rsidR="00861F8B" w:rsidRPr="004A0787" w14:paraId="4881E534" w14:textId="77777777" w:rsidTr="00861F8B">
        <w:tc>
          <w:tcPr>
            <w:tcW w:w="511" w:type="dxa"/>
            <w:vMerge/>
          </w:tcPr>
          <w:p w14:paraId="19DCE3D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4A1EA45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492D47A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FEE1B5E" w14:textId="16218EBE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02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82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3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896</w:t>
            </w:r>
          </w:p>
        </w:tc>
        <w:tc>
          <w:tcPr>
            <w:tcW w:w="2378" w:type="dxa"/>
          </w:tcPr>
          <w:p w14:paraId="4C9CD730" w14:textId="2A93AED6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2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4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5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98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F837D0" w14:textId="4EC9145A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9</w:t>
            </w:r>
          </w:p>
        </w:tc>
      </w:tr>
      <w:tr w:rsidR="00861F8B" w:rsidRPr="004A0787" w14:paraId="2DFFCBC5" w14:textId="77777777" w:rsidTr="00861F8B">
        <w:tc>
          <w:tcPr>
            <w:tcW w:w="511" w:type="dxa"/>
            <w:vMerge/>
          </w:tcPr>
          <w:p w14:paraId="3A42D009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033C26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CB6FC02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2EEB0D8" w14:textId="20B42AAE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5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60</w:t>
            </w:r>
          </w:p>
        </w:tc>
        <w:tc>
          <w:tcPr>
            <w:tcW w:w="2378" w:type="dxa"/>
          </w:tcPr>
          <w:p w14:paraId="3A031953" w14:textId="22A7444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7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5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EF4A3D" w14:textId="131E9C09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9</w:t>
            </w:r>
          </w:p>
        </w:tc>
      </w:tr>
      <w:tr w:rsidR="00861F8B" w:rsidRPr="004A0787" w14:paraId="6B852C2A" w14:textId="77777777" w:rsidTr="00861F8B">
        <w:tc>
          <w:tcPr>
            <w:tcW w:w="511" w:type="dxa"/>
            <w:vMerge/>
          </w:tcPr>
          <w:p w14:paraId="49391497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2DD7BE65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8B004DA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3B70912" w14:textId="2439E50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38</w:t>
            </w:r>
          </w:p>
        </w:tc>
        <w:tc>
          <w:tcPr>
            <w:tcW w:w="2378" w:type="dxa"/>
          </w:tcPr>
          <w:p w14:paraId="3FE3C444" w14:textId="55B9B2B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8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11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ED3E8B" w14:textId="1854C8DC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</w:tr>
      <w:tr w:rsidR="00861F8B" w:rsidRPr="004A0787" w14:paraId="115E7C1F" w14:textId="77777777" w:rsidTr="00861F8B">
        <w:tc>
          <w:tcPr>
            <w:tcW w:w="511" w:type="dxa"/>
            <w:vMerge w:val="restart"/>
            <w:vAlign w:val="center"/>
          </w:tcPr>
          <w:p w14:paraId="6EFC4702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1002" w:type="dxa"/>
            <w:vMerge w:val="restart"/>
            <w:vAlign w:val="center"/>
          </w:tcPr>
          <w:p w14:paraId="5F3D0C6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ATA</w:t>
            </w:r>
          </w:p>
        </w:tc>
        <w:tc>
          <w:tcPr>
            <w:tcW w:w="868" w:type="dxa"/>
            <w:vAlign w:val="center"/>
          </w:tcPr>
          <w:p w14:paraId="44112B20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61B03973" w14:textId="6A6743C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09.895.228.000</w:t>
            </w:r>
          </w:p>
        </w:tc>
        <w:tc>
          <w:tcPr>
            <w:tcW w:w="2378" w:type="dxa"/>
          </w:tcPr>
          <w:p w14:paraId="4098CDEA" w14:textId="084CF9B9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63.146.554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205B61" w14:textId="07AA4D42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4</w:t>
            </w:r>
          </w:p>
        </w:tc>
      </w:tr>
      <w:tr w:rsidR="00861F8B" w:rsidRPr="004A0787" w14:paraId="7E0B200D" w14:textId="77777777" w:rsidTr="00861F8B">
        <w:tc>
          <w:tcPr>
            <w:tcW w:w="511" w:type="dxa"/>
            <w:vMerge/>
            <w:vAlign w:val="center"/>
          </w:tcPr>
          <w:p w14:paraId="70CC699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6CFC4FEC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693113D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309186A" w14:textId="0A4F6F7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97.380.758.000</w:t>
            </w:r>
          </w:p>
        </w:tc>
        <w:tc>
          <w:tcPr>
            <w:tcW w:w="2378" w:type="dxa"/>
          </w:tcPr>
          <w:p w14:paraId="3EFA90BF" w14:textId="724E276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75.324.937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8FBB24" w14:textId="2B628C5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8</w:t>
            </w:r>
          </w:p>
        </w:tc>
      </w:tr>
      <w:tr w:rsidR="00861F8B" w:rsidRPr="004A0787" w14:paraId="4A0B3B1D" w14:textId="77777777" w:rsidTr="00861F8B">
        <w:tc>
          <w:tcPr>
            <w:tcW w:w="511" w:type="dxa"/>
            <w:vMerge/>
            <w:vAlign w:val="center"/>
          </w:tcPr>
          <w:p w14:paraId="0BD999F9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5F493B0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2D2A38E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5D91F2E" w14:textId="4AE9C74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42.000</w:t>
            </w:r>
          </w:p>
        </w:tc>
        <w:tc>
          <w:tcPr>
            <w:tcW w:w="2378" w:type="dxa"/>
          </w:tcPr>
          <w:p w14:paraId="558E0213" w14:textId="4653E214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93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F285FE" w14:textId="7EAE6AEC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</w:tr>
      <w:tr w:rsidR="00861F8B" w:rsidRPr="004A0787" w14:paraId="1799F9CA" w14:textId="77777777" w:rsidTr="00861F8B">
        <w:tc>
          <w:tcPr>
            <w:tcW w:w="511" w:type="dxa"/>
            <w:vMerge/>
            <w:vAlign w:val="center"/>
          </w:tcPr>
          <w:p w14:paraId="2BE79935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6EED5FA4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37B0B2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2683C60" w14:textId="37051808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0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0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30.000</w:t>
            </w:r>
          </w:p>
        </w:tc>
        <w:tc>
          <w:tcPr>
            <w:tcW w:w="2378" w:type="dxa"/>
          </w:tcPr>
          <w:p w14:paraId="33E0FADA" w14:textId="475263A0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6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28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045E14" w14:textId="0448DBF8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6</w:t>
            </w:r>
          </w:p>
        </w:tc>
      </w:tr>
      <w:tr w:rsidR="00861F8B" w:rsidRPr="004A0787" w14:paraId="5E755A06" w14:textId="77777777" w:rsidTr="00861F8B">
        <w:tc>
          <w:tcPr>
            <w:tcW w:w="511" w:type="dxa"/>
            <w:vMerge w:val="restart"/>
            <w:vAlign w:val="center"/>
          </w:tcPr>
          <w:p w14:paraId="091069A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</w:p>
        </w:tc>
        <w:tc>
          <w:tcPr>
            <w:tcW w:w="1002" w:type="dxa"/>
            <w:vMerge w:val="restart"/>
            <w:vAlign w:val="center"/>
          </w:tcPr>
          <w:p w14:paraId="55B269D6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CSAP</w:t>
            </w:r>
          </w:p>
        </w:tc>
        <w:tc>
          <w:tcPr>
            <w:tcW w:w="868" w:type="dxa"/>
            <w:vAlign w:val="center"/>
          </w:tcPr>
          <w:p w14:paraId="389310B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7CF5B58A" w14:textId="323F73F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8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39.000</w:t>
            </w:r>
          </w:p>
        </w:tc>
        <w:tc>
          <w:tcPr>
            <w:tcW w:w="2378" w:type="dxa"/>
          </w:tcPr>
          <w:p w14:paraId="794266A4" w14:textId="62C8FFE0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84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6896FF" w14:textId="7A2B72DC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4</w:t>
            </w:r>
          </w:p>
        </w:tc>
      </w:tr>
      <w:tr w:rsidR="00861F8B" w:rsidRPr="004A0787" w14:paraId="68AFAD50" w14:textId="77777777" w:rsidTr="00861F8B">
        <w:tc>
          <w:tcPr>
            <w:tcW w:w="511" w:type="dxa"/>
            <w:vMerge/>
            <w:vAlign w:val="center"/>
          </w:tcPr>
          <w:p w14:paraId="570B8A85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70CDF132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7AB060C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713D000" w14:textId="1BDE3F2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6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1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870.000</w:t>
            </w:r>
          </w:p>
        </w:tc>
        <w:tc>
          <w:tcPr>
            <w:tcW w:w="2378" w:type="dxa"/>
          </w:tcPr>
          <w:p w14:paraId="7E1F8170" w14:textId="3212754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05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5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26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B5A60B" w14:textId="6FE263D8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71</w:t>
            </w:r>
          </w:p>
        </w:tc>
      </w:tr>
      <w:tr w:rsidR="00861F8B" w:rsidRPr="004A0787" w14:paraId="214DF156" w14:textId="77777777" w:rsidTr="00861F8B">
        <w:tc>
          <w:tcPr>
            <w:tcW w:w="511" w:type="dxa"/>
            <w:vMerge/>
            <w:vAlign w:val="center"/>
          </w:tcPr>
          <w:p w14:paraId="3698D48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201EA35A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26D78C7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CBF5644" w14:textId="33BC09DE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10.000</w:t>
            </w:r>
          </w:p>
        </w:tc>
        <w:tc>
          <w:tcPr>
            <w:tcW w:w="2378" w:type="dxa"/>
          </w:tcPr>
          <w:p w14:paraId="635D3EBA" w14:textId="7FDDEA3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51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3C3F1D" w14:textId="5B1D5479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75</w:t>
            </w:r>
          </w:p>
        </w:tc>
      </w:tr>
      <w:tr w:rsidR="00861F8B" w:rsidRPr="004A0787" w14:paraId="357CA645" w14:textId="77777777" w:rsidTr="00861F8B">
        <w:tc>
          <w:tcPr>
            <w:tcW w:w="511" w:type="dxa"/>
            <w:vMerge/>
            <w:vAlign w:val="center"/>
          </w:tcPr>
          <w:p w14:paraId="463033C1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423E3FD7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923F4F1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378B997" w14:textId="1BCE6977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4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4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80.000</w:t>
            </w:r>
          </w:p>
        </w:tc>
        <w:tc>
          <w:tcPr>
            <w:tcW w:w="2378" w:type="dxa"/>
          </w:tcPr>
          <w:p w14:paraId="697488E1" w14:textId="4DAC1446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9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04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39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B41454" w14:textId="0F3E7B4E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86</w:t>
            </w:r>
          </w:p>
        </w:tc>
      </w:tr>
      <w:tr w:rsidR="00861F8B" w:rsidRPr="004A0787" w14:paraId="59D01067" w14:textId="77777777" w:rsidTr="00861F8B">
        <w:tc>
          <w:tcPr>
            <w:tcW w:w="511" w:type="dxa"/>
            <w:vMerge w:val="restart"/>
            <w:vAlign w:val="center"/>
          </w:tcPr>
          <w:p w14:paraId="0A03710C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1002" w:type="dxa"/>
            <w:vMerge w:val="restart"/>
            <w:vAlign w:val="center"/>
          </w:tcPr>
          <w:p w14:paraId="411493E1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RAA</w:t>
            </w:r>
          </w:p>
        </w:tc>
        <w:tc>
          <w:tcPr>
            <w:tcW w:w="868" w:type="dxa"/>
            <w:vAlign w:val="center"/>
          </w:tcPr>
          <w:p w14:paraId="4D79F342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A76009E" w14:textId="14696B44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6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46.000</w:t>
            </w:r>
          </w:p>
        </w:tc>
        <w:tc>
          <w:tcPr>
            <w:tcW w:w="2378" w:type="dxa"/>
          </w:tcPr>
          <w:p w14:paraId="7C029ED6" w14:textId="57E33D79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52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947819" w14:textId="6B0D0E8A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6</w:t>
            </w:r>
          </w:p>
        </w:tc>
      </w:tr>
      <w:tr w:rsidR="00861F8B" w:rsidRPr="004A0787" w14:paraId="7889DC23" w14:textId="77777777" w:rsidTr="00861F8B">
        <w:tc>
          <w:tcPr>
            <w:tcW w:w="511" w:type="dxa"/>
            <w:vMerge/>
            <w:vAlign w:val="center"/>
          </w:tcPr>
          <w:p w14:paraId="1E121789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71DADA0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89A9836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DCE153A" w14:textId="06C85B9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52.000</w:t>
            </w:r>
          </w:p>
        </w:tc>
        <w:tc>
          <w:tcPr>
            <w:tcW w:w="2378" w:type="dxa"/>
          </w:tcPr>
          <w:p w14:paraId="56112218" w14:textId="5CEE19E7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8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99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9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55CC41" w14:textId="6EF3AE9A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7</w:t>
            </w:r>
          </w:p>
        </w:tc>
      </w:tr>
      <w:tr w:rsidR="00861F8B" w:rsidRPr="004A0787" w14:paraId="08487DD1" w14:textId="77777777" w:rsidTr="00861F8B">
        <w:trPr>
          <w:trHeight w:val="90"/>
        </w:trPr>
        <w:tc>
          <w:tcPr>
            <w:tcW w:w="511" w:type="dxa"/>
            <w:vMerge/>
            <w:vAlign w:val="center"/>
          </w:tcPr>
          <w:p w14:paraId="5BCF1496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255B1A8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C8D5AD7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5E2B7A7" w14:textId="33B8BDA2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86.000</w:t>
            </w:r>
          </w:p>
        </w:tc>
        <w:tc>
          <w:tcPr>
            <w:tcW w:w="2378" w:type="dxa"/>
          </w:tcPr>
          <w:p w14:paraId="15AC81CC" w14:textId="04EBF2A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7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FC39F7" w14:textId="157E4E7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</w:tr>
      <w:tr w:rsidR="00861F8B" w:rsidRPr="004A0787" w14:paraId="602925AE" w14:textId="77777777" w:rsidTr="00861F8B">
        <w:tc>
          <w:tcPr>
            <w:tcW w:w="511" w:type="dxa"/>
            <w:vMerge/>
            <w:vAlign w:val="center"/>
          </w:tcPr>
          <w:p w14:paraId="600F8088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DC2D7C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6DD6049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35C3ACAF" w14:textId="15D1672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42.000</w:t>
            </w:r>
          </w:p>
        </w:tc>
        <w:tc>
          <w:tcPr>
            <w:tcW w:w="2378" w:type="dxa"/>
          </w:tcPr>
          <w:p w14:paraId="2EC47916" w14:textId="18E3333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72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660DB8" w14:textId="29961E0D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7</w:t>
            </w:r>
          </w:p>
        </w:tc>
      </w:tr>
      <w:tr w:rsidR="00861F8B" w:rsidRPr="004A0787" w14:paraId="4E7145C3" w14:textId="77777777" w:rsidTr="00861F8B">
        <w:tc>
          <w:tcPr>
            <w:tcW w:w="511" w:type="dxa"/>
            <w:vMerge w:val="restart"/>
            <w:vAlign w:val="center"/>
          </w:tcPr>
          <w:p w14:paraId="25977C3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</w:p>
        </w:tc>
        <w:tc>
          <w:tcPr>
            <w:tcW w:w="1002" w:type="dxa"/>
            <w:vMerge w:val="restart"/>
            <w:vAlign w:val="center"/>
          </w:tcPr>
          <w:p w14:paraId="3F865647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GJTL</w:t>
            </w:r>
          </w:p>
        </w:tc>
        <w:tc>
          <w:tcPr>
            <w:tcW w:w="868" w:type="dxa"/>
            <w:vAlign w:val="center"/>
          </w:tcPr>
          <w:p w14:paraId="1FA8B005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25757B92" w14:textId="36602C9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44.000.000</w:t>
            </w:r>
          </w:p>
        </w:tc>
        <w:tc>
          <w:tcPr>
            <w:tcW w:w="2378" w:type="dxa"/>
          </w:tcPr>
          <w:p w14:paraId="27125C05" w14:textId="08C78FCE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31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60E657" w14:textId="7F0BB03C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2</w:t>
            </w:r>
          </w:p>
        </w:tc>
      </w:tr>
      <w:tr w:rsidR="00861F8B" w:rsidRPr="004A0787" w14:paraId="558DDBBD" w14:textId="77777777" w:rsidTr="00861F8B">
        <w:tc>
          <w:tcPr>
            <w:tcW w:w="511" w:type="dxa"/>
            <w:vMerge/>
          </w:tcPr>
          <w:p w14:paraId="6A8E1F7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95AA31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530DC9D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E8C52A5" w14:textId="24068DD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92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13.000.000</w:t>
            </w:r>
          </w:p>
        </w:tc>
        <w:tc>
          <w:tcPr>
            <w:tcW w:w="2378" w:type="dxa"/>
          </w:tcPr>
          <w:p w14:paraId="784B5516" w14:textId="1985C18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85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47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0C2254" w14:textId="7E74F3FD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9</w:t>
            </w:r>
          </w:p>
        </w:tc>
      </w:tr>
      <w:tr w:rsidR="00861F8B" w:rsidRPr="004A0787" w14:paraId="61CD5255" w14:textId="77777777" w:rsidTr="00861F8B">
        <w:trPr>
          <w:trHeight w:val="90"/>
        </w:trPr>
        <w:tc>
          <w:tcPr>
            <w:tcW w:w="511" w:type="dxa"/>
            <w:vMerge/>
          </w:tcPr>
          <w:p w14:paraId="3E33B8CD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14573D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079604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B709DCE" w14:textId="184A4C6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20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7A6298E9" w14:textId="7AE2C6D0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77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9121E0" w14:textId="67C13D66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7</w:t>
            </w:r>
          </w:p>
        </w:tc>
      </w:tr>
      <w:tr w:rsidR="00861F8B" w:rsidRPr="004A0787" w14:paraId="7DD7DF69" w14:textId="77777777" w:rsidTr="00861F8B">
        <w:tc>
          <w:tcPr>
            <w:tcW w:w="511" w:type="dxa"/>
            <w:vMerge/>
          </w:tcPr>
          <w:p w14:paraId="1CDC7D6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1C432FC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EE4C177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8DEDCDA" w14:textId="606F9DD7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9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37.000.000</w:t>
            </w:r>
          </w:p>
        </w:tc>
        <w:tc>
          <w:tcPr>
            <w:tcW w:w="2378" w:type="dxa"/>
          </w:tcPr>
          <w:p w14:paraId="78CB8350" w14:textId="733B31FE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2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7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799863" w14:textId="7B5D6212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3</w:t>
            </w:r>
          </w:p>
        </w:tc>
      </w:tr>
      <w:tr w:rsidR="00861F8B" w:rsidRPr="004A0787" w14:paraId="6C1FA1BA" w14:textId="77777777" w:rsidTr="00861F8B">
        <w:tc>
          <w:tcPr>
            <w:tcW w:w="511" w:type="dxa"/>
            <w:vMerge w:val="restart"/>
            <w:vAlign w:val="center"/>
          </w:tcPr>
          <w:p w14:paraId="5DA2A9FE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</w:p>
        </w:tc>
        <w:tc>
          <w:tcPr>
            <w:tcW w:w="1002" w:type="dxa"/>
            <w:vMerge w:val="restart"/>
            <w:vAlign w:val="center"/>
          </w:tcPr>
          <w:p w14:paraId="4460500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KAI</w:t>
            </w:r>
          </w:p>
        </w:tc>
        <w:tc>
          <w:tcPr>
            <w:tcW w:w="868" w:type="dxa"/>
            <w:vAlign w:val="center"/>
          </w:tcPr>
          <w:p w14:paraId="3DEA5BA8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62CB0A54" w14:textId="33DE693C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40.983.741.000</w:t>
            </w:r>
          </w:p>
        </w:tc>
        <w:tc>
          <w:tcPr>
            <w:tcW w:w="2378" w:type="dxa"/>
          </w:tcPr>
          <w:p w14:paraId="2258319A" w14:textId="7D6DC031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16.549.349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73A8CE" w14:textId="48883B9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861F8B" w:rsidRPr="004A0787" w14:paraId="409CA843" w14:textId="77777777" w:rsidTr="00861F8B">
        <w:tc>
          <w:tcPr>
            <w:tcW w:w="511" w:type="dxa"/>
            <w:vMerge/>
            <w:vAlign w:val="center"/>
          </w:tcPr>
          <w:p w14:paraId="148C53E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667CB8E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9CFA31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DB12D6F" w14:textId="6D108130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43.962.433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6128C101" w14:textId="0B876A1A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841.238.780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8140B7" w14:textId="2D62A476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</w:tr>
      <w:tr w:rsidR="00861F8B" w:rsidRPr="004A0787" w14:paraId="11F77E4D" w14:textId="77777777" w:rsidTr="00861F8B">
        <w:tc>
          <w:tcPr>
            <w:tcW w:w="511" w:type="dxa"/>
            <w:vMerge/>
            <w:vAlign w:val="center"/>
          </w:tcPr>
          <w:p w14:paraId="54EFEEE0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13ABEDB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5CBD70E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8060FCD" w14:textId="78AD4CC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59.494.982.000</w:t>
            </w:r>
          </w:p>
        </w:tc>
        <w:tc>
          <w:tcPr>
            <w:tcW w:w="2378" w:type="dxa"/>
          </w:tcPr>
          <w:p w14:paraId="5B98EB89" w14:textId="6EB2E91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83.628.993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90CC3A" w14:textId="3C4C1AD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</w:tr>
      <w:tr w:rsidR="00861F8B" w:rsidRPr="004A0787" w14:paraId="1A12A933" w14:textId="77777777" w:rsidTr="00861F8B">
        <w:tc>
          <w:tcPr>
            <w:tcW w:w="511" w:type="dxa"/>
            <w:vMerge/>
            <w:vAlign w:val="center"/>
          </w:tcPr>
          <w:p w14:paraId="5EB51069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63436E1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CE2B841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0C357EE" w14:textId="7A18BA14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68.638.021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3110EF6C" w14:textId="74A01E97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47.184.735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BDD148" w14:textId="4EAE40A9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3</w:t>
            </w:r>
          </w:p>
        </w:tc>
      </w:tr>
      <w:tr w:rsidR="00861F8B" w:rsidRPr="004A0787" w14:paraId="39A571CC" w14:textId="77777777" w:rsidTr="00861F8B">
        <w:tc>
          <w:tcPr>
            <w:tcW w:w="511" w:type="dxa"/>
            <w:vMerge w:val="restart"/>
            <w:vAlign w:val="center"/>
          </w:tcPr>
          <w:p w14:paraId="58F1CEA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</w:p>
        </w:tc>
        <w:tc>
          <w:tcPr>
            <w:tcW w:w="1002" w:type="dxa"/>
            <w:vMerge w:val="restart"/>
            <w:vAlign w:val="center"/>
          </w:tcPr>
          <w:p w14:paraId="4F93028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MAS</w:t>
            </w:r>
          </w:p>
        </w:tc>
        <w:tc>
          <w:tcPr>
            <w:tcW w:w="868" w:type="dxa"/>
            <w:vAlign w:val="center"/>
          </w:tcPr>
          <w:p w14:paraId="55D44DD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CBBA479" w14:textId="3BE1D1CD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56</w:t>
            </w:r>
          </w:p>
        </w:tc>
        <w:tc>
          <w:tcPr>
            <w:tcW w:w="2378" w:type="dxa"/>
          </w:tcPr>
          <w:p w14:paraId="55A18E99" w14:textId="094F196E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0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E858DA" w14:textId="0DF360B9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5</w:t>
            </w:r>
          </w:p>
        </w:tc>
      </w:tr>
      <w:tr w:rsidR="00861F8B" w:rsidRPr="004A0787" w14:paraId="2069E3AE" w14:textId="77777777" w:rsidTr="00861F8B">
        <w:tc>
          <w:tcPr>
            <w:tcW w:w="511" w:type="dxa"/>
            <w:vMerge/>
          </w:tcPr>
          <w:p w14:paraId="1B0B6758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1F885258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BCBB65C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11FD0B2" w14:textId="7F86120C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9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6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3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28</w:t>
            </w:r>
          </w:p>
        </w:tc>
        <w:tc>
          <w:tcPr>
            <w:tcW w:w="2378" w:type="dxa"/>
          </w:tcPr>
          <w:p w14:paraId="1C961E5F" w14:textId="6CD314E9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1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3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6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5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17F6F5" w14:textId="4CD25E11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81</w:t>
            </w:r>
          </w:p>
        </w:tc>
      </w:tr>
      <w:tr w:rsidR="00861F8B" w:rsidRPr="004A0787" w14:paraId="0735C796" w14:textId="77777777" w:rsidTr="00861F8B">
        <w:tc>
          <w:tcPr>
            <w:tcW w:w="511" w:type="dxa"/>
            <w:vMerge/>
          </w:tcPr>
          <w:p w14:paraId="1950596A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A82EAC2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B74F79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14BDB0F" w14:textId="799E6930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7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91.000.000</w:t>
            </w:r>
          </w:p>
        </w:tc>
        <w:tc>
          <w:tcPr>
            <w:tcW w:w="2378" w:type="dxa"/>
          </w:tcPr>
          <w:p w14:paraId="361FC1EA" w14:textId="55E0565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17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5F0452" w14:textId="3D6F893E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97</w:t>
            </w:r>
          </w:p>
        </w:tc>
      </w:tr>
      <w:tr w:rsidR="00861F8B" w:rsidRPr="004A0787" w14:paraId="36E55B8E" w14:textId="77777777" w:rsidTr="00861F8B">
        <w:tc>
          <w:tcPr>
            <w:tcW w:w="511" w:type="dxa"/>
            <w:vMerge/>
          </w:tcPr>
          <w:p w14:paraId="35367A78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0605112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B70E569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51D9C81" w14:textId="42C4052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7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46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5C09AC8C" w14:textId="2CDDBA2A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6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22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2D4CB9" w14:textId="7AF0EBE8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05</w:t>
            </w:r>
          </w:p>
        </w:tc>
      </w:tr>
      <w:tr w:rsidR="00861F8B" w:rsidRPr="004A0787" w14:paraId="2BB5B9DF" w14:textId="77777777" w:rsidTr="00861F8B">
        <w:tc>
          <w:tcPr>
            <w:tcW w:w="511" w:type="dxa"/>
            <w:vMerge w:val="restart"/>
            <w:vAlign w:val="center"/>
          </w:tcPr>
          <w:p w14:paraId="17F6244A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  <w:tc>
          <w:tcPr>
            <w:tcW w:w="1002" w:type="dxa"/>
            <w:vMerge w:val="restart"/>
            <w:vAlign w:val="center"/>
          </w:tcPr>
          <w:p w14:paraId="58DAEC38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KICI</w:t>
            </w:r>
          </w:p>
        </w:tc>
        <w:tc>
          <w:tcPr>
            <w:tcW w:w="868" w:type="dxa"/>
            <w:vAlign w:val="center"/>
          </w:tcPr>
          <w:p w14:paraId="61A5092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35D94E2" w14:textId="5348E080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074</w:t>
            </w:r>
          </w:p>
        </w:tc>
        <w:tc>
          <w:tcPr>
            <w:tcW w:w="2378" w:type="dxa"/>
          </w:tcPr>
          <w:p w14:paraId="082568EA" w14:textId="59FA68C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0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86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367F13" w14:textId="07972210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5</w:t>
            </w:r>
          </w:p>
        </w:tc>
      </w:tr>
      <w:tr w:rsidR="00861F8B" w:rsidRPr="004A0787" w14:paraId="4DA9E7F7" w14:textId="77777777" w:rsidTr="00861F8B">
        <w:tc>
          <w:tcPr>
            <w:tcW w:w="511" w:type="dxa"/>
            <w:vMerge/>
          </w:tcPr>
          <w:p w14:paraId="75A85BCD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56D6C5BA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86C4CF6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3DD12B6B" w14:textId="4A5C063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5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6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13</w:t>
            </w:r>
          </w:p>
        </w:tc>
        <w:tc>
          <w:tcPr>
            <w:tcW w:w="2378" w:type="dxa"/>
          </w:tcPr>
          <w:p w14:paraId="1C7B8E9A" w14:textId="583378E0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8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6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7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9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1A5E8B" w14:textId="4C02802D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4</w:t>
            </w:r>
          </w:p>
        </w:tc>
      </w:tr>
      <w:tr w:rsidR="00861F8B" w:rsidRPr="004A0787" w14:paraId="52B96613" w14:textId="77777777" w:rsidTr="00861F8B">
        <w:tc>
          <w:tcPr>
            <w:tcW w:w="511" w:type="dxa"/>
            <w:vMerge/>
          </w:tcPr>
          <w:p w14:paraId="0A34D709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282A21C1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35DA667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AC5AD95" w14:textId="619B2C4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19</w:t>
            </w:r>
          </w:p>
        </w:tc>
        <w:tc>
          <w:tcPr>
            <w:tcW w:w="2378" w:type="dxa"/>
          </w:tcPr>
          <w:p w14:paraId="3CA12A2F" w14:textId="5DB4E106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DC2D10" w14:textId="16FC1950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4</w:t>
            </w:r>
          </w:p>
        </w:tc>
      </w:tr>
      <w:tr w:rsidR="00861F8B" w:rsidRPr="004A0787" w14:paraId="117328E3" w14:textId="77777777" w:rsidTr="00861F8B">
        <w:tc>
          <w:tcPr>
            <w:tcW w:w="511" w:type="dxa"/>
            <w:vMerge/>
          </w:tcPr>
          <w:p w14:paraId="2D8DC7A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3307ECC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67D35FE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6C8D41F7" w14:textId="2AEC6CF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6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7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15</w:t>
            </w:r>
          </w:p>
        </w:tc>
        <w:tc>
          <w:tcPr>
            <w:tcW w:w="2378" w:type="dxa"/>
          </w:tcPr>
          <w:p w14:paraId="022881C4" w14:textId="4D2DDC6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0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37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0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06F85E" w14:textId="6063D92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</w:tr>
      <w:tr w:rsidR="00861F8B" w:rsidRPr="004A0787" w14:paraId="23B3813A" w14:textId="77777777" w:rsidTr="00861F8B">
        <w:tc>
          <w:tcPr>
            <w:tcW w:w="511" w:type="dxa"/>
            <w:vMerge w:val="restart"/>
            <w:vAlign w:val="center"/>
          </w:tcPr>
          <w:p w14:paraId="09F444D1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002" w:type="dxa"/>
            <w:vMerge w:val="restart"/>
            <w:vAlign w:val="center"/>
          </w:tcPr>
          <w:p w14:paraId="7B00A9D0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PPF</w:t>
            </w:r>
          </w:p>
        </w:tc>
        <w:tc>
          <w:tcPr>
            <w:tcW w:w="868" w:type="dxa"/>
            <w:vAlign w:val="center"/>
          </w:tcPr>
          <w:p w14:paraId="637F90FD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2FEA20A3" w14:textId="601ED77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0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83.000.000</w:t>
            </w:r>
          </w:p>
        </w:tc>
        <w:tc>
          <w:tcPr>
            <w:tcW w:w="2378" w:type="dxa"/>
          </w:tcPr>
          <w:p w14:paraId="43F2E82E" w14:textId="7B8BDACD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27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C1F3D1" w14:textId="718F2EE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7</w:t>
            </w:r>
          </w:p>
        </w:tc>
      </w:tr>
      <w:tr w:rsidR="00861F8B" w:rsidRPr="004A0787" w14:paraId="76772BBC" w14:textId="77777777" w:rsidTr="00861F8B">
        <w:tc>
          <w:tcPr>
            <w:tcW w:w="511" w:type="dxa"/>
            <w:vMerge/>
            <w:vAlign w:val="center"/>
          </w:tcPr>
          <w:p w14:paraId="387161EA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70C631A9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E6C108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2C43B02" w14:textId="425CAD57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3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956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0D18755A" w14:textId="63FF1B3B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8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18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5AA4F4" w14:textId="1D07E79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87</w:t>
            </w:r>
          </w:p>
        </w:tc>
      </w:tr>
      <w:tr w:rsidR="00861F8B" w:rsidRPr="004A0787" w14:paraId="17320330" w14:textId="77777777" w:rsidTr="00861F8B">
        <w:tc>
          <w:tcPr>
            <w:tcW w:w="511" w:type="dxa"/>
            <w:vMerge/>
            <w:vAlign w:val="center"/>
          </w:tcPr>
          <w:p w14:paraId="54D5B851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260CE05B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707D03C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1CC6B15" w14:textId="5B95FBA4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8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57.000.000</w:t>
            </w:r>
          </w:p>
        </w:tc>
        <w:tc>
          <w:tcPr>
            <w:tcW w:w="2378" w:type="dxa"/>
          </w:tcPr>
          <w:p w14:paraId="7A34E3EF" w14:textId="6666636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0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72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1949D3" w14:textId="534BFC7F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82</w:t>
            </w:r>
          </w:p>
        </w:tc>
      </w:tr>
      <w:tr w:rsidR="00861F8B" w:rsidRPr="004A0787" w14:paraId="6A8C0844" w14:textId="77777777" w:rsidTr="00861F8B">
        <w:tc>
          <w:tcPr>
            <w:tcW w:w="511" w:type="dxa"/>
            <w:vMerge/>
            <w:vAlign w:val="center"/>
          </w:tcPr>
          <w:p w14:paraId="74B1129D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48240A7E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9B36E8C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63A4C47A" w14:textId="407F517A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7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053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4312716F" w14:textId="254BF3EA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58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64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96857E" w14:textId="252264E9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,91</w:t>
            </w:r>
          </w:p>
        </w:tc>
      </w:tr>
      <w:tr w:rsidR="00861F8B" w:rsidRPr="004A0787" w14:paraId="41447BBF" w14:textId="77777777" w:rsidTr="00861F8B">
        <w:tc>
          <w:tcPr>
            <w:tcW w:w="511" w:type="dxa"/>
            <w:vMerge w:val="restart"/>
            <w:vAlign w:val="center"/>
          </w:tcPr>
          <w:p w14:paraId="1925FC36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</w:t>
            </w:r>
          </w:p>
        </w:tc>
        <w:tc>
          <w:tcPr>
            <w:tcW w:w="1002" w:type="dxa"/>
            <w:vMerge w:val="restart"/>
            <w:vAlign w:val="center"/>
          </w:tcPr>
          <w:p w14:paraId="61495F7C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I</w:t>
            </w:r>
          </w:p>
        </w:tc>
        <w:tc>
          <w:tcPr>
            <w:tcW w:w="868" w:type="dxa"/>
            <w:vAlign w:val="center"/>
          </w:tcPr>
          <w:p w14:paraId="56E0F6E8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F6CFA7A" w14:textId="310B1198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70.000.000</w:t>
            </w:r>
          </w:p>
        </w:tc>
        <w:tc>
          <w:tcPr>
            <w:tcW w:w="2378" w:type="dxa"/>
          </w:tcPr>
          <w:p w14:paraId="62D1C5C7" w14:textId="78748D52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3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54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9D4A9F" w14:textId="33861124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9</w:t>
            </w:r>
          </w:p>
        </w:tc>
      </w:tr>
      <w:tr w:rsidR="00861F8B" w:rsidRPr="004A0787" w14:paraId="20A67A6B" w14:textId="77777777" w:rsidTr="00861F8B">
        <w:tc>
          <w:tcPr>
            <w:tcW w:w="511" w:type="dxa"/>
            <w:vMerge/>
          </w:tcPr>
          <w:p w14:paraId="7B4C1AE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1B061C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6A353E0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2D590A4" w14:textId="58D83E4C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5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051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61ABC5E" w14:textId="2DC2938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9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00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B9455B" w14:textId="394C6B65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2</w:t>
            </w:r>
          </w:p>
        </w:tc>
      </w:tr>
      <w:tr w:rsidR="00861F8B" w:rsidRPr="004A0787" w14:paraId="68BE9528" w14:textId="77777777" w:rsidTr="00861F8B">
        <w:tc>
          <w:tcPr>
            <w:tcW w:w="511" w:type="dxa"/>
            <w:vMerge/>
          </w:tcPr>
          <w:p w14:paraId="2DB323DA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C7338E3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B5A3C5F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FCAF588" w14:textId="43484F0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6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254.000.000</w:t>
            </w:r>
          </w:p>
        </w:tc>
        <w:tc>
          <w:tcPr>
            <w:tcW w:w="2378" w:type="dxa"/>
          </w:tcPr>
          <w:p w14:paraId="383A4756" w14:textId="38C59B11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723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CF7B6B" w14:textId="43C0C8F3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5</w:t>
            </w:r>
          </w:p>
        </w:tc>
      </w:tr>
      <w:tr w:rsidR="00861F8B" w:rsidRPr="004A0787" w14:paraId="2188091A" w14:textId="77777777" w:rsidTr="00861F8B">
        <w:tc>
          <w:tcPr>
            <w:tcW w:w="511" w:type="dxa"/>
            <w:vMerge/>
          </w:tcPr>
          <w:p w14:paraId="726CFED6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A7959BE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C74AD8E" w14:textId="77777777" w:rsidR="00861F8B" w:rsidRPr="004A0787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3331121" w14:textId="7145EE56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24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426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7924F23B" w14:textId="249AA53C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72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861F8B">
              <w:rPr>
                <w:rFonts w:ascii="Times New Roman" w:hAnsi="Times New Roman" w:cs="Times New Roman"/>
                <w:noProof/>
                <w:sz w:val="24"/>
                <w:szCs w:val="24"/>
              </w:rPr>
              <w:t>620</w:t>
            </w:r>
            <w:r w:rsidRPr="00861F8B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6DBA12" w14:textId="55E9E226" w:rsidR="00861F8B" w:rsidRPr="00861F8B" w:rsidRDefault="00861F8B" w:rsidP="00861F8B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6</w:t>
            </w:r>
          </w:p>
        </w:tc>
      </w:tr>
      <w:tr w:rsidR="00FC7352" w:rsidRPr="004A0787" w14:paraId="163A7B72" w14:textId="77777777" w:rsidTr="00861F8B">
        <w:tc>
          <w:tcPr>
            <w:tcW w:w="511" w:type="dxa"/>
            <w:vMerge w:val="restart"/>
            <w:vAlign w:val="center"/>
          </w:tcPr>
          <w:p w14:paraId="7AD1E5A3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11</w:t>
            </w:r>
          </w:p>
        </w:tc>
        <w:tc>
          <w:tcPr>
            <w:tcW w:w="1002" w:type="dxa"/>
            <w:vMerge w:val="restart"/>
            <w:vAlign w:val="center"/>
          </w:tcPr>
          <w:p w14:paraId="61638B15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NCN</w:t>
            </w:r>
          </w:p>
        </w:tc>
        <w:tc>
          <w:tcPr>
            <w:tcW w:w="868" w:type="dxa"/>
            <w:vAlign w:val="center"/>
          </w:tcPr>
          <w:p w14:paraId="42DBA1FC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7EE215F6" w14:textId="4501C4BA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5.310.928.000.000</w:t>
            </w:r>
          </w:p>
        </w:tc>
        <w:tc>
          <w:tcPr>
            <w:tcW w:w="2378" w:type="dxa"/>
          </w:tcPr>
          <w:p w14:paraId="42718144" w14:textId="78B0A66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2.525.502.000.00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78F422" w14:textId="6DE5CC79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2</w:t>
            </w:r>
          </w:p>
        </w:tc>
      </w:tr>
      <w:tr w:rsidR="00FC7352" w:rsidRPr="004A0787" w14:paraId="05BB78E2" w14:textId="77777777" w:rsidTr="00861F8B">
        <w:tc>
          <w:tcPr>
            <w:tcW w:w="511" w:type="dxa"/>
            <w:vMerge/>
          </w:tcPr>
          <w:p w14:paraId="5C9E75A4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613FB61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79F9A2C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0EA4CF9" w14:textId="318DFDB9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4.461.328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0797AEC6" w14:textId="0627B7A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4.461.907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188BE3" w14:textId="23E24042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FC7352" w:rsidRPr="004A0787" w14:paraId="2FA27A82" w14:textId="77777777" w:rsidTr="00861F8B">
        <w:tc>
          <w:tcPr>
            <w:tcW w:w="511" w:type="dxa"/>
            <w:vMerge/>
          </w:tcPr>
          <w:p w14:paraId="04191B6B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23D9CE1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0B848BE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8CB752B" w14:textId="2D59617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3.116.819.000.000</w:t>
            </w:r>
          </w:p>
        </w:tc>
        <w:tc>
          <w:tcPr>
            <w:tcW w:w="2378" w:type="dxa"/>
          </w:tcPr>
          <w:p w14:paraId="105ACBCA" w14:textId="635253C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7.757.96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48BDB5" w14:textId="39C7F90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8</w:t>
            </w:r>
          </w:p>
        </w:tc>
      </w:tr>
      <w:tr w:rsidR="00FC7352" w:rsidRPr="004A0787" w14:paraId="38B4E9E3" w14:textId="77777777" w:rsidTr="00861F8B">
        <w:tc>
          <w:tcPr>
            <w:tcW w:w="511" w:type="dxa"/>
            <w:vMerge/>
          </w:tcPr>
          <w:p w14:paraId="07429815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0D122B7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22D8C18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8641E60" w14:textId="20E5AD7A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512.819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33EE48C7" w14:textId="785420D6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9.908.740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6AD687" w14:textId="47A914E0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3</w:t>
            </w:r>
          </w:p>
        </w:tc>
      </w:tr>
      <w:tr w:rsidR="00FC7352" w:rsidRPr="004A0787" w14:paraId="74A59756" w14:textId="77777777" w:rsidTr="00861F8B">
        <w:tc>
          <w:tcPr>
            <w:tcW w:w="511" w:type="dxa"/>
            <w:vMerge w:val="restart"/>
            <w:vAlign w:val="center"/>
          </w:tcPr>
          <w:p w14:paraId="0F7D7213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</w:p>
        </w:tc>
        <w:tc>
          <w:tcPr>
            <w:tcW w:w="1002" w:type="dxa"/>
            <w:vMerge w:val="restart"/>
            <w:vAlign w:val="center"/>
          </w:tcPr>
          <w:p w14:paraId="5A8DF6C0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PMX</w:t>
            </w:r>
          </w:p>
        </w:tc>
        <w:tc>
          <w:tcPr>
            <w:tcW w:w="868" w:type="dxa"/>
            <w:vAlign w:val="center"/>
          </w:tcPr>
          <w:p w14:paraId="13401844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CEFAD7D" w14:textId="0AECF1D9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2.297.376.000.000</w:t>
            </w:r>
          </w:p>
        </w:tc>
        <w:tc>
          <w:tcPr>
            <w:tcW w:w="2378" w:type="dxa"/>
          </w:tcPr>
          <w:p w14:paraId="31DF6482" w14:textId="305D3EB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7.266.30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1FAFBC" w14:textId="3C92A9F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</w:tr>
      <w:tr w:rsidR="00FC7352" w:rsidRPr="004A0787" w14:paraId="399BD9F0" w14:textId="77777777" w:rsidTr="00861F8B">
        <w:tc>
          <w:tcPr>
            <w:tcW w:w="511" w:type="dxa"/>
            <w:vMerge/>
          </w:tcPr>
          <w:p w14:paraId="0FABA87E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76BB321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9C3CC2A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377C0C33" w14:textId="50A50FB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885.958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2CECC90F" w14:textId="7DB1389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6.323.880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EA17B3" w14:textId="618F6BB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6</w:t>
            </w:r>
          </w:p>
        </w:tc>
      </w:tr>
      <w:tr w:rsidR="00FC7352" w:rsidRPr="004A0787" w14:paraId="7AA142C0" w14:textId="77777777" w:rsidTr="00861F8B">
        <w:trPr>
          <w:trHeight w:val="90"/>
        </w:trPr>
        <w:tc>
          <w:tcPr>
            <w:tcW w:w="511" w:type="dxa"/>
            <w:vMerge/>
          </w:tcPr>
          <w:p w14:paraId="2B04909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92C1133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A9CC6A4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B7D57BF" w14:textId="2D27273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3.610.768.000.000</w:t>
            </w:r>
          </w:p>
        </w:tc>
        <w:tc>
          <w:tcPr>
            <w:tcW w:w="2378" w:type="dxa"/>
          </w:tcPr>
          <w:p w14:paraId="229C0FE2" w14:textId="58D9A8CC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6.258.966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1A0E3E" w14:textId="5623C5B6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8</w:t>
            </w:r>
          </w:p>
        </w:tc>
      </w:tr>
      <w:tr w:rsidR="00FC7352" w:rsidRPr="004A0787" w14:paraId="2554D73D" w14:textId="77777777" w:rsidTr="00861F8B">
        <w:tc>
          <w:tcPr>
            <w:tcW w:w="511" w:type="dxa"/>
            <w:vMerge/>
          </w:tcPr>
          <w:p w14:paraId="178AC4F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1B35CCC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8FBDDDF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17B6CBC" w14:textId="5D86686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702.575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47072F07" w14:textId="1C3A180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6.187.243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A40B5D" w14:textId="3564B17B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FC7352" w:rsidRPr="004A0787" w14:paraId="26E83AD9" w14:textId="77777777" w:rsidTr="00861F8B">
        <w:tc>
          <w:tcPr>
            <w:tcW w:w="511" w:type="dxa"/>
            <w:vMerge w:val="restart"/>
            <w:vAlign w:val="center"/>
          </w:tcPr>
          <w:p w14:paraId="42D1FAB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</w:t>
            </w:r>
          </w:p>
        </w:tc>
        <w:tc>
          <w:tcPr>
            <w:tcW w:w="1002" w:type="dxa"/>
            <w:vMerge w:val="restart"/>
            <w:vAlign w:val="center"/>
          </w:tcPr>
          <w:p w14:paraId="0C8C9AEC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KY</w:t>
            </w:r>
          </w:p>
        </w:tc>
        <w:tc>
          <w:tcPr>
            <w:tcW w:w="868" w:type="dxa"/>
            <w:vAlign w:val="center"/>
          </w:tcPr>
          <w:p w14:paraId="0920120D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2E6126AF" w14:textId="008761DB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516.230.000.000</w:t>
            </w:r>
          </w:p>
        </w:tc>
        <w:tc>
          <w:tcPr>
            <w:tcW w:w="2378" w:type="dxa"/>
          </w:tcPr>
          <w:p w14:paraId="6015D69F" w14:textId="076F6A2D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2.843.40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D783CE" w14:textId="72F997C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</w:tr>
      <w:tr w:rsidR="00FC7352" w:rsidRPr="004A0787" w14:paraId="4AA7F174" w14:textId="77777777" w:rsidTr="00861F8B">
        <w:tc>
          <w:tcPr>
            <w:tcW w:w="511" w:type="dxa"/>
            <w:vMerge/>
          </w:tcPr>
          <w:p w14:paraId="3626557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7A9D71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9ADD99C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D821582" w14:textId="448D2BD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936.517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727FDBEA" w14:textId="77E1C78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657.609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2488FC" w14:textId="6C40437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</w:t>
            </w:r>
          </w:p>
        </w:tc>
      </w:tr>
      <w:tr w:rsidR="00FC7352" w:rsidRPr="004A0787" w14:paraId="61987E0E" w14:textId="77777777" w:rsidTr="00861F8B">
        <w:tc>
          <w:tcPr>
            <w:tcW w:w="511" w:type="dxa"/>
            <w:vMerge/>
          </w:tcPr>
          <w:p w14:paraId="27E6DB0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E6DD7B0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6F85899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06BC15E" w14:textId="50A717B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408.215.000.000</w:t>
            </w:r>
          </w:p>
        </w:tc>
        <w:tc>
          <w:tcPr>
            <w:tcW w:w="2378" w:type="dxa"/>
          </w:tcPr>
          <w:p w14:paraId="70E6208B" w14:textId="4341F1D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2.478.963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7B55D4" w14:textId="786949CD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</w:tr>
      <w:tr w:rsidR="00FC7352" w:rsidRPr="004A0787" w14:paraId="61F4C908" w14:textId="77777777" w:rsidTr="00861F8B">
        <w:tc>
          <w:tcPr>
            <w:tcW w:w="511" w:type="dxa"/>
            <w:vMerge/>
          </w:tcPr>
          <w:p w14:paraId="3228C956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1C0B172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8644E03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B119CA2" w14:textId="15F4CEE3" w:rsidR="00FC7352" w:rsidRPr="00FC7352" w:rsidRDefault="00FC7352" w:rsidP="00FC7352">
            <w:pPr>
              <w:widowControl w:val="0"/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162.198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DB2E0FE" w14:textId="19DB02A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233.891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6E7114" w14:textId="7A413D5F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FC7352" w:rsidRPr="004A0787" w14:paraId="656988BB" w14:textId="77777777" w:rsidTr="00861F8B">
        <w:tc>
          <w:tcPr>
            <w:tcW w:w="511" w:type="dxa"/>
            <w:vMerge w:val="restart"/>
            <w:vAlign w:val="center"/>
          </w:tcPr>
          <w:p w14:paraId="06D11DA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</w:p>
        </w:tc>
        <w:tc>
          <w:tcPr>
            <w:tcW w:w="1002" w:type="dxa"/>
            <w:vMerge w:val="restart"/>
            <w:vAlign w:val="center"/>
          </w:tcPr>
          <w:p w14:paraId="1F6BC080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ANR</w:t>
            </w:r>
          </w:p>
        </w:tc>
        <w:tc>
          <w:tcPr>
            <w:tcW w:w="868" w:type="dxa"/>
            <w:vAlign w:val="center"/>
          </w:tcPr>
          <w:p w14:paraId="03C4BBC1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2D639901" w14:textId="14666E7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184.565.998.000</w:t>
            </w:r>
          </w:p>
        </w:tc>
        <w:tc>
          <w:tcPr>
            <w:tcW w:w="2378" w:type="dxa"/>
          </w:tcPr>
          <w:p w14:paraId="60F1968D" w14:textId="4E2B6A1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963.240.692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297B3C" w14:textId="33DC681D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</w:tr>
      <w:tr w:rsidR="00FC7352" w:rsidRPr="004A0787" w14:paraId="5E5B6F9F" w14:textId="77777777" w:rsidTr="00861F8B">
        <w:tc>
          <w:tcPr>
            <w:tcW w:w="511" w:type="dxa"/>
            <w:vMerge/>
          </w:tcPr>
          <w:p w14:paraId="1CAF6945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0662ECC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B1DFA76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81E5D1C" w14:textId="1397BFF2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058.362.855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0FE69F4A" w14:textId="22C4AEFC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708.611.442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79A27E" w14:textId="2992EB1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9</w:t>
            </w:r>
          </w:p>
        </w:tc>
      </w:tr>
      <w:tr w:rsidR="00FC7352" w:rsidRPr="004A0787" w14:paraId="33551D03" w14:textId="77777777" w:rsidTr="00861F8B">
        <w:tc>
          <w:tcPr>
            <w:tcW w:w="511" w:type="dxa"/>
            <w:vMerge/>
          </w:tcPr>
          <w:p w14:paraId="74D61B46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4E13794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F1DF903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1BE6D689" w14:textId="1FB336A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925.082.511.000</w:t>
            </w:r>
          </w:p>
        </w:tc>
        <w:tc>
          <w:tcPr>
            <w:tcW w:w="2378" w:type="dxa"/>
          </w:tcPr>
          <w:p w14:paraId="01C11593" w14:textId="7CD93ECA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540.996.314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6546AC" w14:textId="0451A0EF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1</w:t>
            </w:r>
          </w:p>
        </w:tc>
      </w:tr>
      <w:tr w:rsidR="00FC7352" w:rsidRPr="004A0787" w14:paraId="55B8CB8F" w14:textId="77777777" w:rsidTr="00861F8B">
        <w:tc>
          <w:tcPr>
            <w:tcW w:w="511" w:type="dxa"/>
            <w:vMerge/>
          </w:tcPr>
          <w:p w14:paraId="6346D57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F789DE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14EBF66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5117809" w14:textId="352F3D50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970.205.949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0A36ABCB" w14:textId="74C8F69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563.710.799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6938E6" w14:textId="4A97A08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2</w:t>
            </w:r>
          </w:p>
        </w:tc>
      </w:tr>
      <w:tr w:rsidR="00FC7352" w:rsidRPr="004A0787" w14:paraId="6CDD02C7" w14:textId="77777777" w:rsidTr="00861F8B">
        <w:tc>
          <w:tcPr>
            <w:tcW w:w="511" w:type="dxa"/>
            <w:vMerge w:val="restart"/>
            <w:vAlign w:val="center"/>
          </w:tcPr>
          <w:p w14:paraId="2D661E78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</w:p>
        </w:tc>
        <w:tc>
          <w:tcPr>
            <w:tcW w:w="1002" w:type="dxa"/>
            <w:vMerge w:val="restart"/>
            <w:vAlign w:val="center"/>
          </w:tcPr>
          <w:p w14:paraId="41AB9C30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JAA</w:t>
            </w:r>
          </w:p>
        </w:tc>
        <w:tc>
          <w:tcPr>
            <w:tcW w:w="868" w:type="dxa"/>
            <w:vAlign w:val="center"/>
          </w:tcPr>
          <w:p w14:paraId="6F93B8EC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12A2D9F" w14:textId="510DC0E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945.232.867.688</w:t>
            </w:r>
          </w:p>
        </w:tc>
        <w:tc>
          <w:tcPr>
            <w:tcW w:w="2378" w:type="dxa"/>
          </w:tcPr>
          <w:p w14:paraId="1A24F838" w14:textId="2BB94EF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2.150.682.077.46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532C73" w14:textId="35F7361D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0</w:t>
            </w:r>
          </w:p>
        </w:tc>
      </w:tr>
      <w:tr w:rsidR="00FC7352" w:rsidRPr="004A0787" w14:paraId="194FCA2B" w14:textId="77777777" w:rsidTr="00861F8B">
        <w:tc>
          <w:tcPr>
            <w:tcW w:w="511" w:type="dxa"/>
            <w:vMerge/>
          </w:tcPr>
          <w:p w14:paraId="75C085AD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5D52193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C75FB9E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5428F94" w14:textId="6708AB2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280.833.275.498</w:t>
            </w:r>
          </w:p>
        </w:tc>
        <w:tc>
          <w:tcPr>
            <w:tcW w:w="2378" w:type="dxa"/>
          </w:tcPr>
          <w:p w14:paraId="058AD691" w14:textId="1382A2FD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761.785.544.55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563C30" w14:textId="67E3B7CC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9</w:t>
            </w:r>
          </w:p>
        </w:tc>
      </w:tr>
      <w:tr w:rsidR="00FC7352" w:rsidRPr="004A0787" w14:paraId="43B489B0" w14:textId="77777777" w:rsidTr="00861F8B">
        <w:tc>
          <w:tcPr>
            <w:tcW w:w="511" w:type="dxa"/>
            <w:vMerge/>
          </w:tcPr>
          <w:p w14:paraId="250B871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64A9BC1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7461481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168D6717" w14:textId="584D0DC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2.931.256.000.000</w:t>
            </w:r>
          </w:p>
        </w:tc>
        <w:tc>
          <w:tcPr>
            <w:tcW w:w="2378" w:type="dxa"/>
          </w:tcPr>
          <w:p w14:paraId="49B8A91C" w14:textId="2F98158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492.819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3C6326" w14:textId="260EEEF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6</w:t>
            </w:r>
          </w:p>
        </w:tc>
      </w:tr>
      <w:tr w:rsidR="00FC7352" w:rsidRPr="004A0787" w14:paraId="4A2AF405" w14:textId="77777777" w:rsidTr="00861F8B">
        <w:tc>
          <w:tcPr>
            <w:tcW w:w="511" w:type="dxa"/>
            <w:vMerge/>
          </w:tcPr>
          <w:p w14:paraId="0012F976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2F8D325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EC923E2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5727CE1" w14:textId="2027FFE9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331.855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42D8D2B" w14:textId="718ACE5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560.929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8D84C3" w14:textId="25F25C1D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9</w:t>
            </w:r>
          </w:p>
        </w:tc>
      </w:tr>
      <w:tr w:rsidR="00FC7352" w:rsidRPr="004A0787" w14:paraId="6C948A1A" w14:textId="77777777" w:rsidTr="00861F8B">
        <w:tc>
          <w:tcPr>
            <w:tcW w:w="511" w:type="dxa"/>
            <w:vMerge w:val="restart"/>
            <w:vAlign w:val="center"/>
          </w:tcPr>
          <w:p w14:paraId="6CE05315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</w:t>
            </w:r>
          </w:p>
        </w:tc>
        <w:tc>
          <w:tcPr>
            <w:tcW w:w="1002" w:type="dxa"/>
            <w:vMerge w:val="restart"/>
            <w:vAlign w:val="center"/>
          </w:tcPr>
          <w:p w14:paraId="74E042B7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RAS</w:t>
            </w:r>
          </w:p>
        </w:tc>
        <w:tc>
          <w:tcPr>
            <w:tcW w:w="868" w:type="dxa"/>
            <w:vAlign w:val="center"/>
          </w:tcPr>
          <w:p w14:paraId="5A6C4A82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77349F4" w14:textId="750E15C1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011.402.296.454</w:t>
            </w:r>
          </w:p>
        </w:tc>
        <w:tc>
          <w:tcPr>
            <w:tcW w:w="2378" w:type="dxa"/>
          </w:tcPr>
          <w:p w14:paraId="6CE8B841" w14:textId="563E73AC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645.724.973.34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F192AB" w14:textId="5DC48AF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7</w:t>
            </w:r>
          </w:p>
        </w:tc>
      </w:tr>
      <w:tr w:rsidR="00FC7352" w:rsidRPr="004A0787" w14:paraId="02DD4E49" w14:textId="77777777" w:rsidTr="00861F8B">
        <w:tc>
          <w:tcPr>
            <w:tcW w:w="511" w:type="dxa"/>
            <w:vMerge/>
          </w:tcPr>
          <w:p w14:paraId="1982FB70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0F4B20E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65FB008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FF100CB" w14:textId="4E85BEF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149.071.273.337</w:t>
            </w:r>
          </w:p>
        </w:tc>
        <w:tc>
          <w:tcPr>
            <w:tcW w:w="2378" w:type="dxa"/>
          </w:tcPr>
          <w:p w14:paraId="4BB83613" w14:textId="451FCD8F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519.851.307.18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FF57EE" w14:textId="58141C0B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1</w:t>
            </w:r>
          </w:p>
        </w:tc>
      </w:tr>
      <w:tr w:rsidR="00FC7352" w:rsidRPr="004A0787" w14:paraId="15508657" w14:textId="77777777" w:rsidTr="00861F8B">
        <w:trPr>
          <w:trHeight w:val="79"/>
        </w:trPr>
        <w:tc>
          <w:tcPr>
            <w:tcW w:w="511" w:type="dxa"/>
            <w:vMerge/>
          </w:tcPr>
          <w:p w14:paraId="7F10EDB4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77C1285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DDF5A18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C904C7E" w14:textId="27147C41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150.442.593.596</w:t>
            </w:r>
          </w:p>
        </w:tc>
        <w:tc>
          <w:tcPr>
            <w:tcW w:w="2378" w:type="dxa"/>
          </w:tcPr>
          <w:p w14:paraId="46D36EB1" w14:textId="1331CF40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487.352.062.152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4A4BF3" w14:textId="1684A492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6</w:t>
            </w:r>
          </w:p>
        </w:tc>
      </w:tr>
      <w:tr w:rsidR="00FC7352" w:rsidRPr="004A0787" w14:paraId="6DEF8CC3" w14:textId="77777777" w:rsidTr="00861F8B">
        <w:tc>
          <w:tcPr>
            <w:tcW w:w="511" w:type="dxa"/>
            <w:vMerge/>
          </w:tcPr>
          <w:p w14:paraId="4D3E8202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20E6EB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EBAB3E8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B949922" w14:textId="279FF621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202.475.433.213</w:t>
            </w:r>
          </w:p>
        </w:tc>
        <w:tc>
          <w:tcPr>
            <w:tcW w:w="2378" w:type="dxa"/>
          </w:tcPr>
          <w:p w14:paraId="1EC37CA1" w14:textId="2D4A1F2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374.437.777.94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90E6B5" w14:textId="79AA2EF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21</w:t>
            </w:r>
          </w:p>
        </w:tc>
      </w:tr>
      <w:tr w:rsidR="00FC7352" w:rsidRPr="004A0787" w14:paraId="710E1379" w14:textId="77777777" w:rsidTr="00861F8B">
        <w:tc>
          <w:tcPr>
            <w:tcW w:w="511" w:type="dxa"/>
            <w:vMerge w:val="restart"/>
            <w:vAlign w:val="center"/>
          </w:tcPr>
          <w:p w14:paraId="19F7FAF8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</w:p>
        </w:tc>
        <w:tc>
          <w:tcPr>
            <w:tcW w:w="1002" w:type="dxa"/>
            <w:vMerge w:val="restart"/>
            <w:vAlign w:val="center"/>
          </w:tcPr>
          <w:p w14:paraId="5963C5BF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LS</w:t>
            </w:r>
          </w:p>
        </w:tc>
        <w:tc>
          <w:tcPr>
            <w:tcW w:w="868" w:type="dxa"/>
            <w:vAlign w:val="center"/>
          </w:tcPr>
          <w:p w14:paraId="63A61F6E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7710A024" w14:textId="39B90C4F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480.893.000.000</w:t>
            </w:r>
          </w:p>
        </w:tc>
        <w:tc>
          <w:tcPr>
            <w:tcW w:w="2378" w:type="dxa"/>
          </w:tcPr>
          <w:p w14:paraId="53DC7578" w14:textId="46AD849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4.168.930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93681E" w14:textId="10D85682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FC7352" w:rsidRPr="004A0787" w14:paraId="0242E36E" w14:textId="77777777" w:rsidTr="00861F8B">
        <w:trPr>
          <w:trHeight w:val="216"/>
        </w:trPr>
        <w:tc>
          <w:tcPr>
            <w:tcW w:w="511" w:type="dxa"/>
            <w:vMerge/>
          </w:tcPr>
          <w:p w14:paraId="440DFB3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76B93B2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50DF346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33A9594" w14:textId="558244B2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566.474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19891DBE" w14:textId="783B9C2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3.718.744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46C6BC" w14:textId="567B631C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2</w:t>
            </w:r>
          </w:p>
        </w:tc>
      </w:tr>
      <w:tr w:rsidR="00FC7352" w:rsidRPr="004A0787" w14:paraId="6F7FA5B4" w14:textId="77777777" w:rsidTr="00861F8B">
        <w:tc>
          <w:tcPr>
            <w:tcW w:w="511" w:type="dxa"/>
            <w:vMerge/>
          </w:tcPr>
          <w:p w14:paraId="5B1BB13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06AD5BD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D969212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46E9149" w14:textId="36F95FE2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454.231.000.000</w:t>
            </w:r>
          </w:p>
        </w:tc>
        <w:tc>
          <w:tcPr>
            <w:tcW w:w="2378" w:type="dxa"/>
          </w:tcPr>
          <w:p w14:paraId="20C861B5" w14:textId="475E91F0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3.623.62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591B78" w14:textId="5696179D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FC7352" w:rsidRPr="004A0787" w14:paraId="2617AA1D" w14:textId="77777777" w:rsidTr="00861F8B">
        <w:tc>
          <w:tcPr>
            <w:tcW w:w="511" w:type="dxa"/>
            <w:vMerge/>
          </w:tcPr>
          <w:p w14:paraId="0F04E5CD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9F0A33E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FB35D16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F06ED7C" w14:textId="0FFF998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506.638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17D17562" w14:textId="3C8A5D0F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3.728.476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90E114" w14:textId="5714D832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FC7352" w:rsidRPr="004A0787" w14:paraId="479AE0BE" w14:textId="77777777" w:rsidTr="00861F8B">
        <w:tc>
          <w:tcPr>
            <w:tcW w:w="511" w:type="dxa"/>
            <w:vMerge w:val="restart"/>
            <w:vAlign w:val="center"/>
          </w:tcPr>
          <w:p w14:paraId="74E5D8F3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8</w:t>
            </w:r>
          </w:p>
        </w:tc>
        <w:tc>
          <w:tcPr>
            <w:tcW w:w="1002" w:type="dxa"/>
            <w:vMerge w:val="restart"/>
            <w:vAlign w:val="center"/>
          </w:tcPr>
          <w:p w14:paraId="30C0C7E2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ICY</w:t>
            </w:r>
          </w:p>
        </w:tc>
        <w:tc>
          <w:tcPr>
            <w:tcW w:w="868" w:type="dxa"/>
            <w:vAlign w:val="center"/>
          </w:tcPr>
          <w:p w14:paraId="6EC0E843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799B5742" w14:textId="44EA1A3D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162.598.358.789</w:t>
            </w:r>
          </w:p>
        </w:tc>
        <w:tc>
          <w:tcPr>
            <w:tcW w:w="2378" w:type="dxa"/>
          </w:tcPr>
          <w:p w14:paraId="576F882B" w14:textId="1CB7E1AB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457.256.377.463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C7C9F0" w14:textId="55B6E129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4</w:t>
            </w:r>
          </w:p>
        </w:tc>
      </w:tr>
      <w:tr w:rsidR="00FC7352" w:rsidRPr="004A0787" w14:paraId="081AFD4C" w14:textId="77777777" w:rsidTr="00861F8B">
        <w:tc>
          <w:tcPr>
            <w:tcW w:w="511" w:type="dxa"/>
            <w:vMerge/>
          </w:tcPr>
          <w:p w14:paraId="1BACA9E0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9FDA97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35B8284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8AAC997" w14:textId="37B226B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363.926.876.704</w:t>
            </w:r>
          </w:p>
        </w:tc>
        <w:tc>
          <w:tcPr>
            <w:tcW w:w="2378" w:type="dxa"/>
          </w:tcPr>
          <w:p w14:paraId="1B044BD9" w14:textId="5DF4CB76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372.970.292.357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DE7AD5" w14:textId="63E8CA6B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6</w:t>
            </w:r>
          </w:p>
        </w:tc>
      </w:tr>
      <w:tr w:rsidR="00FC7352" w:rsidRPr="004A0787" w14:paraId="6F6CEF5D" w14:textId="77777777" w:rsidTr="00861F8B">
        <w:tc>
          <w:tcPr>
            <w:tcW w:w="511" w:type="dxa"/>
            <w:vMerge/>
          </w:tcPr>
          <w:p w14:paraId="0E73FDC4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2DB01AD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6DC0989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266B5BE" w14:textId="5E0F7F6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390.806.751.868</w:t>
            </w:r>
          </w:p>
        </w:tc>
        <w:tc>
          <w:tcPr>
            <w:tcW w:w="2378" w:type="dxa"/>
          </w:tcPr>
          <w:p w14:paraId="6957264B" w14:textId="035EEBA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303.507.215.685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64F738" w14:textId="74AA539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58</w:t>
            </w:r>
          </w:p>
        </w:tc>
      </w:tr>
      <w:tr w:rsidR="00FC7352" w:rsidRPr="004A0787" w14:paraId="1CA6E53E" w14:textId="77777777" w:rsidTr="00861F8B">
        <w:tc>
          <w:tcPr>
            <w:tcW w:w="511" w:type="dxa"/>
            <w:vMerge/>
          </w:tcPr>
          <w:p w14:paraId="4127C2B0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D64B62D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BADA6D4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FE5DBA0" w14:textId="1397A4C2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404.921.743.541</w:t>
            </w:r>
          </w:p>
        </w:tc>
        <w:tc>
          <w:tcPr>
            <w:tcW w:w="2378" w:type="dxa"/>
          </w:tcPr>
          <w:p w14:paraId="50273CFA" w14:textId="636E447F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34.960.326.218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5B10F9" w14:textId="4556D20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98</w:t>
            </w:r>
          </w:p>
        </w:tc>
      </w:tr>
      <w:tr w:rsidR="00FC7352" w:rsidRPr="004A0787" w14:paraId="28AE3A32" w14:textId="77777777" w:rsidTr="00861F8B">
        <w:tc>
          <w:tcPr>
            <w:tcW w:w="511" w:type="dxa"/>
            <w:vMerge w:val="restart"/>
            <w:vAlign w:val="center"/>
          </w:tcPr>
          <w:p w14:paraId="49B54B9F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9</w:t>
            </w:r>
          </w:p>
        </w:tc>
        <w:tc>
          <w:tcPr>
            <w:tcW w:w="1002" w:type="dxa"/>
            <w:vMerge w:val="restart"/>
            <w:vAlign w:val="center"/>
          </w:tcPr>
          <w:p w14:paraId="4B22F345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CMA</w:t>
            </w:r>
          </w:p>
        </w:tc>
        <w:tc>
          <w:tcPr>
            <w:tcW w:w="868" w:type="dxa"/>
            <w:vAlign w:val="center"/>
          </w:tcPr>
          <w:p w14:paraId="16DB761C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7C4ED40E" w14:textId="3BED799F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1.228.125.546.000</w:t>
            </w:r>
          </w:p>
        </w:tc>
        <w:tc>
          <w:tcPr>
            <w:tcW w:w="2378" w:type="dxa"/>
          </w:tcPr>
          <w:p w14:paraId="772A0CA7" w14:textId="3472DEA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5.488.598.527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344E58" w14:textId="2EC52E1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</w:tr>
      <w:tr w:rsidR="00FC7352" w:rsidRPr="004A0787" w14:paraId="5D91D2FD" w14:textId="77777777" w:rsidTr="00861F8B">
        <w:tc>
          <w:tcPr>
            <w:tcW w:w="511" w:type="dxa"/>
            <w:vMerge/>
          </w:tcPr>
          <w:p w14:paraId="3EFB5ACB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BD6F44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0668CDC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9367C75" w14:textId="6BA2E7A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870.316.946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4A51789C" w14:textId="4715B64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3.896.586.548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8CC5ED" w14:textId="5D85FB60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4</w:t>
            </w:r>
          </w:p>
        </w:tc>
      </w:tr>
      <w:tr w:rsidR="00FC7352" w:rsidRPr="004A0787" w14:paraId="19CDE2C8" w14:textId="77777777" w:rsidTr="00861F8B">
        <w:tc>
          <w:tcPr>
            <w:tcW w:w="511" w:type="dxa"/>
            <w:vMerge/>
          </w:tcPr>
          <w:p w14:paraId="3E580F1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3480E18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E518AA9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694123FF" w14:textId="318FE26B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2.452.264.250.000</w:t>
            </w:r>
          </w:p>
        </w:tc>
        <w:tc>
          <w:tcPr>
            <w:tcW w:w="2378" w:type="dxa"/>
          </w:tcPr>
          <w:p w14:paraId="030EED18" w14:textId="0AF3AAD6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7.461.176.72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AA6411" w14:textId="7809759A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FC7352" w:rsidRPr="004A0787" w14:paraId="35699152" w14:textId="77777777" w:rsidTr="00861F8B">
        <w:tc>
          <w:tcPr>
            <w:tcW w:w="511" w:type="dxa"/>
            <w:vMerge/>
          </w:tcPr>
          <w:p w14:paraId="0A81CDC7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0C00AD5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26C686A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3EE9EF3" w14:textId="4A6B5AC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249.801.234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14548E19" w14:textId="20C26F71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8.709.295.893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DC02F1" w14:textId="1DF18C15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6</w:t>
            </w:r>
          </w:p>
        </w:tc>
      </w:tr>
      <w:tr w:rsidR="00FC7352" w:rsidRPr="004A0787" w14:paraId="112A3B44" w14:textId="77777777" w:rsidTr="00861F8B">
        <w:tc>
          <w:tcPr>
            <w:tcW w:w="511" w:type="dxa"/>
            <w:vMerge w:val="restart"/>
            <w:vAlign w:val="center"/>
          </w:tcPr>
          <w:p w14:paraId="2DF8D25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</w:t>
            </w:r>
          </w:p>
        </w:tc>
        <w:tc>
          <w:tcPr>
            <w:tcW w:w="1002" w:type="dxa"/>
            <w:vMerge w:val="restart"/>
            <w:vAlign w:val="center"/>
          </w:tcPr>
          <w:p w14:paraId="3DAA9F30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MSM</w:t>
            </w:r>
          </w:p>
        </w:tc>
        <w:tc>
          <w:tcPr>
            <w:tcW w:w="868" w:type="dxa"/>
            <w:vAlign w:val="center"/>
          </w:tcPr>
          <w:p w14:paraId="55A9BBC5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6B954B68" w14:textId="70E629B4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664.678.000.000</w:t>
            </w:r>
          </w:p>
        </w:tc>
        <w:tc>
          <w:tcPr>
            <w:tcW w:w="2378" w:type="dxa"/>
          </w:tcPr>
          <w:p w14:paraId="597AC2A0" w14:textId="16778116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2.442.303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89590D" w14:textId="5697D446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7</w:t>
            </w:r>
          </w:p>
        </w:tc>
      </w:tr>
      <w:tr w:rsidR="00FC7352" w:rsidRPr="004A0787" w14:paraId="0950C280" w14:textId="77777777" w:rsidTr="00861F8B">
        <w:tc>
          <w:tcPr>
            <w:tcW w:w="511" w:type="dxa"/>
            <w:vMerge/>
          </w:tcPr>
          <w:p w14:paraId="1C3056A1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5781770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B27D8F6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2BB34D3" w14:textId="70DBEB1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727.016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12E66C61" w14:textId="62CA30DC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648.510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D8841B" w14:textId="19B768AF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7</w:t>
            </w:r>
          </w:p>
        </w:tc>
      </w:tr>
      <w:tr w:rsidR="00FC7352" w:rsidRPr="004A0787" w14:paraId="5FD088C8" w14:textId="77777777" w:rsidTr="00861F8B">
        <w:tc>
          <w:tcPr>
            <w:tcW w:w="511" w:type="dxa"/>
            <w:vMerge/>
          </w:tcPr>
          <w:p w14:paraId="7A424EEF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CDB2DFE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F805D30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A83D433" w14:textId="36B6E4B9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957.229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0E709999" w14:textId="5083FCD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2.911.633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C139BC" w14:textId="2C37C09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FC7352" w:rsidRPr="004A0787" w14:paraId="6504AD42" w14:textId="77777777" w:rsidTr="00861F8B">
        <w:tc>
          <w:tcPr>
            <w:tcW w:w="511" w:type="dxa"/>
            <w:vMerge/>
          </w:tcPr>
          <w:p w14:paraId="5E1C564B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0275BD5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0FAB307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CB2D34F" w14:textId="594E948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.060.545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36155A6" w14:textId="4F70674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3.319.032</w:t>
            </w: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1FBF90" w14:textId="71E4317A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</w:tr>
      <w:tr w:rsidR="00FC7352" w:rsidRPr="004A0787" w14:paraId="0D4D962F" w14:textId="77777777" w:rsidTr="000F1DA7">
        <w:tc>
          <w:tcPr>
            <w:tcW w:w="511" w:type="dxa"/>
            <w:vMerge w:val="restart"/>
            <w:vAlign w:val="center"/>
          </w:tcPr>
          <w:p w14:paraId="7F77B4C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</w:t>
            </w:r>
          </w:p>
        </w:tc>
        <w:tc>
          <w:tcPr>
            <w:tcW w:w="1002" w:type="dxa"/>
            <w:vMerge w:val="restart"/>
            <w:vAlign w:val="center"/>
          </w:tcPr>
          <w:p w14:paraId="2E5F6DDE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ONA</w:t>
            </w:r>
          </w:p>
        </w:tc>
        <w:tc>
          <w:tcPr>
            <w:tcW w:w="868" w:type="dxa"/>
            <w:vAlign w:val="center"/>
          </w:tcPr>
          <w:p w14:paraId="1E06B864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2DC8689" w14:textId="0C30622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277.278.528.644</w:t>
            </w:r>
          </w:p>
        </w:tc>
        <w:tc>
          <w:tcPr>
            <w:tcW w:w="2378" w:type="dxa"/>
          </w:tcPr>
          <w:p w14:paraId="6121DDB4" w14:textId="60579790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833.087.509.37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433B7A" w14:textId="5A4B003E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FC7352" w:rsidRPr="004A0787" w14:paraId="5BD593FD" w14:textId="77777777" w:rsidTr="00861F8B">
        <w:tc>
          <w:tcPr>
            <w:tcW w:w="511" w:type="dxa"/>
            <w:vMerge/>
            <w:vAlign w:val="center"/>
          </w:tcPr>
          <w:p w14:paraId="74873B0C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2F1417C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C69EAEA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6660E0C" w14:textId="5056030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150.391.014.535</w:t>
            </w:r>
          </w:p>
        </w:tc>
        <w:tc>
          <w:tcPr>
            <w:tcW w:w="2378" w:type="dxa"/>
          </w:tcPr>
          <w:p w14:paraId="1435904B" w14:textId="28CEA361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703.514.273.183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ED4DFB" w14:textId="0A552C29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1</w:t>
            </w:r>
          </w:p>
        </w:tc>
      </w:tr>
      <w:tr w:rsidR="00FC7352" w:rsidRPr="004A0787" w14:paraId="766E32BA" w14:textId="77777777" w:rsidTr="00861F8B">
        <w:tc>
          <w:tcPr>
            <w:tcW w:w="511" w:type="dxa"/>
            <w:vMerge/>
            <w:vAlign w:val="center"/>
          </w:tcPr>
          <w:p w14:paraId="2B9B29C7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A9E7B1A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CE57D0C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AFAFEB6" w14:textId="5EBE5C3D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92.020.129.964</w:t>
            </w:r>
          </w:p>
        </w:tc>
        <w:tc>
          <w:tcPr>
            <w:tcW w:w="2378" w:type="dxa"/>
          </w:tcPr>
          <w:p w14:paraId="0A0A85A8" w14:textId="1F27FE9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sz w:val="24"/>
                <w:szCs w:val="24"/>
              </w:rPr>
              <w:t>647.944.937.46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B6231F" w14:textId="008BC803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</w:tr>
      <w:tr w:rsidR="00FC7352" w:rsidRPr="004A0787" w14:paraId="67F25846" w14:textId="77777777" w:rsidTr="00861F8B">
        <w:tc>
          <w:tcPr>
            <w:tcW w:w="511" w:type="dxa"/>
            <w:vMerge/>
            <w:vAlign w:val="center"/>
          </w:tcPr>
          <w:p w14:paraId="7C9CFAEF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D539C49" w14:textId="77777777" w:rsidR="00FC7352" w:rsidRPr="004A0787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B9F60ED" w14:textId="77777777" w:rsid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C565E15" w14:textId="7DC65E68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375.187.129.697</w:t>
            </w:r>
          </w:p>
        </w:tc>
        <w:tc>
          <w:tcPr>
            <w:tcW w:w="2378" w:type="dxa"/>
          </w:tcPr>
          <w:p w14:paraId="08641A62" w14:textId="2B97930F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noProof/>
                <w:sz w:val="24"/>
                <w:szCs w:val="24"/>
              </w:rPr>
              <w:t>599.925.297.671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54D169" w14:textId="0D84C787" w:rsidR="00FC7352" w:rsidRPr="00FC7352" w:rsidRDefault="00FC7352" w:rsidP="00FC7352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3</w:t>
            </w:r>
          </w:p>
        </w:tc>
      </w:tr>
      <w:tr w:rsidR="006B4313" w:rsidRPr="004A0787" w14:paraId="42FBE656" w14:textId="77777777" w:rsidTr="000F1DA7">
        <w:tc>
          <w:tcPr>
            <w:tcW w:w="511" w:type="dxa"/>
            <w:vMerge w:val="restart"/>
            <w:vAlign w:val="center"/>
          </w:tcPr>
          <w:p w14:paraId="573158F0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22</w:t>
            </w:r>
          </w:p>
        </w:tc>
        <w:tc>
          <w:tcPr>
            <w:tcW w:w="1002" w:type="dxa"/>
            <w:vMerge w:val="restart"/>
            <w:vAlign w:val="center"/>
          </w:tcPr>
          <w:p w14:paraId="1B2DC210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URI</w:t>
            </w:r>
          </w:p>
        </w:tc>
        <w:tc>
          <w:tcPr>
            <w:tcW w:w="868" w:type="dxa"/>
            <w:vAlign w:val="center"/>
          </w:tcPr>
          <w:p w14:paraId="457A8F3E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9D6168B" w14:textId="1930841E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2.343.292.000.000</w:t>
            </w:r>
          </w:p>
        </w:tc>
        <w:tc>
          <w:tcPr>
            <w:tcW w:w="2378" w:type="dxa"/>
          </w:tcPr>
          <w:p w14:paraId="752B7DE0" w14:textId="591ED1ED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3.949.413.000.00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890119" w14:textId="4728F21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</w:tr>
      <w:tr w:rsidR="006B4313" w:rsidRPr="004A0787" w14:paraId="5EC2ADC2" w14:textId="77777777" w:rsidTr="00861F8B">
        <w:tc>
          <w:tcPr>
            <w:tcW w:w="511" w:type="dxa"/>
            <w:vMerge/>
          </w:tcPr>
          <w:p w14:paraId="54C04B4E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015D5E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0BC3F0A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0CB0B9F" w14:textId="0370207C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894.136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288993F3" w14:textId="25E7ABC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3.870.564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FDAC2A" w14:textId="08DC5EA9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9</w:t>
            </w:r>
          </w:p>
        </w:tc>
      </w:tr>
      <w:tr w:rsidR="006B4313" w:rsidRPr="004A0787" w14:paraId="57B8F233" w14:textId="77777777" w:rsidTr="00861F8B">
        <w:tc>
          <w:tcPr>
            <w:tcW w:w="511" w:type="dxa"/>
            <w:vMerge/>
          </w:tcPr>
          <w:p w14:paraId="6D90D7E5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8B76606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ED1DB81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3DED036" w14:textId="73850B9D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2.557.751.000.000</w:t>
            </w:r>
          </w:p>
        </w:tc>
        <w:tc>
          <w:tcPr>
            <w:tcW w:w="2378" w:type="dxa"/>
          </w:tcPr>
          <w:p w14:paraId="05E6741F" w14:textId="3B6BE5EE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4.242.638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018E31" w14:textId="09282801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</w:tr>
      <w:tr w:rsidR="006B4313" w:rsidRPr="004A0787" w14:paraId="3E245505" w14:textId="77777777" w:rsidTr="00861F8B">
        <w:trPr>
          <w:trHeight w:val="79"/>
        </w:trPr>
        <w:tc>
          <w:tcPr>
            <w:tcW w:w="511" w:type="dxa"/>
            <w:vMerge/>
          </w:tcPr>
          <w:p w14:paraId="6D3066DE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4E73267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4859F03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5323132" w14:textId="2DF0F15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3.218.810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219635B7" w14:textId="3F4C9E7E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4.324.976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976C59" w14:textId="64936116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4</w:t>
            </w:r>
          </w:p>
        </w:tc>
      </w:tr>
      <w:tr w:rsidR="006B4313" w:rsidRPr="004A0787" w14:paraId="3BAF380E" w14:textId="77777777" w:rsidTr="00861F8B">
        <w:trPr>
          <w:trHeight w:val="79"/>
        </w:trPr>
        <w:tc>
          <w:tcPr>
            <w:tcW w:w="511" w:type="dxa"/>
            <w:vMerge w:val="restart"/>
            <w:vAlign w:val="center"/>
          </w:tcPr>
          <w:p w14:paraId="12DE6D9F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</w:t>
            </w:r>
          </w:p>
        </w:tc>
        <w:tc>
          <w:tcPr>
            <w:tcW w:w="1002" w:type="dxa"/>
            <w:vMerge w:val="restart"/>
            <w:vAlign w:val="center"/>
          </w:tcPr>
          <w:p w14:paraId="7A202734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WOOD</w:t>
            </w:r>
          </w:p>
        </w:tc>
        <w:tc>
          <w:tcPr>
            <w:tcW w:w="868" w:type="dxa"/>
            <w:vAlign w:val="center"/>
          </w:tcPr>
          <w:p w14:paraId="3E8CE9CE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3EF25DAD" w14:textId="0AC8E32D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2.817.941.634.186</w:t>
            </w:r>
          </w:p>
        </w:tc>
        <w:tc>
          <w:tcPr>
            <w:tcW w:w="2378" w:type="dxa"/>
          </w:tcPr>
          <w:p w14:paraId="73008784" w14:textId="7010E8B7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2.700.948.590.87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5BD2B4" w14:textId="05008813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4</w:t>
            </w:r>
          </w:p>
        </w:tc>
      </w:tr>
      <w:tr w:rsidR="006B4313" w:rsidRPr="004A0787" w14:paraId="4CD35ADF" w14:textId="77777777" w:rsidTr="00861F8B">
        <w:trPr>
          <w:trHeight w:val="79"/>
        </w:trPr>
        <w:tc>
          <w:tcPr>
            <w:tcW w:w="511" w:type="dxa"/>
            <w:vMerge/>
          </w:tcPr>
          <w:p w14:paraId="4C0643E2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76703EE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60E783C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427672B" w14:textId="7B1F550F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2.919.169.404.821</w:t>
            </w:r>
          </w:p>
        </w:tc>
        <w:tc>
          <w:tcPr>
            <w:tcW w:w="2378" w:type="dxa"/>
          </w:tcPr>
          <w:p w14:paraId="56ADC080" w14:textId="33F83B51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3.029.837.381.68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BECD35" w14:textId="0070F6C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6</w:t>
            </w:r>
          </w:p>
        </w:tc>
      </w:tr>
      <w:tr w:rsidR="006B4313" w:rsidRPr="004A0787" w14:paraId="5FE58412" w14:textId="77777777" w:rsidTr="00861F8B">
        <w:trPr>
          <w:trHeight w:val="79"/>
        </w:trPr>
        <w:tc>
          <w:tcPr>
            <w:tcW w:w="511" w:type="dxa"/>
            <w:vMerge/>
          </w:tcPr>
          <w:p w14:paraId="6351F713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A807A7A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DE78DB7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7344E78" w14:textId="73332FF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3.158.497.024.662</w:t>
            </w:r>
          </w:p>
        </w:tc>
        <w:tc>
          <w:tcPr>
            <w:tcW w:w="2378" w:type="dxa"/>
          </w:tcPr>
          <w:p w14:paraId="7CB312C7" w14:textId="1654EB8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3.642.537.753.968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E45D8A" w14:textId="08B7FAC7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7</w:t>
            </w:r>
          </w:p>
        </w:tc>
      </w:tr>
      <w:tr w:rsidR="006B4313" w:rsidRPr="004A0787" w14:paraId="2EDEAEAF" w14:textId="77777777" w:rsidTr="00861F8B">
        <w:trPr>
          <w:trHeight w:val="79"/>
        </w:trPr>
        <w:tc>
          <w:tcPr>
            <w:tcW w:w="511" w:type="dxa"/>
            <w:vMerge/>
          </w:tcPr>
          <w:p w14:paraId="03089A02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C08EEAD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DB96CA4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D89C1D8" w14:textId="5655A8A3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3.195.737.865.490</w:t>
            </w:r>
          </w:p>
        </w:tc>
        <w:tc>
          <w:tcPr>
            <w:tcW w:w="2378" w:type="dxa"/>
          </w:tcPr>
          <w:p w14:paraId="38DE5575" w14:textId="6A4B660B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3.760.607.401.26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81491D" w14:textId="151C468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5</w:t>
            </w:r>
          </w:p>
        </w:tc>
      </w:tr>
      <w:tr w:rsidR="006B4313" w:rsidRPr="004A0787" w14:paraId="79B17D33" w14:textId="77777777" w:rsidTr="00861F8B">
        <w:trPr>
          <w:trHeight w:val="79"/>
        </w:trPr>
        <w:tc>
          <w:tcPr>
            <w:tcW w:w="511" w:type="dxa"/>
            <w:vMerge w:val="restart"/>
            <w:vAlign w:val="center"/>
          </w:tcPr>
          <w:p w14:paraId="2FE03E8D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4</w:t>
            </w:r>
          </w:p>
        </w:tc>
        <w:tc>
          <w:tcPr>
            <w:tcW w:w="1002" w:type="dxa"/>
            <w:vMerge w:val="restart"/>
            <w:vAlign w:val="center"/>
          </w:tcPr>
          <w:p w14:paraId="48CC6BEF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HRTA</w:t>
            </w:r>
          </w:p>
        </w:tc>
        <w:tc>
          <w:tcPr>
            <w:tcW w:w="868" w:type="dxa"/>
            <w:vAlign w:val="center"/>
          </w:tcPr>
          <w:p w14:paraId="655578F4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B0E0D46" w14:textId="157CADA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099.943.156.591</w:t>
            </w:r>
          </w:p>
        </w:tc>
        <w:tc>
          <w:tcPr>
            <w:tcW w:w="2378" w:type="dxa"/>
          </w:tcPr>
          <w:p w14:paraId="051FE7BD" w14:textId="522DF532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211.246.898.396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09DEB4" w14:textId="78CADB7B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1</w:t>
            </w:r>
          </w:p>
        </w:tc>
      </w:tr>
      <w:tr w:rsidR="006B4313" w:rsidRPr="004A0787" w14:paraId="7D0D6413" w14:textId="77777777" w:rsidTr="00861F8B">
        <w:trPr>
          <w:trHeight w:val="79"/>
        </w:trPr>
        <w:tc>
          <w:tcPr>
            <w:tcW w:w="511" w:type="dxa"/>
            <w:vMerge/>
          </w:tcPr>
          <w:p w14:paraId="291CF741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746377A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BCB2C5F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C72054F" w14:textId="79CA48AB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473.739.202.695</w:t>
            </w:r>
          </w:p>
        </w:tc>
        <w:tc>
          <w:tcPr>
            <w:tcW w:w="2378" w:type="dxa"/>
          </w:tcPr>
          <w:p w14:paraId="3D42AEDF" w14:textId="32D1E821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356.947.214.766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3B6E90" w14:textId="195300D9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9</w:t>
            </w:r>
          </w:p>
        </w:tc>
      </w:tr>
      <w:tr w:rsidR="006B4313" w:rsidRPr="004A0787" w14:paraId="0DC80397" w14:textId="77777777" w:rsidTr="00861F8B">
        <w:trPr>
          <w:trHeight w:val="79"/>
        </w:trPr>
        <w:tc>
          <w:tcPr>
            <w:tcW w:w="511" w:type="dxa"/>
            <w:vMerge/>
          </w:tcPr>
          <w:p w14:paraId="05C51DF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61B90AD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A8A3808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394560F" w14:textId="731EE6B7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962.521.802.121</w:t>
            </w:r>
          </w:p>
        </w:tc>
        <w:tc>
          <w:tcPr>
            <w:tcW w:w="2378" w:type="dxa"/>
          </w:tcPr>
          <w:p w14:paraId="2CB65E68" w14:textId="2437ABB0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515.552.418.426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509744" w14:textId="20544A25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9</w:t>
            </w:r>
          </w:p>
        </w:tc>
      </w:tr>
      <w:tr w:rsidR="006B4313" w:rsidRPr="004A0787" w14:paraId="4A86152D" w14:textId="77777777" w:rsidTr="00861F8B">
        <w:trPr>
          <w:trHeight w:val="79"/>
        </w:trPr>
        <w:tc>
          <w:tcPr>
            <w:tcW w:w="511" w:type="dxa"/>
            <w:vMerge/>
          </w:tcPr>
          <w:p w14:paraId="4D3E834F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240442A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683F0A0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EB2FD39" w14:textId="7B200DA5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2.126.513.311.957</w:t>
            </w:r>
          </w:p>
        </w:tc>
        <w:tc>
          <w:tcPr>
            <w:tcW w:w="2378" w:type="dxa"/>
          </w:tcPr>
          <w:p w14:paraId="23A9380B" w14:textId="1816CC89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722.573.240.682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D7CAA6" w14:textId="5CAD2197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</w:tr>
      <w:tr w:rsidR="006B4313" w:rsidRPr="004A0787" w14:paraId="146E1598" w14:textId="77777777" w:rsidTr="00861F8B">
        <w:trPr>
          <w:trHeight w:val="79"/>
        </w:trPr>
        <w:tc>
          <w:tcPr>
            <w:tcW w:w="511" w:type="dxa"/>
            <w:vMerge w:val="restart"/>
            <w:vAlign w:val="center"/>
          </w:tcPr>
          <w:p w14:paraId="14E73525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</w:p>
        </w:tc>
        <w:tc>
          <w:tcPr>
            <w:tcW w:w="1002" w:type="dxa"/>
            <w:vMerge w:val="restart"/>
            <w:vAlign w:val="center"/>
          </w:tcPr>
          <w:p w14:paraId="04EE7F1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ZZA</w:t>
            </w:r>
          </w:p>
        </w:tc>
        <w:tc>
          <w:tcPr>
            <w:tcW w:w="868" w:type="dxa"/>
            <w:vAlign w:val="center"/>
          </w:tcPr>
          <w:p w14:paraId="4C8E8D77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3D5EE97" w14:textId="08A5CEE6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769.296.474.698</w:t>
            </w:r>
          </w:p>
        </w:tc>
        <w:tc>
          <w:tcPr>
            <w:tcW w:w="2378" w:type="dxa"/>
          </w:tcPr>
          <w:p w14:paraId="112EE0F6" w14:textId="66703B0E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339.875.434.34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79097E" w14:textId="78EE87E0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</w:tr>
      <w:tr w:rsidR="006B4313" w:rsidRPr="004A0787" w14:paraId="05CBCFC2" w14:textId="77777777" w:rsidTr="00861F8B">
        <w:trPr>
          <w:trHeight w:val="79"/>
        </w:trPr>
        <w:tc>
          <w:tcPr>
            <w:tcW w:w="511" w:type="dxa"/>
            <w:vMerge/>
          </w:tcPr>
          <w:p w14:paraId="5E3F347F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9CDC288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5AC9F71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A6D8931" w14:textId="0A9E1AD5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080.898.528.336</w:t>
            </w:r>
          </w:p>
        </w:tc>
        <w:tc>
          <w:tcPr>
            <w:tcW w:w="2378" w:type="dxa"/>
          </w:tcPr>
          <w:p w14:paraId="07350029" w14:textId="512BC5AB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150.367.810.11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53D2D4" w14:textId="71DF9D66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4</w:t>
            </w:r>
          </w:p>
        </w:tc>
      </w:tr>
      <w:tr w:rsidR="006B4313" w:rsidRPr="004A0787" w14:paraId="14C441DF" w14:textId="77777777" w:rsidTr="00861F8B">
        <w:trPr>
          <w:trHeight w:val="79"/>
        </w:trPr>
        <w:tc>
          <w:tcPr>
            <w:tcW w:w="511" w:type="dxa"/>
            <w:vMerge/>
          </w:tcPr>
          <w:p w14:paraId="76EDF68D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2187E74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0B7EC1A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AE9719E" w14:textId="14827070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974.961.218.070</w:t>
            </w:r>
          </w:p>
        </w:tc>
        <w:tc>
          <w:tcPr>
            <w:tcW w:w="2378" w:type="dxa"/>
          </w:tcPr>
          <w:p w14:paraId="78B8A1DF" w14:textId="649A8696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224.108.914.953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26E24B" w14:textId="2AA64A2B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</w:tr>
      <w:tr w:rsidR="006B4313" w:rsidRPr="004A0787" w14:paraId="57E54D0F" w14:textId="77777777" w:rsidTr="00861F8B">
        <w:trPr>
          <w:trHeight w:val="79"/>
        </w:trPr>
        <w:tc>
          <w:tcPr>
            <w:tcW w:w="511" w:type="dxa"/>
            <w:vMerge/>
          </w:tcPr>
          <w:p w14:paraId="481FCDB2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722FCA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4438E73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EBCAE51" w14:textId="75EA73D3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336.677.280.440</w:t>
            </w:r>
          </w:p>
        </w:tc>
        <w:tc>
          <w:tcPr>
            <w:tcW w:w="2378" w:type="dxa"/>
          </w:tcPr>
          <w:p w14:paraId="77781969" w14:textId="51017423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172.921.203.378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73D5FE" w14:textId="48780DB1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4</w:t>
            </w:r>
          </w:p>
        </w:tc>
      </w:tr>
      <w:tr w:rsidR="006B4313" w:rsidRPr="004A0787" w14:paraId="2BA339EF" w14:textId="77777777" w:rsidTr="00861F8B">
        <w:trPr>
          <w:trHeight w:val="79"/>
        </w:trPr>
        <w:tc>
          <w:tcPr>
            <w:tcW w:w="511" w:type="dxa"/>
            <w:vMerge w:val="restart"/>
            <w:vAlign w:val="center"/>
          </w:tcPr>
          <w:p w14:paraId="12CA25D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6</w:t>
            </w:r>
          </w:p>
        </w:tc>
        <w:tc>
          <w:tcPr>
            <w:tcW w:w="1002" w:type="dxa"/>
            <w:vMerge w:val="restart"/>
            <w:vAlign w:val="center"/>
          </w:tcPr>
          <w:p w14:paraId="701AB0CC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IN</w:t>
            </w:r>
          </w:p>
        </w:tc>
        <w:tc>
          <w:tcPr>
            <w:tcW w:w="868" w:type="dxa"/>
            <w:vAlign w:val="center"/>
          </w:tcPr>
          <w:p w14:paraId="4AFD8070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7A352C1D" w14:textId="5AD030F4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725.176.000.000</w:t>
            </w:r>
          </w:p>
        </w:tc>
        <w:tc>
          <w:tcPr>
            <w:tcW w:w="2378" w:type="dxa"/>
          </w:tcPr>
          <w:p w14:paraId="64EA5629" w14:textId="37C734A6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374.559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F84607" w14:textId="40B21060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</w:tr>
      <w:tr w:rsidR="006B4313" w:rsidRPr="004A0787" w14:paraId="3B0F35CB" w14:textId="77777777" w:rsidTr="00861F8B">
        <w:trPr>
          <w:trHeight w:val="79"/>
        </w:trPr>
        <w:tc>
          <w:tcPr>
            <w:tcW w:w="511" w:type="dxa"/>
            <w:vMerge/>
          </w:tcPr>
          <w:p w14:paraId="2FF252ED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E64246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2D5D9F0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116A786" w14:textId="38B3542F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759.019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1D25A9A1" w14:textId="20B4AA17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547.578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E9592F" w14:textId="0A2AFAE2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9</w:t>
            </w:r>
          </w:p>
        </w:tc>
      </w:tr>
      <w:tr w:rsidR="006B4313" w:rsidRPr="004A0787" w14:paraId="33B0FCFB" w14:textId="77777777" w:rsidTr="00861F8B">
        <w:trPr>
          <w:trHeight w:val="79"/>
        </w:trPr>
        <w:tc>
          <w:tcPr>
            <w:tcW w:w="511" w:type="dxa"/>
            <w:vMerge/>
          </w:tcPr>
          <w:p w14:paraId="518F7ECB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900079E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130F204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DC17772" w14:textId="282E976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024.796.000.000</w:t>
            </w:r>
          </w:p>
        </w:tc>
        <w:tc>
          <w:tcPr>
            <w:tcW w:w="2378" w:type="dxa"/>
          </w:tcPr>
          <w:p w14:paraId="72100AC8" w14:textId="05A441D1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4.422.88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7A879A" w14:textId="2DE778EF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3</w:t>
            </w:r>
          </w:p>
        </w:tc>
      </w:tr>
      <w:tr w:rsidR="006B4313" w:rsidRPr="004A0787" w14:paraId="303D30BE" w14:textId="77777777" w:rsidTr="00861F8B">
        <w:trPr>
          <w:trHeight w:val="79"/>
        </w:trPr>
        <w:tc>
          <w:tcPr>
            <w:tcW w:w="511" w:type="dxa"/>
            <w:vMerge/>
          </w:tcPr>
          <w:p w14:paraId="27E60187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DD55170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BA214C6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403B6A9" w14:textId="4270067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4.426.500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2D835D38" w14:textId="3D448664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2.110.584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9BEF6F" w14:textId="24173195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10</w:t>
            </w:r>
          </w:p>
        </w:tc>
      </w:tr>
      <w:tr w:rsidR="006B4313" w:rsidRPr="004A0787" w14:paraId="0522037B" w14:textId="77777777" w:rsidTr="00861F8B">
        <w:trPr>
          <w:trHeight w:val="79"/>
        </w:trPr>
        <w:tc>
          <w:tcPr>
            <w:tcW w:w="511" w:type="dxa"/>
            <w:vMerge w:val="restart"/>
            <w:vAlign w:val="center"/>
          </w:tcPr>
          <w:p w14:paraId="3683C470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  <w:tc>
          <w:tcPr>
            <w:tcW w:w="1002" w:type="dxa"/>
            <w:vMerge w:val="restart"/>
            <w:vAlign w:val="center"/>
          </w:tcPr>
          <w:p w14:paraId="7813C73D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A</w:t>
            </w:r>
          </w:p>
        </w:tc>
        <w:tc>
          <w:tcPr>
            <w:tcW w:w="868" w:type="dxa"/>
            <w:vAlign w:val="center"/>
          </w:tcPr>
          <w:p w14:paraId="29CF6519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4664654" w14:textId="10471A55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053.002.000.000</w:t>
            </w:r>
          </w:p>
        </w:tc>
        <w:tc>
          <w:tcPr>
            <w:tcW w:w="2378" w:type="dxa"/>
          </w:tcPr>
          <w:p w14:paraId="32A4BA9D" w14:textId="6CAB9959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3.055.276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97F86A" w14:textId="28D5E2EB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4</w:t>
            </w:r>
          </w:p>
        </w:tc>
      </w:tr>
      <w:tr w:rsidR="006B4313" w:rsidRPr="004A0787" w14:paraId="148E408B" w14:textId="77777777" w:rsidTr="00861F8B">
        <w:trPr>
          <w:trHeight w:val="79"/>
        </w:trPr>
        <w:tc>
          <w:tcPr>
            <w:tcW w:w="511" w:type="dxa"/>
            <w:vMerge/>
          </w:tcPr>
          <w:p w14:paraId="04EC3AA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59328FA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997F8E1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633A588" w14:textId="1519610D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2.392.915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46622B6C" w14:textId="16E28942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2.989.127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289FFB" w14:textId="306F174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</w:tr>
      <w:tr w:rsidR="006B4313" w:rsidRPr="004A0787" w14:paraId="68D68E35" w14:textId="77777777" w:rsidTr="00861F8B">
        <w:trPr>
          <w:trHeight w:val="79"/>
        </w:trPr>
        <w:tc>
          <w:tcPr>
            <w:tcW w:w="511" w:type="dxa"/>
            <w:vMerge/>
          </w:tcPr>
          <w:p w14:paraId="304EDE9A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CBE8612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42A4F5C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63348B3" w14:textId="4F9C1A83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2.071.182.000.000</w:t>
            </w:r>
          </w:p>
        </w:tc>
        <w:tc>
          <w:tcPr>
            <w:tcW w:w="2378" w:type="dxa"/>
          </w:tcPr>
          <w:p w14:paraId="6878D16B" w14:textId="37734FB1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3.244.254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06E044" w14:textId="30DCEAB1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4</w:t>
            </w:r>
          </w:p>
        </w:tc>
      </w:tr>
      <w:tr w:rsidR="006B4313" w:rsidRPr="004A0787" w14:paraId="3324F73B" w14:textId="77777777" w:rsidTr="00861F8B">
        <w:trPr>
          <w:trHeight w:val="79"/>
        </w:trPr>
        <w:tc>
          <w:tcPr>
            <w:tcW w:w="511" w:type="dxa"/>
            <w:vMerge/>
          </w:tcPr>
          <w:p w14:paraId="0A1A6AB0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27B96D7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A5672B9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17BFB05" w14:textId="52C3EF36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2.948.813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3C59EA86" w14:textId="20F72B5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4.485.474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86EC52" w14:textId="2624515C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6</w:t>
            </w:r>
          </w:p>
        </w:tc>
      </w:tr>
      <w:tr w:rsidR="006B4313" w:rsidRPr="004A0787" w14:paraId="62C2FB63" w14:textId="77777777" w:rsidTr="00861F8B">
        <w:trPr>
          <w:trHeight w:val="79"/>
        </w:trPr>
        <w:tc>
          <w:tcPr>
            <w:tcW w:w="511" w:type="dxa"/>
            <w:vMerge w:val="restart"/>
            <w:vAlign w:val="center"/>
          </w:tcPr>
          <w:p w14:paraId="2C2D6C6D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8</w:t>
            </w:r>
          </w:p>
        </w:tc>
        <w:tc>
          <w:tcPr>
            <w:tcW w:w="1002" w:type="dxa"/>
            <w:vMerge w:val="restart"/>
            <w:vAlign w:val="center"/>
          </w:tcPr>
          <w:p w14:paraId="65A54AD7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FILM</w:t>
            </w:r>
          </w:p>
        </w:tc>
        <w:tc>
          <w:tcPr>
            <w:tcW w:w="868" w:type="dxa"/>
            <w:vAlign w:val="center"/>
          </w:tcPr>
          <w:p w14:paraId="1135119F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3BF1A960" w14:textId="4E61843F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26.210.982.351</w:t>
            </w:r>
          </w:p>
        </w:tc>
        <w:tc>
          <w:tcPr>
            <w:tcW w:w="2378" w:type="dxa"/>
          </w:tcPr>
          <w:p w14:paraId="40FB8C96" w14:textId="613EEE34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1.414.824.939.772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4D1FA0" w14:textId="5A51EDB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2</w:t>
            </w:r>
          </w:p>
        </w:tc>
      </w:tr>
      <w:tr w:rsidR="006B4313" w:rsidRPr="004A0787" w14:paraId="529F8C55" w14:textId="77777777" w:rsidTr="00861F8B">
        <w:trPr>
          <w:trHeight w:val="79"/>
        </w:trPr>
        <w:tc>
          <w:tcPr>
            <w:tcW w:w="511" w:type="dxa"/>
            <w:vMerge/>
          </w:tcPr>
          <w:p w14:paraId="6D3302FE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906B80B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1CF5BE1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3B04B76E" w14:textId="05363811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21.996.574.067</w:t>
            </w:r>
          </w:p>
        </w:tc>
        <w:tc>
          <w:tcPr>
            <w:tcW w:w="2378" w:type="dxa"/>
          </w:tcPr>
          <w:p w14:paraId="3EFDD7FE" w14:textId="21F73D43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331.533.415.87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540DBB" w14:textId="141987A2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2</w:t>
            </w:r>
          </w:p>
        </w:tc>
      </w:tr>
      <w:tr w:rsidR="006B4313" w:rsidRPr="004A0787" w14:paraId="4E02AE6A" w14:textId="77777777" w:rsidTr="00861F8B">
        <w:trPr>
          <w:trHeight w:val="79"/>
        </w:trPr>
        <w:tc>
          <w:tcPr>
            <w:tcW w:w="511" w:type="dxa"/>
            <w:vMerge/>
          </w:tcPr>
          <w:p w14:paraId="4DD78B12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0FF047C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25BE5CF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A8C0B19" w14:textId="29A8E340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51.496.252.961</w:t>
            </w:r>
          </w:p>
        </w:tc>
        <w:tc>
          <w:tcPr>
            <w:tcW w:w="2378" w:type="dxa"/>
          </w:tcPr>
          <w:p w14:paraId="399269D7" w14:textId="4B44CE12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258.218.867.165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F339F1" w14:textId="327518E2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</w:tr>
      <w:tr w:rsidR="006B4313" w:rsidRPr="004A0787" w14:paraId="34026A89" w14:textId="77777777" w:rsidTr="00861F8B">
        <w:trPr>
          <w:trHeight w:val="79"/>
        </w:trPr>
        <w:tc>
          <w:tcPr>
            <w:tcW w:w="511" w:type="dxa"/>
            <w:vMerge/>
          </w:tcPr>
          <w:p w14:paraId="57E9E682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33CE670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2612F08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3555FF4D" w14:textId="30CBE9D3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76.603.462.574</w:t>
            </w:r>
          </w:p>
        </w:tc>
        <w:tc>
          <w:tcPr>
            <w:tcW w:w="2378" w:type="dxa"/>
          </w:tcPr>
          <w:p w14:paraId="3F300C0F" w14:textId="410D0707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1.538.808.883.99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4B622F" w14:textId="5148776F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</w:tr>
      <w:tr w:rsidR="006B4313" w:rsidRPr="004A0787" w14:paraId="11A71185" w14:textId="77777777" w:rsidTr="00861F8B">
        <w:trPr>
          <w:trHeight w:val="79"/>
        </w:trPr>
        <w:tc>
          <w:tcPr>
            <w:tcW w:w="511" w:type="dxa"/>
            <w:vMerge w:val="restart"/>
            <w:vAlign w:val="center"/>
          </w:tcPr>
          <w:p w14:paraId="5BBDCBDB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9</w:t>
            </w:r>
          </w:p>
        </w:tc>
        <w:tc>
          <w:tcPr>
            <w:tcW w:w="1002" w:type="dxa"/>
            <w:vMerge w:val="restart"/>
            <w:vAlign w:val="center"/>
          </w:tcPr>
          <w:p w14:paraId="1B427258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PTV</w:t>
            </w:r>
          </w:p>
        </w:tc>
        <w:tc>
          <w:tcPr>
            <w:tcW w:w="868" w:type="dxa"/>
            <w:vAlign w:val="center"/>
          </w:tcPr>
          <w:p w14:paraId="5F294F04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EC93D5F" w14:textId="46AECE9B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4.550.681.000.000</w:t>
            </w:r>
          </w:p>
        </w:tc>
        <w:tc>
          <w:tcPr>
            <w:tcW w:w="2378" w:type="dxa"/>
          </w:tcPr>
          <w:p w14:paraId="19443517" w14:textId="0C88542C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5.671.082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B56315" w14:textId="641AB54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</w:tr>
      <w:tr w:rsidR="006B4313" w:rsidRPr="004A0787" w14:paraId="1FCC467E" w14:textId="77777777" w:rsidTr="00861F8B">
        <w:trPr>
          <w:trHeight w:val="79"/>
        </w:trPr>
        <w:tc>
          <w:tcPr>
            <w:tcW w:w="511" w:type="dxa"/>
            <w:vMerge/>
          </w:tcPr>
          <w:p w14:paraId="5157DC94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2B5FBA0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A82E525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A9D82DF" w14:textId="72209C97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3.760.751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7B29B52" w14:textId="3E79E23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7.303.952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FD91B9" w14:textId="6FA9BB29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1</w:t>
            </w:r>
          </w:p>
        </w:tc>
      </w:tr>
      <w:tr w:rsidR="006B4313" w:rsidRPr="004A0787" w14:paraId="09E6E4EE" w14:textId="77777777" w:rsidTr="00861F8B">
        <w:trPr>
          <w:trHeight w:val="79"/>
        </w:trPr>
        <w:tc>
          <w:tcPr>
            <w:tcW w:w="511" w:type="dxa"/>
            <w:vMerge/>
          </w:tcPr>
          <w:p w14:paraId="7AB912E8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91744E5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CBACD58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564A61A" w14:textId="63B99EC9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3.376.783.000.000</w:t>
            </w:r>
          </w:p>
        </w:tc>
        <w:tc>
          <w:tcPr>
            <w:tcW w:w="2378" w:type="dxa"/>
          </w:tcPr>
          <w:p w14:paraId="2144F41C" w14:textId="000F1245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8.139.001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55A6A4" w14:textId="5D7E0795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1</w:t>
            </w:r>
          </w:p>
        </w:tc>
      </w:tr>
      <w:tr w:rsidR="006B4313" w:rsidRPr="004A0787" w14:paraId="213489BD" w14:textId="77777777" w:rsidTr="00861F8B">
        <w:trPr>
          <w:trHeight w:val="79"/>
        </w:trPr>
        <w:tc>
          <w:tcPr>
            <w:tcW w:w="511" w:type="dxa"/>
            <w:vMerge/>
          </w:tcPr>
          <w:p w14:paraId="79E941F8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494BA30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8B776E9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159C0AF" w14:textId="2916363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3.344.198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3B41AC9A" w14:textId="2EFD4E79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7.813.094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875E2B" w14:textId="46F5CA5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3</w:t>
            </w:r>
          </w:p>
        </w:tc>
      </w:tr>
      <w:tr w:rsidR="006B4313" w:rsidRPr="004A0787" w14:paraId="69B8988A" w14:textId="77777777" w:rsidTr="00861F8B">
        <w:trPr>
          <w:trHeight w:val="79"/>
        </w:trPr>
        <w:tc>
          <w:tcPr>
            <w:tcW w:w="511" w:type="dxa"/>
            <w:vMerge w:val="restart"/>
            <w:vAlign w:val="center"/>
          </w:tcPr>
          <w:p w14:paraId="7794E3A2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</w:t>
            </w:r>
          </w:p>
        </w:tc>
        <w:tc>
          <w:tcPr>
            <w:tcW w:w="1002" w:type="dxa"/>
            <w:vMerge w:val="restart"/>
            <w:vAlign w:val="center"/>
          </w:tcPr>
          <w:p w14:paraId="25EDC51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NOV</w:t>
            </w:r>
          </w:p>
        </w:tc>
        <w:tc>
          <w:tcPr>
            <w:tcW w:w="868" w:type="dxa"/>
            <w:vAlign w:val="center"/>
          </w:tcPr>
          <w:p w14:paraId="2DAF24AD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331EDD76" w14:textId="0299F15D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360.157.931.000</w:t>
            </w:r>
          </w:p>
        </w:tc>
        <w:tc>
          <w:tcPr>
            <w:tcW w:w="2378" w:type="dxa"/>
          </w:tcPr>
          <w:p w14:paraId="4222BED3" w14:textId="169ADD9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331.166.342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FF7F04" w14:textId="5E60B5C3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9</w:t>
            </w:r>
          </w:p>
        </w:tc>
      </w:tr>
      <w:tr w:rsidR="006B4313" w:rsidRPr="004A0787" w14:paraId="70CBEA53" w14:textId="77777777" w:rsidTr="00861F8B">
        <w:trPr>
          <w:trHeight w:val="79"/>
        </w:trPr>
        <w:tc>
          <w:tcPr>
            <w:tcW w:w="511" w:type="dxa"/>
            <w:vMerge/>
          </w:tcPr>
          <w:p w14:paraId="69C0C90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3ED557C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2F52925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2386BFF" w14:textId="3615091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488.636.199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799403A1" w14:textId="153B168F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307.878.554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5C2A34" w14:textId="3F29D63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9</w:t>
            </w:r>
          </w:p>
        </w:tc>
      </w:tr>
      <w:tr w:rsidR="006B4313" w:rsidRPr="004A0787" w14:paraId="7B1AC1F0" w14:textId="77777777" w:rsidTr="00861F8B">
        <w:trPr>
          <w:trHeight w:val="79"/>
        </w:trPr>
        <w:tc>
          <w:tcPr>
            <w:tcW w:w="511" w:type="dxa"/>
            <w:vMerge/>
          </w:tcPr>
          <w:p w14:paraId="59E95F66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8FD9F99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4E09EBA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18361FDD" w14:textId="1E413978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556.010.323.000</w:t>
            </w:r>
          </w:p>
        </w:tc>
        <w:tc>
          <w:tcPr>
            <w:tcW w:w="2378" w:type="dxa"/>
          </w:tcPr>
          <w:p w14:paraId="6F71100A" w14:textId="67BECD0A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334.721.475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8136A8" w14:textId="430C477C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6</w:t>
            </w:r>
          </w:p>
        </w:tc>
      </w:tr>
      <w:tr w:rsidR="006B4313" w:rsidRPr="004A0787" w14:paraId="270F20AD" w14:textId="77777777" w:rsidTr="00861F8B">
        <w:trPr>
          <w:trHeight w:val="79"/>
        </w:trPr>
        <w:tc>
          <w:tcPr>
            <w:tcW w:w="511" w:type="dxa"/>
            <w:vMerge/>
          </w:tcPr>
          <w:p w14:paraId="4C8F1E81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99220B1" w14:textId="77777777" w:rsidR="006B4313" w:rsidRPr="004A0787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5FCFA5E" w14:textId="77777777" w:rsid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351DE0B6" w14:textId="74D0BD2D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706.413.038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5642638F" w14:textId="5D653DF7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noProof/>
                <w:sz w:val="24"/>
                <w:szCs w:val="24"/>
              </w:rPr>
              <w:t>293.158.939</w:t>
            </w:r>
            <w:r w:rsidRPr="006B4313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F23CB1" w14:textId="491F46C6" w:rsidR="006B4313" w:rsidRPr="006B4313" w:rsidRDefault="006B4313" w:rsidP="006B431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41</w:t>
            </w:r>
          </w:p>
        </w:tc>
      </w:tr>
      <w:bookmarkEnd w:id="11"/>
    </w:tbl>
    <w:p w14:paraId="4430973E" w14:textId="525FCD97" w:rsidR="006B4313" w:rsidRDefault="006B4313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05EFBF0" w14:textId="77777777" w:rsidR="006B4313" w:rsidRDefault="006B4313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66D3A59D" w14:textId="69B9B1CC" w:rsidR="00937594" w:rsidRDefault="00937594" w:rsidP="00937594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bookmarkStart w:id="12" w:name="_Toc136289239"/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5</w:t>
      </w:r>
      <w:bookmarkEnd w:id="12"/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655C1C3B" w14:textId="53F3EB0A" w:rsidR="006B4313" w:rsidRDefault="006B4313" w:rsidP="006B4313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b/>
          <w:bCs/>
          <w:i/>
          <w:iCs/>
          <w:noProof/>
          <w:sz w:val="24"/>
          <w:szCs w:val="24"/>
        </w:rPr>
        <w:t xml:space="preserve">Net Profit Margin 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>tahun 2019-2022</w:t>
      </w:r>
    </w:p>
    <w:tbl>
      <w:tblPr>
        <w:tblStyle w:val="TableGrid"/>
        <w:tblW w:w="8613" w:type="dxa"/>
        <w:tblLook w:val="04A0" w:firstRow="1" w:lastRow="0" w:firstColumn="1" w:lastColumn="0" w:noHBand="0" w:noVBand="1"/>
      </w:tblPr>
      <w:tblGrid>
        <w:gridCol w:w="511"/>
        <w:gridCol w:w="1002"/>
        <w:gridCol w:w="868"/>
        <w:gridCol w:w="2295"/>
        <w:gridCol w:w="2378"/>
        <w:gridCol w:w="1559"/>
      </w:tblGrid>
      <w:tr w:rsidR="006B4313" w:rsidRPr="004A0787" w14:paraId="4C12BA9A" w14:textId="77777777" w:rsidTr="000F1DA7">
        <w:tc>
          <w:tcPr>
            <w:tcW w:w="511" w:type="dxa"/>
            <w:vAlign w:val="center"/>
          </w:tcPr>
          <w:p w14:paraId="19B3F7A6" w14:textId="77777777" w:rsidR="006B4313" w:rsidRPr="004A0787" w:rsidRDefault="006B4313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bookmarkStart w:id="13" w:name="_Hlk136079297"/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No</w:t>
            </w:r>
          </w:p>
        </w:tc>
        <w:tc>
          <w:tcPr>
            <w:tcW w:w="1002" w:type="dxa"/>
            <w:vAlign w:val="center"/>
          </w:tcPr>
          <w:p w14:paraId="28306A95" w14:textId="77777777" w:rsidR="006B4313" w:rsidRPr="004A0787" w:rsidRDefault="006B4313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Kode</w:t>
            </w:r>
          </w:p>
        </w:tc>
        <w:tc>
          <w:tcPr>
            <w:tcW w:w="868" w:type="dxa"/>
            <w:vAlign w:val="center"/>
          </w:tcPr>
          <w:p w14:paraId="64759059" w14:textId="77777777" w:rsidR="006B4313" w:rsidRPr="004A0787" w:rsidRDefault="006B4313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ahun</w:t>
            </w:r>
          </w:p>
        </w:tc>
        <w:tc>
          <w:tcPr>
            <w:tcW w:w="2295" w:type="dxa"/>
            <w:vAlign w:val="center"/>
          </w:tcPr>
          <w:p w14:paraId="0D2F8558" w14:textId="6BCEE330" w:rsidR="006B4313" w:rsidRPr="006B4313" w:rsidRDefault="006B4313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Earning After Tax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Rp)</w:t>
            </w:r>
          </w:p>
        </w:tc>
        <w:tc>
          <w:tcPr>
            <w:tcW w:w="2378" w:type="dxa"/>
            <w:vAlign w:val="center"/>
          </w:tcPr>
          <w:p w14:paraId="731B40BB" w14:textId="20E6E550" w:rsidR="006B4313" w:rsidRPr="006B4313" w:rsidRDefault="006B4313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Sales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Rp)</w:t>
            </w:r>
          </w:p>
        </w:tc>
        <w:tc>
          <w:tcPr>
            <w:tcW w:w="1559" w:type="dxa"/>
            <w:vAlign w:val="center"/>
          </w:tcPr>
          <w:p w14:paraId="778F35E0" w14:textId="6C2B7ED2" w:rsidR="006B4313" w:rsidRPr="00264F90" w:rsidRDefault="006B4313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Net Profit Margin</w:t>
            </w:r>
          </w:p>
        </w:tc>
      </w:tr>
      <w:tr w:rsidR="00264F90" w:rsidRPr="004A0787" w14:paraId="0BF3B850" w14:textId="77777777" w:rsidTr="000F1DA7">
        <w:tc>
          <w:tcPr>
            <w:tcW w:w="511" w:type="dxa"/>
            <w:vMerge w:val="restart"/>
            <w:vAlign w:val="center"/>
          </w:tcPr>
          <w:p w14:paraId="058D72E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002" w:type="dxa"/>
            <w:vMerge w:val="restart"/>
            <w:vAlign w:val="center"/>
          </w:tcPr>
          <w:p w14:paraId="1E7DA9F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CES</w:t>
            </w:r>
          </w:p>
        </w:tc>
        <w:tc>
          <w:tcPr>
            <w:tcW w:w="868" w:type="dxa"/>
            <w:vAlign w:val="center"/>
          </w:tcPr>
          <w:p w14:paraId="55ED217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52ADFA7" w14:textId="3AB24695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0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99</w:t>
            </w:r>
          </w:p>
        </w:tc>
        <w:tc>
          <w:tcPr>
            <w:tcW w:w="2378" w:type="dxa"/>
          </w:tcPr>
          <w:p w14:paraId="58D2CD54" w14:textId="3FE79D10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0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5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1BEA2E" w14:textId="231C8486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57</w:t>
            </w:r>
          </w:p>
        </w:tc>
      </w:tr>
      <w:tr w:rsidR="00264F90" w:rsidRPr="004A0787" w14:paraId="281E2E6F" w14:textId="77777777" w:rsidTr="000F1DA7">
        <w:tc>
          <w:tcPr>
            <w:tcW w:w="511" w:type="dxa"/>
            <w:vMerge/>
          </w:tcPr>
          <w:p w14:paraId="1FF2811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550549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5CAB00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BD0B239" w14:textId="0054CEC4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73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1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7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51</w:t>
            </w:r>
          </w:p>
        </w:tc>
        <w:tc>
          <w:tcPr>
            <w:tcW w:w="2378" w:type="dxa"/>
          </w:tcPr>
          <w:p w14:paraId="005203D6" w14:textId="4533427C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76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87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02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69D506" w14:textId="1814CB8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87</w:t>
            </w:r>
          </w:p>
        </w:tc>
      </w:tr>
      <w:tr w:rsidR="00264F90" w:rsidRPr="004A0787" w14:paraId="0EEBC4FD" w14:textId="77777777" w:rsidTr="000F1DA7">
        <w:tc>
          <w:tcPr>
            <w:tcW w:w="511" w:type="dxa"/>
            <w:vMerge/>
          </w:tcPr>
          <w:p w14:paraId="28E825B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6CFC1C6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EDA480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70904D6" w14:textId="62B2ABF0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0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8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31</w:t>
            </w:r>
          </w:p>
        </w:tc>
        <w:tc>
          <w:tcPr>
            <w:tcW w:w="2378" w:type="dxa"/>
          </w:tcPr>
          <w:p w14:paraId="700B619A" w14:textId="0AF6F390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AC454E" w14:textId="70D061B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77</w:t>
            </w:r>
          </w:p>
        </w:tc>
      </w:tr>
      <w:tr w:rsidR="00264F90" w:rsidRPr="004A0787" w14:paraId="2AE67658" w14:textId="77777777" w:rsidTr="000F1DA7">
        <w:tc>
          <w:tcPr>
            <w:tcW w:w="511" w:type="dxa"/>
            <w:vMerge/>
          </w:tcPr>
          <w:p w14:paraId="05F0D6E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03724B1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2B6A68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441ED98A" w14:textId="396A8968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8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2378" w:type="dxa"/>
          </w:tcPr>
          <w:p w14:paraId="6E8C56D3" w14:textId="2AC4C810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8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 xml:space="preserve">146 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EBD8BC" w14:textId="05409BDF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96</w:t>
            </w:r>
          </w:p>
        </w:tc>
      </w:tr>
      <w:tr w:rsidR="00264F90" w:rsidRPr="004A0787" w14:paraId="31598B93" w14:textId="77777777" w:rsidTr="000F1DA7">
        <w:tc>
          <w:tcPr>
            <w:tcW w:w="511" w:type="dxa"/>
            <w:vMerge w:val="restart"/>
            <w:vAlign w:val="center"/>
          </w:tcPr>
          <w:p w14:paraId="6656E3D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1002" w:type="dxa"/>
            <w:vMerge w:val="restart"/>
            <w:vAlign w:val="center"/>
          </w:tcPr>
          <w:p w14:paraId="2E6F68B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ATA</w:t>
            </w:r>
          </w:p>
        </w:tc>
        <w:tc>
          <w:tcPr>
            <w:tcW w:w="868" w:type="dxa"/>
            <w:vAlign w:val="center"/>
          </w:tcPr>
          <w:p w14:paraId="0311753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FC9DFE5" w14:textId="33FDF76B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3.441.338.000</w:t>
            </w:r>
          </w:p>
        </w:tc>
        <w:tc>
          <w:tcPr>
            <w:tcW w:w="2378" w:type="dxa"/>
          </w:tcPr>
          <w:p w14:paraId="0E9F4125" w14:textId="53C70EA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31.271.436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92D09B" w14:textId="1AA8621A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2</w:t>
            </w:r>
          </w:p>
        </w:tc>
      </w:tr>
      <w:tr w:rsidR="00264F90" w:rsidRPr="004A0787" w14:paraId="0CDCCFC0" w14:textId="77777777" w:rsidTr="000F1DA7">
        <w:tc>
          <w:tcPr>
            <w:tcW w:w="511" w:type="dxa"/>
            <w:vMerge/>
            <w:vAlign w:val="center"/>
          </w:tcPr>
          <w:p w14:paraId="534C41E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2F88D09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EB65DD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53AAAB1" w14:textId="0F075E32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177.761.030.000</w:t>
            </w:r>
          </w:p>
        </w:tc>
        <w:tc>
          <w:tcPr>
            <w:tcW w:w="2378" w:type="dxa"/>
          </w:tcPr>
          <w:p w14:paraId="56B31ADF" w14:textId="4893CFBA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59.584.146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1ABD4C" w14:textId="48C839BD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8,68</w:t>
            </w:r>
          </w:p>
        </w:tc>
      </w:tr>
      <w:tr w:rsidR="00264F90" w:rsidRPr="004A0787" w14:paraId="6021C602" w14:textId="77777777" w:rsidTr="000F1DA7">
        <w:tc>
          <w:tcPr>
            <w:tcW w:w="511" w:type="dxa"/>
            <w:vMerge/>
            <w:vAlign w:val="center"/>
          </w:tcPr>
          <w:p w14:paraId="0E1AA2A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2EDE0F4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7FDA66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8E5CEC7" w14:textId="2D3B334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-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63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233A90D2" w14:textId="4687A5D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3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8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972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D28AC1" w14:textId="445BEDA3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1,68</w:t>
            </w:r>
          </w:p>
        </w:tc>
      </w:tr>
      <w:tr w:rsidR="00264F90" w:rsidRPr="004A0787" w14:paraId="4B1C5609" w14:textId="77777777" w:rsidTr="000F1DA7">
        <w:tc>
          <w:tcPr>
            <w:tcW w:w="511" w:type="dxa"/>
            <w:vMerge/>
            <w:vAlign w:val="center"/>
          </w:tcPr>
          <w:p w14:paraId="0AB627E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09256EF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C1F778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E38BEBF" w14:textId="1CC6B928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-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63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41FA7D6D" w14:textId="58E26E40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AAA8D9" w14:textId="15B86839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7,96</w:t>
            </w:r>
          </w:p>
        </w:tc>
      </w:tr>
      <w:tr w:rsidR="00264F90" w:rsidRPr="004A0787" w14:paraId="115BB8AA" w14:textId="77777777" w:rsidTr="000F1DA7">
        <w:tc>
          <w:tcPr>
            <w:tcW w:w="511" w:type="dxa"/>
            <w:vMerge w:val="restart"/>
            <w:vAlign w:val="center"/>
          </w:tcPr>
          <w:p w14:paraId="191D82D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</w:p>
        </w:tc>
        <w:tc>
          <w:tcPr>
            <w:tcW w:w="1002" w:type="dxa"/>
            <w:vMerge w:val="restart"/>
            <w:vAlign w:val="center"/>
          </w:tcPr>
          <w:p w14:paraId="1C32523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CSAP</w:t>
            </w:r>
          </w:p>
        </w:tc>
        <w:tc>
          <w:tcPr>
            <w:tcW w:w="868" w:type="dxa"/>
            <w:vAlign w:val="center"/>
          </w:tcPr>
          <w:p w14:paraId="51880FF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6BD89133" w14:textId="5430D8A7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12.000</w:t>
            </w:r>
          </w:p>
        </w:tc>
        <w:tc>
          <w:tcPr>
            <w:tcW w:w="2378" w:type="dxa"/>
          </w:tcPr>
          <w:p w14:paraId="6E474D02" w14:textId="565C381F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07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622CC1" w14:textId="5E831CA9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</w:tr>
      <w:tr w:rsidR="00264F90" w:rsidRPr="004A0787" w14:paraId="49B99FF5" w14:textId="77777777" w:rsidTr="000F1DA7">
        <w:tc>
          <w:tcPr>
            <w:tcW w:w="511" w:type="dxa"/>
            <w:vMerge/>
            <w:vAlign w:val="center"/>
          </w:tcPr>
          <w:p w14:paraId="06C80F5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4401AF0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FA3CC3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9DE8126" w14:textId="1ACDC5AC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6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8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945.000</w:t>
            </w:r>
          </w:p>
        </w:tc>
        <w:tc>
          <w:tcPr>
            <w:tcW w:w="2378" w:type="dxa"/>
          </w:tcPr>
          <w:p w14:paraId="080D4B80" w14:textId="5083C1D0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65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4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42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1625ED" w14:textId="66EF63F2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264F90" w:rsidRPr="004A0787" w14:paraId="1964845D" w14:textId="77777777" w:rsidTr="000F1DA7">
        <w:tc>
          <w:tcPr>
            <w:tcW w:w="511" w:type="dxa"/>
            <w:vMerge/>
            <w:vAlign w:val="center"/>
          </w:tcPr>
          <w:p w14:paraId="713A4FF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6519E95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E19237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15717D6C" w14:textId="619A868B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12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3DE543C5" w14:textId="22E94ED9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59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65A480" w14:textId="08DA31F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8</w:t>
            </w:r>
          </w:p>
        </w:tc>
      </w:tr>
      <w:tr w:rsidR="00264F90" w:rsidRPr="004A0787" w14:paraId="425D71E4" w14:textId="77777777" w:rsidTr="000F1DA7">
        <w:tc>
          <w:tcPr>
            <w:tcW w:w="511" w:type="dxa"/>
            <w:vMerge/>
            <w:vAlign w:val="center"/>
          </w:tcPr>
          <w:p w14:paraId="4036B0A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0D242B2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F99006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6BB1BCA5" w14:textId="08168B2F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6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6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813.000</w:t>
            </w:r>
          </w:p>
        </w:tc>
        <w:tc>
          <w:tcPr>
            <w:tcW w:w="2378" w:type="dxa"/>
          </w:tcPr>
          <w:p w14:paraId="1C9EF37D" w14:textId="3FEDE53F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4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8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02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EFCB78" w14:textId="35BC0F59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0</w:t>
            </w:r>
          </w:p>
        </w:tc>
      </w:tr>
      <w:tr w:rsidR="00264F90" w:rsidRPr="004A0787" w14:paraId="7FB135F5" w14:textId="77777777" w:rsidTr="000F1DA7">
        <w:tc>
          <w:tcPr>
            <w:tcW w:w="511" w:type="dxa"/>
            <w:vMerge w:val="restart"/>
            <w:vAlign w:val="center"/>
          </w:tcPr>
          <w:p w14:paraId="15E7139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1002" w:type="dxa"/>
            <w:vMerge w:val="restart"/>
            <w:vAlign w:val="center"/>
          </w:tcPr>
          <w:p w14:paraId="5CE85B6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RAA</w:t>
            </w:r>
          </w:p>
        </w:tc>
        <w:tc>
          <w:tcPr>
            <w:tcW w:w="868" w:type="dxa"/>
            <w:vAlign w:val="center"/>
          </w:tcPr>
          <w:p w14:paraId="59086C4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332F5137" w14:textId="72BB0348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91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394B67E6" w14:textId="42D70D14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71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DDAFE2" w14:textId="0AA5A6C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</w:tr>
      <w:tr w:rsidR="00264F90" w:rsidRPr="004A0787" w14:paraId="195BB5ED" w14:textId="77777777" w:rsidTr="000F1DA7">
        <w:tc>
          <w:tcPr>
            <w:tcW w:w="511" w:type="dxa"/>
            <w:vMerge/>
            <w:vAlign w:val="center"/>
          </w:tcPr>
          <w:p w14:paraId="4C6FF56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E277FD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C61014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07AB910" w14:textId="7EC63BDB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67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7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37.000</w:t>
            </w:r>
          </w:p>
        </w:tc>
        <w:tc>
          <w:tcPr>
            <w:tcW w:w="2378" w:type="dxa"/>
          </w:tcPr>
          <w:p w14:paraId="3F1A8476" w14:textId="1DDF6641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845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58810D" w14:textId="0FFB9A74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7</w:t>
            </w:r>
          </w:p>
        </w:tc>
      </w:tr>
      <w:tr w:rsidR="00264F90" w:rsidRPr="004A0787" w14:paraId="7E278936" w14:textId="77777777" w:rsidTr="000F1DA7">
        <w:trPr>
          <w:trHeight w:val="90"/>
        </w:trPr>
        <w:tc>
          <w:tcPr>
            <w:tcW w:w="511" w:type="dxa"/>
            <w:vMerge/>
            <w:vAlign w:val="center"/>
          </w:tcPr>
          <w:p w14:paraId="6E5F15A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0CE3EE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34FBD0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5133CE2" w14:textId="424BBD58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48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7E13A2A8" w14:textId="605DFF32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96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541146" w14:textId="4261012C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7</w:t>
            </w:r>
          </w:p>
        </w:tc>
      </w:tr>
      <w:tr w:rsidR="00264F90" w:rsidRPr="004A0787" w14:paraId="6E89E6FD" w14:textId="77777777" w:rsidTr="000F1DA7">
        <w:tc>
          <w:tcPr>
            <w:tcW w:w="511" w:type="dxa"/>
            <w:vMerge/>
            <w:vAlign w:val="center"/>
          </w:tcPr>
          <w:p w14:paraId="4DC7D43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624A4D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6D4665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D669462" w14:textId="24A10FC4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07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5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92.000</w:t>
            </w:r>
          </w:p>
        </w:tc>
        <w:tc>
          <w:tcPr>
            <w:tcW w:w="2378" w:type="dxa"/>
          </w:tcPr>
          <w:p w14:paraId="435754B5" w14:textId="4D9F66E8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7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8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883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598D2F" w14:textId="1E76D532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18</w:t>
            </w:r>
          </w:p>
        </w:tc>
      </w:tr>
      <w:tr w:rsidR="00264F90" w:rsidRPr="004A0787" w14:paraId="5603F9DF" w14:textId="77777777" w:rsidTr="000F1DA7">
        <w:tc>
          <w:tcPr>
            <w:tcW w:w="511" w:type="dxa"/>
            <w:vMerge w:val="restart"/>
            <w:vAlign w:val="center"/>
          </w:tcPr>
          <w:p w14:paraId="3B6F6A7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</w:p>
        </w:tc>
        <w:tc>
          <w:tcPr>
            <w:tcW w:w="1002" w:type="dxa"/>
            <w:vMerge w:val="restart"/>
            <w:vAlign w:val="center"/>
          </w:tcPr>
          <w:p w14:paraId="3C5499D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GJTL</w:t>
            </w:r>
          </w:p>
        </w:tc>
        <w:tc>
          <w:tcPr>
            <w:tcW w:w="868" w:type="dxa"/>
            <w:vAlign w:val="center"/>
          </w:tcPr>
          <w:p w14:paraId="149DDC6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71DA128" w14:textId="472A4B3B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07.000.000</w:t>
            </w:r>
          </w:p>
        </w:tc>
        <w:tc>
          <w:tcPr>
            <w:tcW w:w="2378" w:type="dxa"/>
          </w:tcPr>
          <w:p w14:paraId="16BC3C6C" w14:textId="10430B21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21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66BA40" w14:textId="4FDD9B5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9</w:t>
            </w:r>
          </w:p>
        </w:tc>
      </w:tr>
      <w:tr w:rsidR="00264F90" w:rsidRPr="004A0787" w14:paraId="5C72207D" w14:textId="77777777" w:rsidTr="000F1DA7">
        <w:tc>
          <w:tcPr>
            <w:tcW w:w="511" w:type="dxa"/>
            <w:vMerge/>
          </w:tcPr>
          <w:p w14:paraId="7195CAE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A97146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0F5BA4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DF75AD4" w14:textId="061ECE0C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914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75646395" w14:textId="020D8D6E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3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92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4D52E7" w14:textId="039CE041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7</w:t>
            </w:r>
          </w:p>
        </w:tc>
      </w:tr>
      <w:tr w:rsidR="00264F90" w:rsidRPr="004A0787" w14:paraId="63B0F05A" w14:textId="77777777" w:rsidTr="000F1DA7">
        <w:trPr>
          <w:trHeight w:val="90"/>
        </w:trPr>
        <w:tc>
          <w:tcPr>
            <w:tcW w:w="511" w:type="dxa"/>
            <w:vMerge/>
          </w:tcPr>
          <w:p w14:paraId="21553A9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DB4C0B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A52FA5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C5B843F" w14:textId="1920F15E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027.000.000</w:t>
            </w:r>
          </w:p>
        </w:tc>
        <w:tc>
          <w:tcPr>
            <w:tcW w:w="2378" w:type="dxa"/>
          </w:tcPr>
          <w:p w14:paraId="3DED4339" w14:textId="3167C1CC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38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38AF7B" w14:textId="3453BEF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264F90" w:rsidRPr="004A0787" w14:paraId="57365205" w14:textId="77777777" w:rsidTr="000F1DA7">
        <w:tc>
          <w:tcPr>
            <w:tcW w:w="511" w:type="dxa"/>
            <w:vMerge/>
          </w:tcPr>
          <w:p w14:paraId="1601916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533D4B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0734D9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27451AE" w14:textId="4AFE2FCA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19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72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36E400C" w14:textId="02D2E8F8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7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92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9C0346" w14:textId="0BD19054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11</w:t>
            </w:r>
          </w:p>
        </w:tc>
      </w:tr>
      <w:tr w:rsidR="00264F90" w:rsidRPr="004A0787" w14:paraId="72D8DC0E" w14:textId="77777777" w:rsidTr="000F1DA7">
        <w:tc>
          <w:tcPr>
            <w:tcW w:w="511" w:type="dxa"/>
            <w:vMerge w:val="restart"/>
            <w:vAlign w:val="center"/>
          </w:tcPr>
          <w:p w14:paraId="59F56F7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</w:p>
        </w:tc>
        <w:tc>
          <w:tcPr>
            <w:tcW w:w="1002" w:type="dxa"/>
            <w:vMerge w:val="restart"/>
            <w:vAlign w:val="center"/>
          </w:tcPr>
          <w:p w14:paraId="37C3214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KAI</w:t>
            </w:r>
          </w:p>
        </w:tc>
        <w:tc>
          <w:tcPr>
            <w:tcW w:w="868" w:type="dxa"/>
            <w:vAlign w:val="center"/>
          </w:tcPr>
          <w:p w14:paraId="53E02E8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A64EDEB" w14:textId="246CD215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1.717.112.000</w:t>
            </w:r>
          </w:p>
        </w:tc>
        <w:tc>
          <w:tcPr>
            <w:tcW w:w="2378" w:type="dxa"/>
          </w:tcPr>
          <w:p w14:paraId="6D082F27" w14:textId="650C92F1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84.524.926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05E2C0" w14:textId="019A996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84,85</w:t>
            </w:r>
          </w:p>
        </w:tc>
      </w:tr>
      <w:tr w:rsidR="00264F90" w:rsidRPr="004A0787" w14:paraId="4522BB8E" w14:textId="77777777" w:rsidTr="000F1DA7">
        <w:tc>
          <w:tcPr>
            <w:tcW w:w="511" w:type="dxa"/>
            <w:vMerge/>
            <w:vAlign w:val="center"/>
          </w:tcPr>
          <w:p w14:paraId="047EEC1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1434E51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C453A9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6E54BCF" w14:textId="4225006B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75.056.042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759A0A54" w14:textId="1002A842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92.586.834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8B3952" w14:textId="22FB77F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81,07</w:t>
            </w:r>
          </w:p>
        </w:tc>
      </w:tr>
      <w:tr w:rsidR="00264F90" w:rsidRPr="004A0787" w14:paraId="1FD5A7BC" w14:textId="77777777" w:rsidTr="000F1DA7">
        <w:tc>
          <w:tcPr>
            <w:tcW w:w="511" w:type="dxa"/>
            <w:vMerge/>
            <w:vAlign w:val="center"/>
          </w:tcPr>
          <w:p w14:paraId="60821C5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7A8602B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222B01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7C985F9" w14:textId="12CFA9F1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7.546.560.000</w:t>
            </w:r>
          </w:p>
        </w:tc>
        <w:tc>
          <w:tcPr>
            <w:tcW w:w="2378" w:type="dxa"/>
          </w:tcPr>
          <w:p w14:paraId="5925565C" w14:textId="2F636F6F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86.298.319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6EDB09" w14:textId="2436AC2E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0,89</w:t>
            </w:r>
          </w:p>
        </w:tc>
      </w:tr>
      <w:tr w:rsidR="00264F90" w:rsidRPr="004A0787" w14:paraId="41D7B883" w14:textId="77777777" w:rsidTr="000F1DA7">
        <w:tc>
          <w:tcPr>
            <w:tcW w:w="511" w:type="dxa"/>
            <w:vMerge/>
            <w:vAlign w:val="center"/>
          </w:tcPr>
          <w:p w14:paraId="6290AB5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630B075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9259EC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348E9AB" w14:textId="4B1A9AD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35.290.805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4F3939DC" w14:textId="3A67F541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35.624.901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6D86C2" w14:textId="6078377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4,98</w:t>
            </w:r>
          </w:p>
        </w:tc>
      </w:tr>
      <w:tr w:rsidR="00264F90" w:rsidRPr="004A0787" w14:paraId="146C0D10" w14:textId="77777777" w:rsidTr="000F1DA7">
        <w:tc>
          <w:tcPr>
            <w:tcW w:w="511" w:type="dxa"/>
            <w:vMerge w:val="restart"/>
            <w:vAlign w:val="center"/>
          </w:tcPr>
          <w:p w14:paraId="0BCE52F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</w:p>
        </w:tc>
        <w:tc>
          <w:tcPr>
            <w:tcW w:w="1002" w:type="dxa"/>
            <w:vMerge w:val="restart"/>
            <w:vAlign w:val="center"/>
          </w:tcPr>
          <w:p w14:paraId="0552356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MAS</w:t>
            </w:r>
          </w:p>
        </w:tc>
        <w:tc>
          <w:tcPr>
            <w:tcW w:w="868" w:type="dxa"/>
            <w:vAlign w:val="center"/>
          </w:tcPr>
          <w:p w14:paraId="3DD7C8E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A42EB89" w14:textId="02F6C3C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86</w:t>
            </w:r>
          </w:p>
        </w:tc>
        <w:tc>
          <w:tcPr>
            <w:tcW w:w="2378" w:type="dxa"/>
          </w:tcPr>
          <w:p w14:paraId="1452A14B" w14:textId="7D47A5D8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9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92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026867" w14:textId="7EF3BA42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5</w:t>
            </w:r>
          </w:p>
        </w:tc>
      </w:tr>
      <w:tr w:rsidR="00264F90" w:rsidRPr="004A0787" w14:paraId="27B32221" w14:textId="77777777" w:rsidTr="000F1DA7">
        <w:tc>
          <w:tcPr>
            <w:tcW w:w="511" w:type="dxa"/>
            <w:vMerge/>
          </w:tcPr>
          <w:p w14:paraId="103DE9E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242A9D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279968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D90D6EB" w14:textId="0412874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67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71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4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02</w:t>
            </w:r>
          </w:p>
        </w:tc>
        <w:tc>
          <w:tcPr>
            <w:tcW w:w="2378" w:type="dxa"/>
          </w:tcPr>
          <w:p w14:paraId="4891C458" w14:textId="2B5B70C5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3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2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6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673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264F0B" w14:textId="673D7427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,44</w:t>
            </w:r>
          </w:p>
        </w:tc>
      </w:tr>
      <w:tr w:rsidR="00264F90" w:rsidRPr="004A0787" w14:paraId="36ABC11C" w14:textId="77777777" w:rsidTr="000F1DA7">
        <w:tc>
          <w:tcPr>
            <w:tcW w:w="511" w:type="dxa"/>
            <w:vMerge/>
          </w:tcPr>
          <w:p w14:paraId="1E310A4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5A63374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B4C8C9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2B94E20" w14:textId="5C55C5A6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-2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40.000.000</w:t>
            </w:r>
          </w:p>
        </w:tc>
        <w:tc>
          <w:tcPr>
            <w:tcW w:w="2378" w:type="dxa"/>
          </w:tcPr>
          <w:p w14:paraId="09F6E4FD" w14:textId="23D94D89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9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BB7CB3" w14:textId="3B9DF7E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33</w:t>
            </w:r>
          </w:p>
        </w:tc>
      </w:tr>
      <w:tr w:rsidR="00264F90" w:rsidRPr="004A0787" w14:paraId="186FFE88" w14:textId="77777777" w:rsidTr="000F1DA7">
        <w:tc>
          <w:tcPr>
            <w:tcW w:w="511" w:type="dxa"/>
            <w:vMerge/>
          </w:tcPr>
          <w:p w14:paraId="761C201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008192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1B9BE5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DC6F867" w14:textId="7068EC9E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6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51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25344C21" w14:textId="5778174E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8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929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59571E" w14:textId="363B21F2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0</w:t>
            </w:r>
          </w:p>
        </w:tc>
      </w:tr>
      <w:tr w:rsidR="00264F90" w:rsidRPr="004A0787" w14:paraId="43A7C3D6" w14:textId="77777777" w:rsidTr="000F1DA7">
        <w:tc>
          <w:tcPr>
            <w:tcW w:w="511" w:type="dxa"/>
            <w:vMerge w:val="restart"/>
            <w:vAlign w:val="center"/>
          </w:tcPr>
          <w:p w14:paraId="1B8458B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  <w:tc>
          <w:tcPr>
            <w:tcW w:w="1002" w:type="dxa"/>
            <w:vMerge w:val="restart"/>
            <w:vAlign w:val="center"/>
          </w:tcPr>
          <w:p w14:paraId="3F4C058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KICI</w:t>
            </w:r>
          </w:p>
        </w:tc>
        <w:tc>
          <w:tcPr>
            <w:tcW w:w="868" w:type="dxa"/>
            <w:vAlign w:val="center"/>
          </w:tcPr>
          <w:p w14:paraId="627CC37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67647C22" w14:textId="46885164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09</w:t>
            </w:r>
          </w:p>
        </w:tc>
        <w:tc>
          <w:tcPr>
            <w:tcW w:w="2378" w:type="dxa"/>
          </w:tcPr>
          <w:p w14:paraId="14FB0982" w14:textId="1316A83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0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01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A87BF1" w14:textId="15920507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48</w:t>
            </w:r>
          </w:p>
        </w:tc>
      </w:tr>
      <w:tr w:rsidR="00264F90" w:rsidRPr="004A0787" w14:paraId="141A2664" w14:textId="77777777" w:rsidTr="000F1DA7">
        <w:tc>
          <w:tcPr>
            <w:tcW w:w="511" w:type="dxa"/>
            <w:vMerge/>
          </w:tcPr>
          <w:p w14:paraId="1610C92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1D02946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704BB3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B90025A" w14:textId="613C3ED1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1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65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58</w:t>
            </w:r>
          </w:p>
        </w:tc>
        <w:tc>
          <w:tcPr>
            <w:tcW w:w="2378" w:type="dxa"/>
          </w:tcPr>
          <w:p w14:paraId="3EB725D0" w14:textId="30AAFD46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8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8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9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95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3284B7" w14:textId="1DD7954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01</w:t>
            </w:r>
          </w:p>
        </w:tc>
      </w:tr>
      <w:tr w:rsidR="00264F90" w:rsidRPr="004A0787" w14:paraId="64CC96A9" w14:textId="77777777" w:rsidTr="000F1DA7">
        <w:tc>
          <w:tcPr>
            <w:tcW w:w="511" w:type="dxa"/>
            <w:vMerge/>
          </w:tcPr>
          <w:p w14:paraId="4A3F8FD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037EDA5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48B194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755217D" w14:textId="7836F34F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55</w:t>
            </w:r>
          </w:p>
        </w:tc>
        <w:tc>
          <w:tcPr>
            <w:tcW w:w="2378" w:type="dxa"/>
          </w:tcPr>
          <w:p w14:paraId="77F2A5CD" w14:textId="30DA2F24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71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CFB12B" w14:textId="7287171D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,26</w:t>
            </w:r>
          </w:p>
        </w:tc>
      </w:tr>
      <w:tr w:rsidR="00264F90" w:rsidRPr="004A0787" w14:paraId="5952A2AC" w14:textId="77777777" w:rsidTr="000F1DA7">
        <w:tc>
          <w:tcPr>
            <w:tcW w:w="511" w:type="dxa"/>
            <w:vMerge/>
          </w:tcPr>
          <w:p w14:paraId="17BCBBA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E77722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762E10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760102D" w14:textId="0C16857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3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6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042</w:t>
            </w:r>
          </w:p>
        </w:tc>
        <w:tc>
          <w:tcPr>
            <w:tcW w:w="2378" w:type="dxa"/>
          </w:tcPr>
          <w:p w14:paraId="3B597C7E" w14:textId="1A7BEC40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8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1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9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72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09C836" w14:textId="438EAE91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264F90" w:rsidRPr="004A0787" w14:paraId="294374DB" w14:textId="77777777" w:rsidTr="000F1DA7">
        <w:tc>
          <w:tcPr>
            <w:tcW w:w="511" w:type="dxa"/>
            <w:vMerge w:val="restart"/>
            <w:vAlign w:val="center"/>
          </w:tcPr>
          <w:p w14:paraId="52377F6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002" w:type="dxa"/>
            <w:vMerge w:val="restart"/>
            <w:vAlign w:val="center"/>
          </w:tcPr>
          <w:p w14:paraId="36200B0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PPF</w:t>
            </w:r>
          </w:p>
        </w:tc>
        <w:tc>
          <w:tcPr>
            <w:tcW w:w="868" w:type="dxa"/>
            <w:vAlign w:val="center"/>
          </w:tcPr>
          <w:p w14:paraId="0653FF9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F81C502" w14:textId="071B1426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884.000.000</w:t>
            </w:r>
          </w:p>
        </w:tc>
        <w:tc>
          <w:tcPr>
            <w:tcW w:w="2378" w:type="dxa"/>
          </w:tcPr>
          <w:p w14:paraId="106FC68E" w14:textId="031AC52E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31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20ED7C" w14:textId="53CBD468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,30</w:t>
            </w:r>
          </w:p>
        </w:tc>
      </w:tr>
      <w:tr w:rsidR="00264F90" w:rsidRPr="004A0787" w14:paraId="6CF46DF6" w14:textId="77777777" w:rsidTr="000F1DA7">
        <w:tc>
          <w:tcPr>
            <w:tcW w:w="511" w:type="dxa"/>
            <w:vMerge/>
            <w:vAlign w:val="center"/>
          </w:tcPr>
          <w:p w14:paraId="1BE6C1F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7EACC4D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509A78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E6CE473" w14:textId="0A209221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87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81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5284D3A9" w14:textId="61FCF2C9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83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058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B8E9F6" w14:textId="4DA06A8E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8,04</w:t>
            </w:r>
          </w:p>
        </w:tc>
      </w:tr>
      <w:tr w:rsidR="00264F90" w:rsidRPr="004A0787" w14:paraId="167A49CF" w14:textId="77777777" w:rsidTr="000F1DA7">
        <w:tc>
          <w:tcPr>
            <w:tcW w:w="511" w:type="dxa"/>
            <w:vMerge/>
            <w:vAlign w:val="center"/>
          </w:tcPr>
          <w:p w14:paraId="782B704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357F1BA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85490A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F3D952F" w14:textId="189B6F8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854.000.000</w:t>
            </w:r>
          </w:p>
        </w:tc>
        <w:tc>
          <w:tcPr>
            <w:tcW w:w="2378" w:type="dxa"/>
          </w:tcPr>
          <w:p w14:paraId="4890E8FE" w14:textId="3AAC0D2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8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97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472599" w14:textId="1E249C16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34</w:t>
            </w:r>
          </w:p>
        </w:tc>
      </w:tr>
      <w:tr w:rsidR="00264F90" w:rsidRPr="004A0787" w14:paraId="79EB4750" w14:textId="77777777" w:rsidTr="000F1DA7">
        <w:tc>
          <w:tcPr>
            <w:tcW w:w="511" w:type="dxa"/>
            <w:vMerge/>
            <w:vAlign w:val="center"/>
          </w:tcPr>
          <w:p w14:paraId="6C6E3AF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</w:tcPr>
          <w:p w14:paraId="5BD96C2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F17CEC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F65106D" w14:textId="78DD67A7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8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22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3333CE6F" w14:textId="769489E7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5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83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8351F0" w14:textId="7D84AAF1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,43</w:t>
            </w:r>
          </w:p>
        </w:tc>
      </w:tr>
      <w:tr w:rsidR="00264F90" w:rsidRPr="004A0787" w14:paraId="0144B543" w14:textId="77777777" w:rsidTr="000F1DA7">
        <w:tc>
          <w:tcPr>
            <w:tcW w:w="511" w:type="dxa"/>
            <w:vMerge w:val="restart"/>
            <w:vAlign w:val="center"/>
          </w:tcPr>
          <w:p w14:paraId="521BD42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</w:t>
            </w:r>
          </w:p>
        </w:tc>
        <w:tc>
          <w:tcPr>
            <w:tcW w:w="1002" w:type="dxa"/>
            <w:vMerge w:val="restart"/>
            <w:vAlign w:val="center"/>
          </w:tcPr>
          <w:p w14:paraId="10A7B5F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I</w:t>
            </w:r>
          </w:p>
        </w:tc>
        <w:tc>
          <w:tcPr>
            <w:tcW w:w="868" w:type="dxa"/>
            <w:vAlign w:val="center"/>
          </w:tcPr>
          <w:p w14:paraId="0CFC82A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E2BE8F3" w14:textId="143C4EB9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507.000.000</w:t>
            </w:r>
          </w:p>
        </w:tc>
        <w:tc>
          <w:tcPr>
            <w:tcW w:w="2378" w:type="dxa"/>
          </w:tcPr>
          <w:p w14:paraId="05948E4B" w14:textId="28B8077D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309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2388D2" w14:textId="659ECD2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38</w:t>
            </w:r>
          </w:p>
        </w:tc>
      </w:tr>
      <w:tr w:rsidR="00264F90" w:rsidRPr="004A0787" w14:paraId="6AA970A4" w14:textId="77777777" w:rsidTr="000F1DA7">
        <w:tc>
          <w:tcPr>
            <w:tcW w:w="511" w:type="dxa"/>
            <w:vMerge/>
          </w:tcPr>
          <w:p w14:paraId="43EA7E1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5F32AE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CC1548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FD4A7DF" w14:textId="34086C6A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-58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04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C38CDE8" w14:textId="5C93C1C8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84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98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402A73" w14:textId="1831E0F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94</w:t>
            </w:r>
          </w:p>
        </w:tc>
      </w:tr>
      <w:tr w:rsidR="00264F90" w:rsidRPr="004A0787" w14:paraId="6339FAE8" w14:textId="77777777" w:rsidTr="000F1DA7">
        <w:tc>
          <w:tcPr>
            <w:tcW w:w="511" w:type="dxa"/>
            <w:vMerge/>
          </w:tcPr>
          <w:p w14:paraId="01532EE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F3A256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4BA056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F6E717A" w14:textId="189355BC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684.000.000</w:t>
            </w:r>
          </w:p>
        </w:tc>
        <w:tc>
          <w:tcPr>
            <w:tcW w:w="2378" w:type="dxa"/>
          </w:tcPr>
          <w:p w14:paraId="1B04111E" w14:textId="2095E909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4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803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115D6E" w14:textId="4C8F036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4</w:t>
            </w:r>
          </w:p>
        </w:tc>
      </w:tr>
      <w:tr w:rsidR="00264F90" w:rsidRPr="004A0787" w14:paraId="381AA53E" w14:textId="77777777" w:rsidTr="000F1DA7">
        <w:tc>
          <w:tcPr>
            <w:tcW w:w="511" w:type="dxa"/>
            <w:vMerge/>
          </w:tcPr>
          <w:p w14:paraId="425B8E1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D66F33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18CEC7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658F551" w14:textId="374690E3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50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403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DC7D49A" w14:textId="1EEE6003" w:rsidR="00264F90" w:rsidRPr="00253E9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2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93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253E97">
              <w:rPr>
                <w:rFonts w:ascii="Times New Roman" w:hAnsi="Times New Roman" w:cs="Times New Roman"/>
                <w:noProof/>
                <w:sz w:val="24"/>
                <w:szCs w:val="24"/>
              </w:rPr>
              <w:t>340</w:t>
            </w:r>
            <w:r w:rsidRPr="00253E97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341BC9" w14:textId="258219FA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30</w:t>
            </w:r>
          </w:p>
        </w:tc>
      </w:tr>
      <w:tr w:rsidR="00264F90" w:rsidRPr="004A0787" w14:paraId="4EB30F47" w14:textId="77777777" w:rsidTr="000F1DA7">
        <w:tc>
          <w:tcPr>
            <w:tcW w:w="511" w:type="dxa"/>
            <w:vMerge w:val="restart"/>
            <w:vAlign w:val="center"/>
          </w:tcPr>
          <w:p w14:paraId="7142105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11</w:t>
            </w:r>
          </w:p>
        </w:tc>
        <w:tc>
          <w:tcPr>
            <w:tcW w:w="1002" w:type="dxa"/>
            <w:vMerge w:val="restart"/>
            <w:vAlign w:val="center"/>
          </w:tcPr>
          <w:p w14:paraId="0E79CB2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NCN</w:t>
            </w:r>
          </w:p>
        </w:tc>
        <w:tc>
          <w:tcPr>
            <w:tcW w:w="868" w:type="dxa"/>
            <w:vAlign w:val="center"/>
          </w:tcPr>
          <w:p w14:paraId="7172454B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7D930B4" w14:textId="50E7F201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29.000.000</w:t>
            </w:r>
          </w:p>
        </w:tc>
        <w:tc>
          <w:tcPr>
            <w:tcW w:w="2378" w:type="dxa"/>
          </w:tcPr>
          <w:p w14:paraId="722E36F0" w14:textId="2EBEF41C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65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FE9550" w14:textId="0B2B4EF6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6</w:t>
            </w:r>
          </w:p>
        </w:tc>
      </w:tr>
      <w:tr w:rsidR="00264F90" w:rsidRPr="004A0787" w14:paraId="71CE4C84" w14:textId="77777777" w:rsidTr="000F1DA7">
        <w:tc>
          <w:tcPr>
            <w:tcW w:w="511" w:type="dxa"/>
            <w:vMerge/>
          </w:tcPr>
          <w:p w14:paraId="465E025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F8BAA0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C05B444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1E16E9F" w14:textId="28FD530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7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028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105D7C0B" w14:textId="1E7D26F6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5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38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6C60E6" w14:textId="1780DD41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,52</w:t>
            </w:r>
          </w:p>
        </w:tc>
      </w:tr>
      <w:tr w:rsidR="00264F90" w:rsidRPr="004A0787" w14:paraId="183DEEEB" w14:textId="77777777" w:rsidTr="000F1DA7">
        <w:tc>
          <w:tcPr>
            <w:tcW w:w="511" w:type="dxa"/>
            <w:vMerge/>
          </w:tcPr>
          <w:p w14:paraId="125A52A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E20828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03CCDBD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7AD8AD4" w14:textId="49E4C0C5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30.000.000</w:t>
            </w:r>
          </w:p>
        </w:tc>
        <w:tc>
          <w:tcPr>
            <w:tcW w:w="2378" w:type="dxa"/>
          </w:tcPr>
          <w:p w14:paraId="47B39F36" w14:textId="34C716F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880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EFBD4C" w14:textId="45B4CEB2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,26</w:t>
            </w:r>
          </w:p>
        </w:tc>
      </w:tr>
      <w:tr w:rsidR="00264F90" w:rsidRPr="004A0787" w14:paraId="291FA03F" w14:textId="77777777" w:rsidTr="000F1DA7">
        <w:tc>
          <w:tcPr>
            <w:tcW w:w="511" w:type="dxa"/>
            <w:vMerge/>
          </w:tcPr>
          <w:p w14:paraId="1B036CD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D7321C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4E4FAC2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F74C85C" w14:textId="128DB7B4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4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74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0E3729D9" w14:textId="59D55AB7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06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10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4D14B0" w14:textId="446A5276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,76</w:t>
            </w:r>
          </w:p>
        </w:tc>
      </w:tr>
      <w:tr w:rsidR="00264F90" w:rsidRPr="004A0787" w14:paraId="0F156084" w14:textId="77777777" w:rsidTr="000F1DA7">
        <w:tc>
          <w:tcPr>
            <w:tcW w:w="511" w:type="dxa"/>
            <w:vMerge w:val="restart"/>
            <w:vAlign w:val="center"/>
          </w:tcPr>
          <w:p w14:paraId="3D53518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</w:p>
        </w:tc>
        <w:tc>
          <w:tcPr>
            <w:tcW w:w="1002" w:type="dxa"/>
            <w:vMerge w:val="restart"/>
            <w:vAlign w:val="center"/>
          </w:tcPr>
          <w:p w14:paraId="406C5EB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PMX</w:t>
            </w:r>
          </w:p>
        </w:tc>
        <w:tc>
          <w:tcPr>
            <w:tcW w:w="868" w:type="dxa"/>
            <w:vAlign w:val="center"/>
          </w:tcPr>
          <w:p w14:paraId="1879AFA7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F545D1B" w14:textId="25DD6A6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4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48.000.000</w:t>
            </w:r>
          </w:p>
        </w:tc>
        <w:tc>
          <w:tcPr>
            <w:tcW w:w="2378" w:type="dxa"/>
          </w:tcPr>
          <w:p w14:paraId="32849A91" w14:textId="5FF15C71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29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2A8AA3" w14:textId="3DEA63DE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82</w:t>
            </w:r>
          </w:p>
        </w:tc>
      </w:tr>
      <w:tr w:rsidR="00264F90" w:rsidRPr="004A0787" w14:paraId="0A221C53" w14:textId="77777777" w:rsidTr="000F1DA7">
        <w:tc>
          <w:tcPr>
            <w:tcW w:w="511" w:type="dxa"/>
            <w:vMerge/>
          </w:tcPr>
          <w:p w14:paraId="42245E8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84A375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23981C3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333CD11" w14:textId="0EA16C84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3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72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454EB3A2" w14:textId="3C556C7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8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71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4E1900" w14:textId="6405FDCF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9</w:t>
            </w:r>
          </w:p>
        </w:tc>
      </w:tr>
      <w:tr w:rsidR="00264F90" w:rsidRPr="004A0787" w14:paraId="7241A2AC" w14:textId="77777777" w:rsidTr="000F1DA7">
        <w:trPr>
          <w:trHeight w:val="90"/>
        </w:trPr>
        <w:tc>
          <w:tcPr>
            <w:tcW w:w="511" w:type="dxa"/>
            <w:vMerge/>
          </w:tcPr>
          <w:p w14:paraId="59A5516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631A20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922DCA9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978169D" w14:textId="11686B33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748.000.000</w:t>
            </w:r>
          </w:p>
        </w:tc>
        <w:tc>
          <w:tcPr>
            <w:tcW w:w="2378" w:type="dxa"/>
          </w:tcPr>
          <w:p w14:paraId="4F0848FF" w14:textId="6C5B55D8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408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E52ED0" w14:textId="54E6D6F3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46</w:t>
            </w:r>
          </w:p>
        </w:tc>
      </w:tr>
      <w:tr w:rsidR="00264F90" w:rsidRPr="004A0787" w14:paraId="60BAD71F" w14:textId="77777777" w:rsidTr="000F1DA7">
        <w:tc>
          <w:tcPr>
            <w:tcW w:w="511" w:type="dxa"/>
            <w:vMerge/>
          </w:tcPr>
          <w:p w14:paraId="5B0A9AC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0E03BD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563F9B2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76F1F06" w14:textId="2026DC9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6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748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1D05D850" w14:textId="5F57A0BF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74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54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483235" w14:textId="36D0FF92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19</w:t>
            </w:r>
          </w:p>
        </w:tc>
      </w:tr>
      <w:tr w:rsidR="00264F90" w:rsidRPr="004A0787" w14:paraId="1D0B5681" w14:textId="77777777" w:rsidTr="000F1DA7">
        <w:tc>
          <w:tcPr>
            <w:tcW w:w="511" w:type="dxa"/>
            <w:vMerge w:val="restart"/>
            <w:vAlign w:val="center"/>
          </w:tcPr>
          <w:p w14:paraId="7ADB9F1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</w:t>
            </w:r>
          </w:p>
        </w:tc>
        <w:tc>
          <w:tcPr>
            <w:tcW w:w="1002" w:type="dxa"/>
            <w:vMerge w:val="restart"/>
            <w:vAlign w:val="center"/>
          </w:tcPr>
          <w:p w14:paraId="5674407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KY</w:t>
            </w:r>
          </w:p>
        </w:tc>
        <w:tc>
          <w:tcPr>
            <w:tcW w:w="868" w:type="dxa"/>
            <w:vAlign w:val="center"/>
          </w:tcPr>
          <w:p w14:paraId="44D9740A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65456B90" w14:textId="0E50F483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23.000.000</w:t>
            </w:r>
          </w:p>
        </w:tc>
        <w:tc>
          <w:tcPr>
            <w:tcW w:w="2378" w:type="dxa"/>
          </w:tcPr>
          <w:p w14:paraId="333C5B8A" w14:textId="4ABEF05C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4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79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908A03" w14:textId="0AE94EF9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07</w:t>
            </w:r>
          </w:p>
        </w:tc>
      </w:tr>
      <w:tr w:rsidR="00264F90" w:rsidRPr="004A0787" w14:paraId="422583FF" w14:textId="77777777" w:rsidTr="000F1DA7">
        <w:tc>
          <w:tcPr>
            <w:tcW w:w="511" w:type="dxa"/>
            <w:vMerge/>
          </w:tcPr>
          <w:p w14:paraId="57025C4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09B836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90C3426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4395EB6" w14:textId="2163883E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20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18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47F33BD7" w14:textId="29C9EEAB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01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71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4B8B22" w14:textId="33874C26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9,95</w:t>
            </w:r>
          </w:p>
        </w:tc>
      </w:tr>
      <w:tr w:rsidR="00264F90" w:rsidRPr="004A0787" w14:paraId="621B7166" w14:textId="77777777" w:rsidTr="000F1DA7">
        <w:tc>
          <w:tcPr>
            <w:tcW w:w="511" w:type="dxa"/>
            <w:vMerge/>
          </w:tcPr>
          <w:p w14:paraId="3445B60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1646BE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48C5C74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7C39866" w14:textId="24B3FE6B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48.000.000</w:t>
            </w:r>
          </w:p>
        </w:tc>
        <w:tc>
          <w:tcPr>
            <w:tcW w:w="2378" w:type="dxa"/>
          </w:tcPr>
          <w:p w14:paraId="75BA34C1" w14:textId="54071534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4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59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86B6B2" w14:textId="68810F4A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2,44</w:t>
            </w:r>
          </w:p>
        </w:tc>
      </w:tr>
      <w:tr w:rsidR="00264F90" w:rsidRPr="004A0787" w14:paraId="5FB5CD6E" w14:textId="77777777" w:rsidTr="000F1DA7">
        <w:tc>
          <w:tcPr>
            <w:tcW w:w="511" w:type="dxa"/>
            <w:vMerge/>
          </w:tcPr>
          <w:p w14:paraId="51DA52B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FA4D9B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2418FD6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837C15D" w14:textId="5F871A52" w:rsidR="00264F90" w:rsidRPr="00D76ADD" w:rsidRDefault="00264F90" w:rsidP="00264F90">
            <w:pPr>
              <w:widowControl w:val="0"/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24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90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2E01BE3D" w14:textId="2A9308F2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94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EBFF82" w14:textId="3A3480A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2,01</w:t>
            </w:r>
          </w:p>
        </w:tc>
      </w:tr>
      <w:tr w:rsidR="00264F90" w:rsidRPr="004A0787" w14:paraId="47136C8E" w14:textId="77777777" w:rsidTr="000F1DA7">
        <w:tc>
          <w:tcPr>
            <w:tcW w:w="511" w:type="dxa"/>
            <w:vMerge w:val="restart"/>
            <w:vAlign w:val="center"/>
          </w:tcPr>
          <w:p w14:paraId="5C96DF6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</w:p>
        </w:tc>
        <w:tc>
          <w:tcPr>
            <w:tcW w:w="1002" w:type="dxa"/>
            <w:vMerge w:val="restart"/>
            <w:vAlign w:val="center"/>
          </w:tcPr>
          <w:p w14:paraId="2306837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ANR</w:t>
            </w:r>
          </w:p>
        </w:tc>
        <w:tc>
          <w:tcPr>
            <w:tcW w:w="868" w:type="dxa"/>
            <w:vAlign w:val="center"/>
          </w:tcPr>
          <w:p w14:paraId="4BED188F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61D3FA9E" w14:textId="6380FBDA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11.000</w:t>
            </w:r>
          </w:p>
        </w:tc>
        <w:tc>
          <w:tcPr>
            <w:tcW w:w="2378" w:type="dxa"/>
          </w:tcPr>
          <w:p w14:paraId="1C4262FB" w14:textId="2F55DCC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27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DBFA05" w14:textId="0B380FF6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15</w:t>
            </w:r>
          </w:p>
        </w:tc>
      </w:tr>
      <w:tr w:rsidR="00264F90" w:rsidRPr="004A0787" w14:paraId="6D7CF543" w14:textId="77777777" w:rsidTr="000F1DA7">
        <w:tc>
          <w:tcPr>
            <w:tcW w:w="511" w:type="dxa"/>
            <w:vMerge/>
          </w:tcPr>
          <w:p w14:paraId="4F385C2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034127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8B55851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009E348" w14:textId="095ED4A3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1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7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29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2661226A" w14:textId="38C71772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79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64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720D81" w14:textId="00C917EE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98</w:t>
            </w:r>
          </w:p>
        </w:tc>
      </w:tr>
      <w:tr w:rsidR="00264F90" w:rsidRPr="004A0787" w14:paraId="6FCC1887" w14:textId="77777777" w:rsidTr="000F1DA7">
        <w:tc>
          <w:tcPr>
            <w:tcW w:w="511" w:type="dxa"/>
            <w:vMerge/>
          </w:tcPr>
          <w:p w14:paraId="6DD9FEA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F0B3B7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CF5F6C3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13087434" w14:textId="62A86028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8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73.000</w:t>
            </w:r>
          </w:p>
        </w:tc>
        <w:tc>
          <w:tcPr>
            <w:tcW w:w="2378" w:type="dxa"/>
          </w:tcPr>
          <w:p w14:paraId="465EAECE" w14:textId="32816C18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95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64EC5A" w14:textId="3DA7A47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6,35</w:t>
            </w:r>
          </w:p>
        </w:tc>
      </w:tr>
      <w:tr w:rsidR="00264F90" w:rsidRPr="004A0787" w14:paraId="3A98894E" w14:textId="77777777" w:rsidTr="000F1DA7">
        <w:tc>
          <w:tcPr>
            <w:tcW w:w="511" w:type="dxa"/>
            <w:vMerge/>
          </w:tcPr>
          <w:p w14:paraId="03D5D91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DF656D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E6E703D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DD4B0D8" w14:textId="16B2E46F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8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030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439142C2" w14:textId="5F31054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2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4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56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BAE2B8" w14:textId="635DE42A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2</w:t>
            </w:r>
          </w:p>
        </w:tc>
      </w:tr>
      <w:tr w:rsidR="00264F90" w:rsidRPr="004A0787" w14:paraId="5EF42F59" w14:textId="77777777" w:rsidTr="000F1DA7">
        <w:tc>
          <w:tcPr>
            <w:tcW w:w="511" w:type="dxa"/>
            <w:vMerge w:val="restart"/>
            <w:vAlign w:val="center"/>
          </w:tcPr>
          <w:p w14:paraId="08D854B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</w:p>
        </w:tc>
        <w:tc>
          <w:tcPr>
            <w:tcW w:w="1002" w:type="dxa"/>
            <w:vMerge w:val="restart"/>
            <w:vAlign w:val="center"/>
          </w:tcPr>
          <w:p w14:paraId="6E36F97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JAA</w:t>
            </w:r>
          </w:p>
        </w:tc>
        <w:tc>
          <w:tcPr>
            <w:tcW w:w="868" w:type="dxa"/>
            <w:vAlign w:val="center"/>
          </w:tcPr>
          <w:p w14:paraId="4E0C8C1D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2681E8F" w14:textId="4CAEEFA5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83</w:t>
            </w:r>
          </w:p>
        </w:tc>
        <w:tc>
          <w:tcPr>
            <w:tcW w:w="2378" w:type="dxa"/>
          </w:tcPr>
          <w:p w14:paraId="7F692E9C" w14:textId="0C6E32A1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5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53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2E0EA3" w14:textId="240710A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,15</w:t>
            </w:r>
          </w:p>
        </w:tc>
      </w:tr>
      <w:tr w:rsidR="00264F90" w:rsidRPr="004A0787" w14:paraId="3B771326" w14:textId="77777777" w:rsidTr="000F1DA7">
        <w:tc>
          <w:tcPr>
            <w:tcW w:w="511" w:type="dxa"/>
            <w:vMerge/>
          </w:tcPr>
          <w:p w14:paraId="58C942A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C0EAD0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A10AD67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CD90351" w14:textId="09B726DD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39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6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3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51</w:t>
            </w:r>
          </w:p>
        </w:tc>
        <w:tc>
          <w:tcPr>
            <w:tcW w:w="2378" w:type="dxa"/>
          </w:tcPr>
          <w:p w14:paraId="7C60E50E" w14:textId="01C74854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7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6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0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4057DA" w14:textId="3E159D2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95,10</w:t>
            </w:r>
          </w:p>
        </w:tc>
      </w:tr>
      <w:tr w:rsidR="00264F90" w:rsidRPr="004A0787" w14:paraId="04906660" w14:textId="77777777" w:rsidTr="000F1DA7">
        <w:tc>
          <w:tcPr>
            <w:tcW w:w="511" w:type="dxa"/>
            <w:vMerge/>
          </w:tcPr>
          <w:p w14:paraId="6226612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56B33B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CAD00E7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4086195" w14:textId="7264C89C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81.000.000</w:t>
            </w:r>
          </w:p>
        </w:tc>
        <w:tc>
          <w:tcPr>
            <w:tcW w:w="2378" w:type="dxa"/>
          </w:tcPr>
          <w:p w14:paraId="5094456E" w14:textId="4A8BB7DE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42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385E8E" w14:textId="5E3A782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70,99</w:t>
            </w:r>
          </w:p>
        </w:tc>
      </w:tr>
      <w:tr w:rsidR="00264F90" w:rsidRPr="004A0787" w14:paraId="039D8577" w14:textId="77777777" w:rsidTr="000F1DA7">
        <w:tc>
          <w:tcPr>
            <w:tcW w:w="511" w:type="dxa"/>
            <w:vMerge/>
          </w:tcPr>
          <w:p w14:paraId="32B41CD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2C3EF4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1C02C78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476ED14" w14:textId="0C136BB6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5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00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11721147" w14:textId="1032F5FE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5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79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0D91C1" w14:textId="042100C3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,92</w:t>
            </w:r>
          </w:p>
        </w:tc>
      </w:tr>
      <w:tr w:rsidR="00264F90" w:rsidRPr="004A0787" w14:paraId="3673BF6E" w14:textId="77777777" w:rsidTr="000F1DA7">
        <w:tc>
          <w:tcPr>
            <w:tcW w:w="511" w:type="dxa"/>
            <w:vMerge w:val="restart"/>
            <w:vAlign w:val="center"/>
          </w:tcPr>
          <w:p w14:paraId="4D15CC5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</w:t>
            </w:r>
          </w:p>
        </w:tc>
        <w:tc>
          <w:tcPr>
            <w:tcW w:w="1002" w:type="dxa"/>
            <w:vMerge w:val="restart"/>
            <w:vAlign w:val="center"/>
          </w:tcPr>
          <w:p w14:paraId="584E1D7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RAS</w:t>
            </w:r>
          </w:p>
        </w:tc>
        <w:tc>
          <w:tcPr>
            <w:tcW w:w="868" w:type="dxa"/>
            <w:vAlign w:val="center"/>
          </w:tcPr>
          <w:p w14:paraId="47CC7C73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ACF200C" w14:textId="387859F5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829</w:t>
            </w:r>
          </w:p>
        </w:tc>
        <w:tc>
          <w:tcPr>
            <w:tcW w:w="2378" w:type="dxa"/>
          </w:tcPr>
          <w:p w14:paraId="470D1EC9" w14:textId="3369500C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9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62E839" w14:textId="0126E4FA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2,81</w:t>
            </w:r>
          </w:p>
        </w:tc>
      </w:tr>
      <w:tr w:rsidR="00264F90" w:rsidRPr="004A0787" w14:paraId="578BBDF2" w14:textId="77777777" w:rsidTr="000F1DA7">
        <w:tc>
          <w:tcPr>
            <w:tcW w:w="511" w:type="dxa"/>
            <w:vMerge/>
          </w:tcPr>
          <w:p w14:paraId="1183A7F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2CE9F3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BBFED6E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1D0481FD" w14:textId="111AB623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4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7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51</w:t>
            </w:r>
          </w:p>
        </w:tc>
        <w:tc>
          <w:tcPr>
            <w:tcW w:w="2378" w:type="dxa"/>
          </w:tcPr>
          <w:p w14:paraId="50FB760A" w14:textId="2D13C02D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0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2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04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12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EC4123" w14:textId="4C2AFDC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65</w:t>
            </w:r>
          </w:p>
        </w:tc>
      </w:tr>
      <w:tr w:rsidR="00264F90" w:rsidRPr="004A0787" w14:paraId="6F91D533" w14:textId="77777777" w:rsidTr="000F1DA7">
        <w:trPr>
          <w:trHeight w:val="79"/>
        </w:trPr>
        <w:tc>
          <w:tcPr>
            <w:tcW w:w="511" w:type="dxa"/>
            <w:vMerge/>
          </w:tcPr>
          <w:p w14:paraId="2702CBC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150431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F2BCE15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E8DE2F4" w14:textId="67961A87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7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72</w:t>
            </w:r>
          </w:p>
        </w:tc>
        <w:tc>
          <w:tcPr>
            <w:tcW w:w="2378" w:type="dxa"/>
          </w:tcPr>
          <w:p w14:paraId="24489710" w14:textId="03135A98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01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D8145C" w14:textId="28565C3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27</w:t>
            </w:r>
          </w:p>
        </w:tc>
      </w:tr>
      <w:tr w:rsidR="00264F90" w:rsidRPr="004A0787" w14:paraId="02700B16" w14:textId="77777777" w:rsidTr="000F1DA7">
        <w:tc>
          <w:tcPr>
            <w:tcW w:w="511" w:type="dxa"/>
            <w:vMerge/>
          </w:tcPr>
          <w:p w14:paraId="48AD062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0D2E7E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61776EA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6D39BB5B" w14:textId="07B8B6B3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9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8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34</w:t>
            </w:r>
          </w:p>
        </w:tc>
        <w:tc>
          <w:tcPr>
            <w:tcW w:w="2378" w:type="dxa"/>
          </w:tcPr>
          <w:p w14:paraId="5AD595C8" w14:textId="0ED58A8F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7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5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67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E00015" w14:textId="141B78C7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98,80</w:t>
            </w:r>
          </w:p>
        </w:tc>
      </w:tr>
      <w:tr w:rsidR="00264F90" w:rsidRPr="004A0787" w14:paraId="7656239C" w14:textId="77777777" w:rsidTr="000F1DA7">
        <w:tc>
          <w:tcPr>
            <w:tcW w:w="511" w:type="dxa"/>
            <w:vMerge w:val="restart"/>
            <w:vAlign w:val="center"/>
          </w:tcPr>
          <w:p w14:paraId="1F65FC3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</w:p>
        </w:tc>
        <w:tc>
          <w:tcPr>
            <w:tcW w:w="1002" w:type="dxa"/>
            <w:vMerge w:val="restart"/>
            <w:vAlign w:val="center"/>
          </w:tcPr>
          <w:p w14:paraId="2689D72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LS</w:t>
            </w:r>
          </w:p>
        </w:tc>
        <w:tc>
          <w:tcPr>
            <w:tcW w:w="868" w:type="dxa"/>
            <w:vAlign w:val="center"/>
          </w:tcPr>
          <w:p w14:paraId="110F9F61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F620629" w14:textId="49A9C1A2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4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898.000.000</w:t>
            </w:r>
          </w:p>
        </w:tc>
        <w:tc>
          <w:tcPr>
            <w:tcW w:w="2378" w:type="dxa"/>
          </w:tcPr>
          <w:p w14:paraId="0E931609" w14:textId="3C2EA15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9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98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C10128" w14:textId="7CF52DE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58</w:t>
            </w:r>
          </w:p>
        </w:tc>
      </w:tr>
      <w:tr w:rsidR="00264F90" w:rsidRPr="004A0787" w14:paraId="5AE3CB12" w14:textId="77777777" w:rsidTr="000F1DA7">
        <w:trPr>
          <w:trHeight w:val="216"/>
        </w:trPr>
        <w:tc>
          <w:tcPr>
            <w:tcW w:w="511" w:type="dxa"/>
            <w:vMerge/>
          </w:tcPr>
          <w:p w14:paraId="61A10DD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A9C8F7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3381E45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7AEE21B1" w14:textId="22B1C85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3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74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1C8F8155" w14:textId="10AD16DC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2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51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61616F" w14:textId="64EDE46E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49</w:t>
            </w:r>
          </w:p>
        </w:tc>
      </w:tr>
      <w:tr w:rsidR="00264F90" w:rsidRPr="004A0787" w14:paraId="7764C478" w14:textId="77777777" w:rsidTr="000F1DA7">
        <w:tc>
          <w:tcPr>
            <w:tcW w:w="511" w:type="dxa"/>
            <w:vMerge/>
          </w:tcPr>
          <w:p w14:paraId="6FF2530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E67CCB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F2589E2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E27712D" w14:textId="0D6D3D67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6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61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5A2DAF87" w14:textId="3DCE64C0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82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B3A244" w14:textId="15614C1F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41</w:t>
            </w:r>
          </w:p>
        </w:tc>
      </w:tr>
      <w:tr w:rsidR="00264F90" w:rsidRPr="004A0787" w14:paraId="6CC2641A" w14:textId="77777777" w:rsidTr="000F1DA7">
        <w:tc>
          <w:tcPr>
            <w:tcW w:w="511" w:type="dxa"/>
            <w:vMerge/>
          </w:tcPr>
          <w:p w14:paraId="6FD2318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DC293F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CB2F359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82E72F9" w14:textId="2A18B564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5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98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08FDABE7" w14:textId="1EE9B8CE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9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13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B8708C" w14:textId="50B1F3EA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75</w:t>
            </w:r>
          </w:p>
        </w:tc>
      </w:tr>
      <w:tr w:rsidR="00264F90" w:rsidRPr="004A0787" w14:paraId="1808E218" w14:textId="77777777" w:rsidTr="000F1DA7">
        <w:tc>
          <w:tcPr>
            <w:tcW w:w="511" w:type="dxa"/>
            <w:vMerge w:val="restart"/>
            <w:vAlign w:val="center"/>
          </w:tcPr>
          <w:p w14:paraId="788730F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8</w:t>
            </w:r>
          </w:p>
        </w:tc>
        <w:tc>
          <w:tcPr>
            <w:tcW w:w="1002" w:type="dxa"/>
            <w:vMerge w:val="restart"/>
            <w:vAlign w:val="center"/>
          </w:tcPr>
          <w:p w14:paraId="756DF60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ICY</w:t>
            </w:r>
          </w:p>
        </w:tc>
        <w:tc>
          <w:tcPr>
            <w:tcW w:w="868" w:type="dxa"/>
            <w:vAlign w:val="center"/>
          </w:tcPr>
          <w:p w14:paraId="168542D7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161FE29" w14:textId="5175B725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42</w:t>
            </w:r>
          </w:p>
        </w:tc>
        <w:tc>
          <w:tcPr>
            <w:tcW w:w="2378" w:type="dxa"/>
          </w:tcPr>
          <w:p w14:paraId="77602C61" w14:textId="46043F14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8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85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937C00" w14:textId="55E729C1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</w:tr>
      <w:tr w:rsidR="00264F90" w:rsidRPr="004A0787" w14:paraId="49A13B4B" w14:textId="77777777" w:rsidTr="000F1DA7">
        <w:tc>
          <w:tcPr>
            <w:tcW w:w="511" w:type="dxa"/>
            <w:vMerge/>
          </w:tcPr>
          <w:p w14:paraId="27D6813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B290F2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13706AA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70763ED" w14:textId="7A2002DE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7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7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7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83</w:t>
            </w:r>
          </w:p>
        </w:tc>
        <w:tc>
          <w:tcPr>
            <w:tcW w:w="2378" w:type="dxa"/>
          </w:tcPr>
          <w:p w14:paraId="51914F77" w14:textId="43806C15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8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05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8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3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A2764D" w14:textId="2039B179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6,03</w:t>
            </w:r>
          </w:p>
        </w:tc>
      </w:tr>
      <w:tr w:rsidR="00264F90" w:rsidRPr="004A0787" w14:paraId="5D28DF07" w14:textId="77777777" w:rsidTr="000F1DA7">
        <w:tc>
          <w:tcPr>
            <w:tcW w:w="511" w:type="dxa"/>
            <w:vMerge/>
          </w:tcPr>
          <w:p w14:paraId="496C857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349CCB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13EC306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FCC8867" w14:textId="4F421D67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41</w:t>
            </w:r>
          </w:p>
        </w:tc>
        <w:tc>
          <w:tcPr>
            <w:tcW w:w="2378" w:type="dxa"/>
          </w:tcPr>
          <w:p w14:paraId="6499E5B4" w14:textId="319055D0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4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11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0E2831" w14:textId="605A390F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,80</w:t>
            </w:r>
          </w:p>
        </w:tc>
      </w:tr>
      <w:tr w:rsidR="00264F90" w:rsidRPr="004A0787" w14:paraId="6B4894CC" w14:textId="77777777" w:rsidTr="000F1DA7">
        <w:tc>
          <w:tcPr>
            <w:tcW w:w="511" w:type="dxa"/>
            <w:vMerge/>
          </w:tcPr>
          <w:p w14:paraId="0400F9D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47E89D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57A24C3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69E1471F" w14:textId="277A89D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6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7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79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083</w:t>
            </w:r>
          </w:p>
        </w:tc>
        <w:tc>
          <w:tcPr>
            <w:tcW w:w="2378" w:type="dxa"/>
          </w:tcPr>
          <w:p w14:paraId="02725AE4" w14:textId="0938CF2D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9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3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3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157C25" w14:textId="004BE6F2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,71</w:t>
            </w:r>
          </w:p>
        </w:tc>
      </w:tr>
      <w:tr w:rsidR="00264F90" w:rsidRPr="004A0787" w14:paraId="0B259031" w14:textId="77777777" w:rsidTr="000F1DA7">
        <w:tc>
          <w:tcPr>
            <w:tcW w:w="511" w:type="dxa"/>
            <w:vMerge w:val="restart"/>
            <w:vAlign w:val="center"/>
          </w:tcPr>
          <w:p w14:paraId="5A81428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9</w:t>
            </w:r>
          </w:p>
        </w:tc>
        <w:tc>
          <w:tcPr>
            <w:tcW w:w="1002" w:type="dxa"/>
            <w:vMerge w:val="restart"/>
            <w:vAlign w:val="center"/>
          </w:tcPr>
          <w:p w14:paraId="2BE22EF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CMA</w:t>
            </w:r>
          </w:p>
        </w:tc>
        <w:tc>
          <w:tcPr>
            <w:tcW w:w="868" w:type="dxa"/>
            <w:vAlign w:val="center"/>
          </w:tcPr>
          <w:p w14:paraId="1F300E6D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1A61F87" w14:textId="104A912F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02.000</w:t>
            </w:r>
          </w:p>
        </w:tc>
        <w:tc>
          <w:tcPr>
            <w:tcW w:w="2378" w:type="dxa"/>
          </w:tcPr>
          <w:p w14:paraId="2D142CCD" w14:textId="1B27FB86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497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077522" w14:textId="7AE77401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,03</w:t>
            </w:r>
          </w:p>
        </w:tc>
      </w:tr>
      <w:tr w:rsidR="00264F90" w:rsidRPr="004A0787" w14:paraId="32ED88EC" w14:textId="77777777" w:rsidTr="000F1DA7">
        <w:tc>
          <w:tcPr>
            <w:tcW w:w="511" w:type="dxa"/>
            <w:vMerge/>
          </w:tcPr>
          <w:p w14:paraId="3B195E9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74DFEC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633D5CF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D9E44E8" w14:textId="0E77082B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5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06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39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6BC668E5" w14:textId="4D37F1D3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0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1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59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B319B2" w14:textId="1C5A3D02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,55</w:t>
            </w:r>
          </w:p>
        </w:tc>
      </w:tr>
      <w:tr w:rsidR="00264F90" w:rsidRPr="004A0787" w14:paraId="7B01A2F2" w14:textId="77777777" w:rsidTr="000F1DA7">
        <w:tc>
          <w:tcPr>
            <w:tcW w:w="511" w:type="dxa"/>
            <w:vMerge/>
          </w:tcPr>
          <w:p w14:paraId="5DAA959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43A4D4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BB35AD5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AB08681" w14:textId="50473E73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8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791.000</w:t>
            </w:r>
          </w:p>
        </w:tc>
        <w:tc>
          <w:tcPr>
            <w:tcW w:w="2378" w:type="dxa"/>
          </w:tcPr>
          <w:p w14:paraId="5124D6B5" w14:textId="1378EAB4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93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4DC169" w14:textId="4CE33424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,56</w:t>
            </w:r>
          </w:p>
        </w:tc>
      </w:tr>
      <w:tr w:rsidR="00264F90" w:rsidRPr="004A0787" w14:paraId="18CDB2F1" w14:textId="77777777" w:rsidTr="000F1DA7">
        <w:tc>
          <w:tcPr>
            <w:tcW w:w="511" w:type="dxa"/>
            <w:vMerge/>
          </w:tcPr>
          <w:p w14:paraId="08D51AE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2759C2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4F38F22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2EC6C99E" w14:textId="4AF70908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7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7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021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1B318A11" w14:textId="3EAFCB50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3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3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09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8A7595" w14:textId="43542EAE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53</w:t>
            </w:r>
          </w:p>
        </w:tc>
      </w:tr>
      <w:tr w:rsidR="00264F90" w:rsidRPr="004A0787" w14:paraId="1A0CDCAD" w14:textId="77777777" w:rsidTr="000F1DA7">
        <w:tc>
          <w:tcPr>
            <w:tcW w:w="511" w:type="dxa"/>
            <w:vMerge w:val="restart"/>
            <w:vAlign w:val="center"/>
          </w:tcPr>
          <w:p w14:paraId="26568AE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</w:t>
            </w:r>
          </w:p>
        </w:tc>
        <w:tc>
          <w:tcPr>
            <w:tcW w:w="1002" w:type="dxa"/>
            <w:vMerge w:val="restart"/>
            <w:vAlign w:val="center"/>
          </w:tcPr>
          <w:p w14:paraId="611BF1C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MSM</w:t>
            </w:r>
          </w:p>
        </w:tc>
        <w:tc>
          <w:tcPr>
            <w:tcW w:w="868" w:type="dxa"/>
            <w:vAlign w:val="center"/>
          </w:tcPr>
          <w:p w14:paraId="08180132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BF285BA" w14:textId="170A05AC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76.000.000</w:t>
            </w:r>
          </w:p>
        </w:tc>
        <w:tc>
          <w:tcPr>
            <w:tcW w:w="2378" w:type="dxa"/>
          </w:tcPr>
          <w:p w14:paraId="4200EAA4" w14:textId="3E7ED60E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811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3666A7" w14:textId="0F8FAEBE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23</w:t>
            </w:r>
          </w:p>
        </w:tc>
      </w:tr>
      <w:tr w:rsidR="00264F90" w:rsidRPr="004A0787" w14:paraId="4BA7EFBD" w14:textId="77777777" w:rsidTr="000F1DA7">
        <w:tc>
          <w:tcPr>
            <w:tcW w:w="511" w:type="dxa"/>
            <w:vMerge/>
          </w:tcPr>
          <w:p w14:paraId="7A7AA1A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D9958F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EF6E3F6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3093FAE2" w14:textId="06A58B34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3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16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380C7184" w14:textId="242AD25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3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93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6B9E62" w14:textId="162F6739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67</w:t>
            </w:r>
          </w:p>
        </w:tc>
      </w:tr>
      <w:tr w:rsidR="00264F90" w:rsidRPr="004A0787" w14:paraId="5F59645E" w14:textId="77777777" w:rsidTr="000F1DA7">
        <w:tc>
          <w:tcPr>
            <w:tcW w:w="511" w:type="dxa"/>
            <w:vMerge/>
          </w:tcPr>
          <w:p w14:paraId="04A5133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BDEA12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6D9719E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4EE89E6D" w14:textId="02637515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7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63.000.000</w:t>
            </w:r>
          </w:p>
        </w:tc>
        <w:tc>
          <w:tcPr>
            <w:tcW w:w="2378" w:type="dxa"/>
          </w:tcPr>
          <w:p w14:paraId="4D12A83E" w14:textId="78C7CD93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31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CD3AE6" w14:textId="3397B207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,49</w:t>
            </w:r>
          </w:p>
        </w:tc>
      </w:tr>
      <w:tr w:rsidR="00264F90" w:rsidRPr="004A0787" w14:paraId="748997E4" w14:textId="77777777" w:rsidTr="000F1DA7">
        <w:tc>
          <w:tcPr>
            <w:tcW w:w="511" w:type="dxa"/>
            <w:vMerge/>
          </w:tcPr>
          <w:p w14:paraId="036C49B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C5388C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BB22735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C970706" w14:textId="71660B67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3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944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28F56B2A" w14:textId="034B09E4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9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64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1CF901" w14:textId="5D95727C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,12</w:t>
            </w:r>
          </w:p>
        </w:tc>
      </w:tr>
      <w:tr w:rsidR="00264F90" w:rsidRPr="004A0787" w14:paraId="4DDB151F" w14:textId="77777777" w:rsidTr="000F1DA7">
        <w:tc>
          <w:tcPr>
            <w:tcW w:w="511" w:type="dxa"/>
            <w:vMerge w:val="restart"/>
            <w:vAlign w:val="center"/>
          </w:tcPr>
          <w:p w14:paraId="5D9501A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</w:t>
            </w:r>
          </w:p>
        </w:tc>
        <w:tc>
          <w:tcPr>
            <w:tcW w:w="1002" w:type="dxa"/>
            <w:vMerge w:val="restart"/>
            <w:vAlign w:val="center"/>
          </w:tcPr>
          <w:p w14:paraId="386E7A2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ONA</w:t>
            </w:r>
          </w:p>
        </w:tc>
        <w:tc>
          <w:tcPr>
            <w:tcW w:w="868" w:type="dxa"/>
            <w:vAlign w:val="center"/>
          </w:tcPr>
          <w:p w14:paraId="0151135F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E60D7E4" w14:textId="279C41A1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2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843</w:t>
            </w:r>
          </w:p>
        </w:tc>
        <w:tc>
          <w:tcPr>
            <w:tcW w:w="2378" w:type="dxa"/>
          </w:tcPr>
          <w:p w14:paraId="0446F809" w14:textId="320C0837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74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8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5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91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A624B6" w14:textId="4955E4E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8</w:t>
            </w:r>
          </w:p>
        </w:tc>
      </w:tr>
      <w:tr w:rsidR="00264F90" w:rsidRPr="004A0787" w14:paraId="55F4B719" w14:textId="77777777" w:rsidTr="000F1DA7">
        <w:tc>
          <w:tcPr>
            <w:tcW w:w="511" w:type="dxa"/>
            <w:vMerge/>
            <w:vAlign w:val="center"/>
          </w:tcPr>
          <w:p w14:paraId="68C634E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6E8034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DD22BE1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2EA5152" w14:textId="4E925F80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13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5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43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792</w:t>
            </w:r>
          </w:p>
        </w:tc>
        <w:tc>
          <w:tcPr>
            <w:tcW w:w="2378" w:type="dxa"/>
          </w:tcPr>
          <w:p w14:paraId="523E96EC" w14:textId="3FFC0CE1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4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5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57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771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30B74C" w14:textId="7F3A3971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3,58</w:t>
            </w:r>
          </w:p>
        </w:tc>
      </w:tr>
      <w:tr w:rsidR="00264F90" w:rsidRPr="004A0787" w14:paraId="4954A339" w14:textId="77777777" w:rsidTr="000F1DA7">
        <w:tc>
          <w:tcPr>
            <w:tcW w:w="511" w:type="dxa"/>
            <w:vMerge/>
            <w:vAlign w:val="center"/>
          </w:tcPr>
          <w:p w14:paraId="282127C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AFFD42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37A0A32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BE604F1" w14:textId="0D76A81D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-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3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9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143</w:t>
            </w:r>
          </w:p>
        </w:tc>
        <w:tc>
          <w:tcPr>
            <w:tcW w:w="2378" w:type="dxa"/>
          </w:tcPr>
          <w:p w14:paraId="22587728" w14:textId="7D62A569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6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sz w:val="24"/>
                <w:szCs w:val="24"/>
              </w:rPr>
              <w:t>048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DFF8B2" w14:textId="77BA9C9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84,43</w:t>
            </w:r>
          </w:p>
        </w:tc>
      </w:tr>
      <w:tr w:rsidR="00264F90" w:rsidRPr="004A0787" w14:paraId="5D268B24" w14:textId="77777777" w:rsidTr="000F1DA7">
        <w:tc>
          <w:tcPr>
            <w:tcW w:w="511" w:type="dxa"/>
            <w:vMerge/>
            <w:vAlign w:val="center"/>
          </w:tcPr>
          <w:p w14:paraId="4F06A46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CDD4C4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0C3D8E4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4649D43" w14:textId="22DBA0A2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-4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29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13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664</w:t>
            </w:r>
          </w:p>
        </w:tc>
        <w:tc>
          <w:tcPr>
            <w:tcW w:w="2378" w:type="dxa"/>
          </w:tcPr>
          <w:p w14:paraId="32F1E58A" w14:textId="48897040" w:rsidR="00264F90" w:rsidRPr="00D76ADD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3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4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6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76ADD">
              <w:rPr>
                <w:rFonts w:ascii="Times New Roman" w:hAnsi="Times New Roman" w:cs="Times New Roman"/>
                <w:noProof/>
                <w:sz w:val="24"/>
                <w:szCs w:val="24"/>
              </w:rPr>
              <w:t>806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FF9C94" w14:textId="4D16F08D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5,15</w:t>
            </w:r>
          </w:p>
        </w:tc>
      </w:tr>
      <w:tr w:rsidR="00264F90" w:rsidRPr="004A0787" w14:paraId="3AF8FBA5" w14:textId="77777777" w:rsidTr="000F1DA7">
        <w:tc>
          <w:tcPr>
            <w:tcW w:w="511" w:type="dxa"/>
            <w:vMerge w:val="restart"/>
            <w:vAlign w:val="center"/>
          </w:tcPr>
          <w:p w14:paraId="2AB4D8D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22</w:t>
            </w:r>
          </w:p>
        </w:tc>
        <w:tc>
          <w:tcPr>
            <w:tcW w:w="1002" w:type="dxa"/>
            <w:vMerge w:val="restart"/>
            <w:vAlign w:val="center"/>
          </w:tcPr>
          <w:p w14:paraId="76EEA39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URI</w:t>
            </w:r>
          </w:p>
        </w:tc>
        <w:tc>
          <w:tcPr>
            <w:tcW w:w="868" w:type="dxa"/>
            <w:vAlign w:val="center"/>
          </w:tcPr>
          <w:p w14:paraId="3C07A822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CCA01FD" w14:textId="411D0543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34.000.000</w:t>
            </w:r>
          </w:p>
        </w:tc>
        <w:tc>
          <w:tcPr>
            <w:tcW w:w="2378" w:type="dxa"/>
          </w:tcPr>
          <w:p w14:paraId="3CBAEE06" w14:textId="69144DC1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0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17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4A2EF9" w14:textId="04173003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9</w:t>
            </w:r>
          </w:p>
        </w:tc>
      </w:tr>
      <w:tr w:rsidR="00264F90" w:rsidRPr="004A0787" w14:paraId="65799383" w14:textId="77777777" w:rsidTr="000F1DA7">
        <w:tc>
          <w:tcPr>
            <w:tcW w:w="511" w:type="dxa"/>
            <w:vMerge/>
          </w:tcPr>
          <w:p w14:paraId="7CDAC61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FEDBEA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EB7573F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2A9AD23F" w14:textId="20FD3EEE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64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108083DF" w14:textId="729E8EF4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74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4FB258" w14:textId="08998DF4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1</w:t>
            </w:r>
          </w:p>
        </w:tc>
      </w:tr>
      <w:tr w:rsidR="00264F90" w:rsidRPr="004A0787" w14:paraId="6A84AC87" w14:textId="77777777" w:rsidTr="000F1DA7">
        <w:tc>
          <w:tcPr>
            <w:tcW w:w="511" w:type="dxa"/>
            <w:vMerge/>
          </w:tcPr>
          <w:p w14:paraId="041CF59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607468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0296F40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109DCBA9" w14:textId="55C84AE3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00.000.000</w:t>
            </w:r>
          </w:p>
        </w:tc>
        <w:tc>
          <w:tcPr>
            <w:tcW w:w="2378" w:type="dxa"/>
          </w:tcPr>
          <w:p w14:paraId="109ACAF8" w14:textId="55C7A561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43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6944E4" w14:textId="05E77939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5</w:t>
            </w:r>
          </w:p>
        </w:tc>
      </w:tr>
      <w:tr w:rsidR="00264F90" w:rsidRPr="004A0787" w14:paraId="4B058242" w14:textId="77777777" w:rsidTr="000F1DA7">
        <w:trPr>
          <w:trHeight w:val="79"/>
        </w:trPr>
        <w:tc>
          <w:tcPr>
            <w:tcW w:w="511" w:type="dxa"/>
            <w:vMerge/>
          </w:tcPr>
          <w:p w14:paraId="7EDB9EB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A65C7D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DB0AE2B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3E167566" w14:textId="629BE304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90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053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7EA2925B" w14:textId="77D15D67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7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95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D5B820" w14:textId="1C22404C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18</w:t>
            </w:r>
          </w:p>
        </w:tc>
      </w:tr>
      <w:tr w:rsidR="00264F90" w:rsidRPr="004A0787" w14:paraId="41866C52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2D6307A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</w:t>
            </w:r>
          </w:p>
        </w:tc>
        <w:tc>
          <w:tcPr>
            <w:tcW w:w="1002" w:type="dxa"/>
            <w:vMerge w:val="restart"/>
            <w:vAlign w:val="center"/>
          </w:tcPr>
          <w:p w14:paraId="4B28634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WOOD</w:t>
            </w:r>
          </w:p>
        </w:tc>
        <w:tc>
          <w:tcPr>
            <w:tcW w:w="868" w:type="dxa"/>
            <w:vAlign w:val="center"/>
          </w:tcPr>
          <w:p w14:paraId="6776B3E6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FE07577" w14:textId="42C409F2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0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042</w:t>
            </w:r>
          </w:p>
        </w:tc>
        <w:tc>
          <w:tcPr>
            <w:tcW w:w="2378" w:type="dxa"/>
          </w:tcPr>
          <w:p w14:paraId="71073A2F" w14:textId="283E2DBD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0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6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5002C1" w14:textId="69096D1D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21</w:t>
            </w:r>
          </w:p>
        </w:tc>
      </w:tr>
      <w:tr w:rsidR="00264F90" w:rsidRPr="004A0787" w14:paraId="7E029EF8" w14:textId="77777777" w:rsidTr="000F1DA7">
        <w:trPr>
          <w:trHeight w:val="79"/>
        </w:trPr>
        <w:tc>
          <w:tcPr>
            <w:tcW w:w="511" w:type="dxa"/>
            <w:vMerge/>
          </w:tcPr>
          <w:p w14:paraId="5CF6673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3E1C81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7C6463E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C818660" w14:textId="3F42892E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7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0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29</w:t>
            </w:r>
          </w:p>
        </w:tc>
        <w:tc>
          <w:tcPr>
            <w:tcW w:w="2378" w:type="dxa"/>
          </w:tcPr>
          <w:p w14:paraId="200CE027" w14:textId="45A1A892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96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4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57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FFF264" w14:textId="29ABD2A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59</w:t>
            </w:r>
          </w:p>
        </w:tc>
      </w:tr>
      <w:tr w:rsidR="00264F90" w:rsidRPr="004A0787" w14:paraId="663D3BE7" w14:textId="77777777" w:rsidTr="000F1DA7">
        <w:trPr>
          <w:trHeight w:val="79"/>
        </w:trPr>
        <w:tc>
          <w:tcPr>
            <w:tcW w:w="511" w:type="dxa"/>
            <w:vMerge/>
          </w:tcPr>
          <w:p w14:paraId="45999C9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118F02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4C1AA7D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4B6383B" w14:textId="75919078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9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35</w:t>
            </w:r>
          </w:p>
        </w:tc>
        <w:tc>
          <w:tcPr>
            <w:tcW w:w="2378" w:type="dxa"/>
          </w:tcPr>
          <w:p w14:paraId="4D97F976" w14:textId="4E74BC30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4A0F63" w14:textId="3FBCC701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88</w:t>
            </w:r>
          </w:p>
        </w:tc>
      </w:tr>
      <w:tr w:rsidR="00264F90" w:rsidRPr="004A0787" w14:paraId="3937C36A" w14:textId="77777777" w:rsidTr="000F1DA7">
        <w:trPr>
          <w:trHeight w:val="79"/>
        </w:trPr>
        <w:tc>
          <w:tcPr>
            <w:tcW w:w="511" w:type="dxa"/>
            <w:vMerge/>
          </w:tcPr>
          <w:p w14:paraId="562FFF2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0A5D87F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136CD8D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6E786F7D" w14:textId="388B9146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7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2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2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26</w:t>
            </w:r>
          </w:p>
        </w:tc>
        <w:tc>
          <w:tcPr>
            <w:tcW w:w="2378" w:type="dxa"/>
          </w:tcPr>
          <w:p w14:paraId="1D5A0360" w14:textId="20F34EFC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2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9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3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41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40422F" w14:textId="482B3AA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1</w:t>
            </w:r>
          </w:p>
        </w:tc>
      </w:tr>
      <w:tr w:rsidR="00264F90" w:rsidRPr="004A0787" w14:paraId="1CD6C5D3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2B50982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4</w:t>
            </w:r>
          </w:p>
        </w:tc>
        <w:tc>
          <w:tcPr>
            <w:tcW w:w="1002" w:type="dxa"/>
            <w:vMerge w:val="restart"/>
            <w:vAlign w:val="center"/>
          </w:tcPr>
          <w:p w14:paraId="4DE986B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HRTA</w:t>
            </w:r>
          </w:p>
        </w:tc>
        <w:tc>
          <w:tcPr>
            <w:tcW w:w="868" w:type="dxa"/>
            <w:vAlign w:val="center"/>
          </w:tcPr>
          <w:p w14:paraId="12E26BC2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134CB152" w14:textId="43397F8F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33</w:t>
            </w:r>
          </w:p>
        </w:tc>
        <w:tc>
          <w:tcPr>
            <w:tcW w:w="2378" w:type="dxa"/>
          </w:tcPr>
          <w:p w14:paraId="003B40FA" w14:textId="56C56AA2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813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387468" w14:textId="3D75982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64</w:t>
            </w:r>
          </w:p>
        </w:tc>
      </w:tr>
      <w:tr w:rsidR="00264F90" w:rsidRPr="004A0787" w14:paraId="4FD0B586" w14:textId="77777777" w:rsidTr="000F1DA7">
        <w:trPr>
          <w:trHeight w:val="79"/>
        </w:trPr>
        <w:tc>
          <w:tcPr>
            <w:tcW w:w="511" w:type="dxa"/>
            <w:vMerge/>
          </w:tcPr>
          <w:p w14:paraId="7670043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25FC18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E8F1274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1C3ECDF" w14:textId="38976129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7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7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9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734</w:t>
            </w:r>
          </w:p>
        </w:tc>
        <w:tc>
          <w:tcPr>
            <w:tcW w:w="2378" w:type="dxa"/>
          </w:tcPr>
          <w:p w14:paraId="5462DCE2" w14:textId="5BA90B23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3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2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81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5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C0BAF1" w14:textId="635A92DD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12</w:t>
            </w:r>
          </w:p>
        </w:tc>
      </w:tr>
      <w:tr w:rsidR="00264F90" w:rsidRPr="004A0787" w14:paraId="29822A52" w14:textId="77777777" w:rsidTr="000F1DA7">
        <w:trPr>
          <w:trHeight w:val="79"/>
        </w:trPr>
        <w:tc>
          <w:tcPr>
            <w:tcW w:w="511" w:type="dxa"/>
            <w:vMerge/>
          </w:tcPr>
          <w:p w14:paraId="14D0A6D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39CE1F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49691FB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F6B39AE" w14:textId="30B8E98C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9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19</w:t>
            </w:r>
          </w:p>
        </w:tc>
        <w:tc>
          <w:tcPr>
            <w:tcW w:w="2378" w:type="dxa"/>
          </w:tcPr>
          <w:p w14:paraId="3F90867A" w14:textId="2C9C4277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83CDFD" w14:textId="24C116CE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1</w:t>
            </w:r>
          </w:p>
        </w:tc>
      </w:tr>
      <w:tr w:rsidR="00264F90" w:rsidRPr="004A0787" w14:paraId="62B38A24" w14:textId="77777777" w:rsidTr="000F1DA7">
        <w:trPr>
          <w:trHeight w:val="79"/>
        </w:trPr>
        <w:tc>
          <w:tcPr>
            <w:tcW w:w="511" w:type="dxa"/>
            <w:vMerge/>
          </w:tcPr>
          <w:p w14:paraId="019E433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F863E8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C195978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38A3E2E" w14:textId="5AB8A77D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5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2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8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783</w:t>
            </w:r>
          </w:p>
        </w:tc>
        <w:tc>
          <w:tcPr>
            <w:tcW w:w="2378" w:type="dxa"/>
          </w:tcPr>
          <w:p w14:paraId="698023F4" w14:textId="0103EB5E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9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5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6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06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F03F26" w14:textId="1E94B39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7</w:t>
            </w:r>
          </w:p>
        </w:tc>
      </w:tr>
      <w:tr w:rsidR="00264F90" w:rsidRPr="004A0787" w14:paraId="22EF932E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1CC7724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</w:p>
        </w:tc>
        <w:tc>
          <w:tcPr>
            <w:tcW w:w="1002" w:type="dxa"/>
            <w:vMerge w:val="restart"/>
            <w:vAlign w:val="center"/>
          </w:tcPr>
          <w:p w14:paraId="2A78CB0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ZZA</w:t>
            </w:r>
          </w:p>
        </w:tc>
        <w:tc>
          <w:tcPr>
            <w:tcW w:w="868" w:type="dxa"/>
            <w:vAlign w:val="center"/>
          </w:tcPr>
          <w:p w14:paraId="77121B04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0CA3673C" w14:textId="4381745A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70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732</w:t>
            </w:r>
          </w:p>
        </w:tc>
        <w:tc>
          <w:tcPr>
            <w:tcW w:w="2378" w:type="dxa"/>
          </w:tcPr>
          <w:p w14:paraId="73BC2928" w14:textId="7D524F29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7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33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83E4DC" w14:textId="49BB01D2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02</w:t>
            </w:r>
          </w:p>
        </w:tc>
      </w:tr>
      <w:tr w:rsidR="00264F90" w:rsidRPr="004A0787" w14:paraId="11106E7A" w14:textId="77777777" w:rsidTr="000F1DA7">
        <w:trPr>
          <w:trHeight w:val="79"/>
        </w:trPr>
        <w:tc>
          <w:tcPr>
            <w:tcW w:w="511" w:type="dxa"/>
            <w:vMerge/>
          </w:tcPr>
          <w:p w14:paraId="5BEE1B95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8A5151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0271E1F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07BB7464" w14:textId="45E3C5B3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-9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90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74</w:t>
            </w:r>
          </w:p>
        </w:tc>
        <w:tc>
          <w:tcPr>
            <w:tcW w:w="2378" w:type="dxa"/>
          </w:tcPr>
          <w:p w14:paraId="3D6CCDBC" w14:textId="3B9DB429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5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0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97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84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1D81FC" w14:textId="2641BE31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70</w:t>
            </w:r>
          </w:p>
        </w:tc>
      </w:tr>
      <w:tr w:rsidR="00264F90" w:rsidRPr="004A0787" w14:paraId="4744D60D" w14:textId="77777777" w:rsidTr="000F1DA7">
        <w:trPr>
          <w:trHeight w:val="79"/>
        </w:trPr>
        <w:tc>
          <w:tcPr>
            <w:tcW w:w="511" w:type="dxa"/>
            <w:vMerge/>
          </w:tcPr>
          <w:p w14:paraId="3E6AEE3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740F6F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250274C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58004ADA" w14:textId="346A9F56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2378" w:type="dxa"/>
          </w:tcPr>
          <w:p w14:paraId="1E44688A" w14:textId="7DA50473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788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6B2A5C" w14:textId="432A1CAA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6</w:t>
            </w:r>
          </w:p>
        </w:tc>
      </w:tr>
      <w:tr w:rsidR="00264F90" w:rsidRPr="004A0787" w14:paraId="4C688983" w14:textId="77777777" w:rsidTr="000F1DA7">
        <w:trPr>
          <w:trHeight w:val="79"/>
        </w:trPr>
        <w:tc>
          <w:tcPr>
            <w:tcW w:w="511" w:type="dxa"/>
            <w:vMerge/>
          </w:tcPr>
          <w:p w14:paraId="36D4874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2560DA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A5774C0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5826A77D" w14:textId="22516B6D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-2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5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8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57</w:t>
            </w:r>
          </w:p>
        </w:tc>
        <w:tc>
          <w:tcPr>
            <w:tcW w:w="2378" w:type="dxa"/>
          </w:tcPr>
          <w:p w14:paraId="5DF45A06" w14:textId="3B9395D1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03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4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2E7C70" w14:textId="419A8ECF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65</w:t>
            </w:r>
          </w:p>
        </w:tc>
      </w:tr>
      <w:tr w:rsidR="00264F90" w:rsidRPr="004A0787" w14:paraId="4944B3BE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6170429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6</w:t>
            </w:r>
          </w:p>
        </w:tc>
        <w:tc>
          <w:tcPr>
            <w:tcW w:w="1002" w:type="dxa"/>
            <w:vMerge w:val="restart"/>
            <w:vAlign w:val="center"/>
          </w:tcPr>
          <w:p w14:paraId="2AB800E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IN</w:t>
            </w:r>
          </w:p>
        </w:tc>
        <w:tc>
          <w:tcPr>
            <w:tcW w:w="868" w:type="dxa"/>
            <w:vAlign w:val="center"/>
          </w:tcPr>
          <w:p w14:paraId="7006D05D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50748010" w14:textId="6D8A631E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03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2061BE74" w14:textId="65AA4C4F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848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D43D68" w14:textId="6165680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99</w:t>
            </w:r>
          </w:p>
        </w:tc>
      </w:tr>
      <w:tr w:rsidR="00264F90" w:rsidRPr="004A0787" w14:paraId="78F520FA" w14:textId="77777777" w:rsidTr="000F1DA7">
        <w:trPr>
          <w:trHeight w:val="79"/>
        </w:trPr>
        <w:tc>
          <w:tcPr>
            <w:tcW w:w="511" w:type="dxa"/>
            <w:vMerge/>
          </w:tcPr>
          <w:p w14:paraId="6BB06E9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A90812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4B6D82F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35904CF4" w14:textId="61FEEE48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6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876.000.000</w:t>
            </w:r>
          </w:p>
        </w:tc>
        <w:tc>
          <w:tcPr>
            <w:tcW w:w="2378" w:type="dxa"/>
          </w:tcPr>
          <w:p w14:paraId="7BE50A39" w14:textId="70A627D4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8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66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C627E4" w14:textId="0A53A8D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16</w:t>
            </w:r>
          </w:p>
        </w:tc>
      </w:tr>
      <w:tr w:rsidR="00264F90" w:rsidRPr="004A0787" w14:paraId="47AFD3B0" w14:textId="77777777" w:rsidTr="000F1DA7">
        <w:trPr>
          <w:trHeight w:val="79"/>
        </w:trPr>
        <w:tc>
          <w:tcPr>
            <w:tcW w:w="511" w:type="dxa"/>
            <w:vMerge/>
          </w:tcPr>
          <w:p w14:paraId="6EFF1E2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C3426B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07BE1A05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22F8D5A2" w14:textId="5238CFBC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848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3F287AF3" w14:textId="639E287E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0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075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01809E" w14:textId="467FDAC0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,04</w:t>
            </w:r>
          </w:p>
        </w:tc>
      </w:tr>
      <w:tr w:rsidR="00264F90" w:rsidRPr="004A0787" w14:paraId="36FBDD51" w14:textId="77777777" w:rsidTr="000F1DA7">
        <w:trPr>
          <w:trHeight w:val="79"/>
        </w:trPr>
        <w:tc>
          <w:tcPr>
            <w:tcW w:w="511" w:type="dxa"/>
            <w:vMerge/>
          </w:tcPr>
          <w:p w14:paraId="3F58D9C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4EA8AFF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8747C4A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67D0F4A1" w14:textId="7FC93CB1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4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763.000.000</w:t>
            </w:r>
          </w:p>
        </w:tc>
        <w:tc>
          <w:tcPr>
            <w:tcW w:w="2378" w:type="dxa"/>
          </w:tcPr>
          <w:p w14:paraId="5645A4D8" w14:textId="3EE4449A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808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D1E2F0" w14:textId="31F7D184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69</w:t>
            </w:r>
          </w:p>
        </w:tc>
      </w:tr>
      <w:tr w:rsidR="00264F90" w:rsidRPr="004A0787" w14:paraId="21AEAFCB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776634E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  <w:tc>
          <w:tcPr>
            <w:tcW w:w="1002" w:type="dxa"/>
            <w:vMerge w:val="restart"/>
            <w:vAlign w:val="center"/>
          </w:tcPr>
          <w:p w14:paraId="27078E6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A</w:t>
            </w:r>
          </w:p>
        </w:tc>
        <w:tc>
          <w:tcPr>
            <w:tcW w:w="868" w:type="dxa"/>
            <w:vAlign w:val="center"/>
          </w:tcPr>
          <w:p w14:paraId="67EDF5C7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2EFACBA1" w14:textId="6F99F046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865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662AE63" w14:textId="3DB367B8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11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C8F011" w14:textId="0B2D7FA9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19</w:t>
            </w:r>
          </w:p>
        </w:tc>
      </w:tr>
      <w:tr w:rsidR="00264F90" w:rsidRPr="004A0787" w14:paraId="7BB5B54E" w14:textId="77777777" w:rsidTr="000F1DA7">
        <w:trPr>
          <w:trHeight w:val="79"/>
        </w:trPr>
        <w:tc>
          <w:tcPr>
            <w:tcW w:w="511" w:type="dxa"/>
            <w:vMerge/>
          </w:tcPr>
          <w:p w14:paraId="459ABCB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C46744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5E77953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6C261B19" w14:textId="37661F01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38.000.000</w:t>
            </w:r>
          </w:p>
        </w:tc>
        <w:tc>
          <w:tcPr>
            <w:tcW w:w="2378" w:type="dxa"/>
          </w:tcPr>
          <w:p w14:paraId="0CEA85E5" w14:textId="231EC8C7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78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80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1F66C1" w14:textId="6B872D8A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9</w:t>
            </w:r>
          </w:p>
        </w:tc>
      </w:tr>
      <w:tr w:rsidR="00264F90" w:rsidRPr="004A0787" w14:paraId="06A39986" w14:textId="77777777" w:rsidTr="000F1DA7">
        <w:trPr>
          <w:trHeight w:val="79"/>
        </w:trPr>
        <w:tc>
          <w:tcPr>
            <w:tcW w:w="511" w:type="dxa"/>
            <w:vMerge/>
          </w:tcPr>
          <w:p w14:paraId="04F95E3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D9FEE3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B83BC4E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77DBD8DF" w14:textId="5374B374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759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481BC95D" w14:textId="731CD668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0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002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08D36B" w14:textId="3BEAFB59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0</w:t>
            </w:r>
          </w:p>
        </w:tc>
      </w:tr>
      <w:tr w:rsidR="00264F90" w:rsidRPr="004A0787" w14:paraId="353AFA9F" w14:textId="77777777" w:rsidTr="000F1DA7">
        <w:trPr>
          <w:trHeight w:val="79"/>
        </w:trPr>
        <w:tc>
          <w:tcPr>
            <w:tcW w:w="511" w:type="dxa"/>
            <w:vMerge/>
          </w:tcPr>
          <w:p w14:paraId="4D4561A7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79C0117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586A0AB8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772A199F" w14:textId="44CD7733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7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24.000.000</w:t>
            </w:r>
          </w:p>
        </w:tc>
        <w:tc>
          <w:tcPr>
            <w:tcW w:w="2378" w:type="dxa"/>
          </w:tcPr>
          <w:p w14:paraId="2525CE5E" w14:textId="3297CD5A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80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40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6AAB50" w14:textId="40B954AE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97</w:t>
            </w:r>
          </w:p>
        </w:tc>
      </w:tr>
      <w:tr w:rsidR="00264F90" w:rsidRPr="004A0787" w14:paraId="55043082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32AD887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8</w:t>
            </w:r>
          </w:p>
        </w:tc>
        <w:tc>
          <w:tcPr>
            <w:tcW w:w="1002" w:type="dxa"/>
            <w:vMerge w:val="restart"/>
            <w:vAlign w:val="center"/>
          </w:tcPr>
          <w:p w14:paraId="4658395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FILM</w:t>
            </w:r>
          </w:p>
        </w:tc>
        <w:tc>
          <w:tcPr>
            <w:tcW w:w="868" w:type="dxa"/>
            <w:vAlign w:val="center"/>
          </w:tcPr>
          <w:p w14:paraId="419D3DE3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485C0189" w14:textId="5E8C5C20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7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25</w:t>
            </w:r>
          </w:p>
        </w:tc>
        <w:tc>
          <w:tcPr>
            <w:tcW w:w="2378" w:type="dxa"/>
          </w:tcPr>
          <w:p w14:paraId="0CB3B6F8" w14:textId="367AB216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24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7F0588" w14:textId="20F27EC4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,36</w:t>
            </w:r>
          </w:p>
        </w:tc>
      </w:tr>
      <w:tr w:rsidR="00264F90" w:rsidRPr="004A0787" w14:paraId="2175F840" w14:textId="77777777" w:rsidTr="000F1DA7">
        <w:trPr>
          <w:trHeight w:val="79"/>
        </w:trPr>
        <w:tc>
          <w:tcPr>
            <w:tcW w:w="511" w:type="dxa"/>
            <w:vMerge/>
          </w:tcPr>
          <w:p w14:paraId="1CC5DFF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E2DE06B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10752F8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4106D5BA" w14:textId="4DE60548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-5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79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2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52</w:t>
            </w:r>
          </w:p>
        </w:tc>
        <w:tc>
          <w:tcPr>
            <w:tcW w:w="2378" w:type="dxa"/>
          </w:tcPr>
          <w:p w14:paraId="3E420E1F" w14:textId="202E511A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2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6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8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48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249508" w14:textId="11F5D9B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8,05</w:t>
            </w:r>
          </w:p>
        </w:tc>
      </w:tr>
      <w:tr w:rsidR="00264F90" w:rsidRPr="004A0787" w14:paraId="2D879F72" w14:textId="77777777" w:rsidTr="000F1DA7">
        <w:trPr>
          <w:trHeight w:val="79"/>
        </w:trPr>
        <w:tc>
          <w:tcPr>
            <w:tcW w:w="511" w:type="dxa"/>
            <w:vMerge/>
          </w:tcPr>
          <w:p w14:paraId="45C1666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78224E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6CEA78E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0FED32C" w14:textId="3692241D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0.136.148.580</w:t>
            </w:r>
          </w:p>
        </w:tc>
        <w:tc>
          <w:tcPr>
            <w:tcW w:w="2378" w:type="dxa"/>
          </w:tcPr>
          <w:p w14:paraId="4AF7F7A1" w14:textId="63616481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55.041.469.597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E3C19E" w14:textId="1FAE9B13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82</w:t>
            </w:r>
          </w:p>
        </w:tc>
      </w:tr>
      <w:tr w:rsidR="00264F90" w:rsidRPr="004A0787" w14:paraId="11543E56" w14:textId="77777777" w:rsidTr="000F1DA7">
        <w:trPr>
          <w:trHeight w:val="79"/>
        </w:trPr>
        <w:tc>
          <w:tcPr>
            <w:tcW w:w="511" w:type="dxa"/>
            <w:vMerge/>
          </w:tcPr>
          <w:p w14:paraId="46FC921C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27E10C4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19560BD1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151017E3" w14:textId="786BA2CA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56.105.724.129</w:t>
            </w:r>
          </w:p>
        </w:tc>
        <w:tc>
          <w:tcPr>
            <w:tcW w:w="2378" w:type="dxa"/>
          </w:tcPr>
          <w:p w14:paraId="25711378" w14:textId="0A6AEB2C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436.858.263.01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049850" w14:textId="087FEDF7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,73</w:t>
            </w:r>
          </w:p>
        </w:tc>
      </w:tr>
      <w:tr w:rsidR="00264F90" w:rsidRPr="004A0787" w14:paraId="42B423A0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67E813B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9</w:t>
            </w:r>
          </w:p>
        </w:tc>
        <w:tc>
          <w:tcPr>
            <w:tcW w:w="1002" w:type="dxa"/>
            <w:vMerge w:val="restart"/>
            <w:vAlign w:val="center"/>
          </w:tcPr>
          <w:p w14:paraId="4D49A00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PTV</w:t>
            </w:r>
          </w:p>
        </w:tc>
        <w:tc>
          <w:tcPr>
            <w:tcW w:w="868" w:type="dxa"/>
            <w:vAlign w:val="center"/>
          </w:tcPr>
          <w:p w14:paraId="1C8D4E77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7407F2DC" w14:textId="4D36E8CB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85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6FFCD4A2" w14:textId="3BCA8F33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13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764EA6" w14:textId="2ED8C9D7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25</w:t>
            </w:r>
          </w:p>
        </w:tc>
      </w:tr>
      <w:tr w:rsidR="00264F90" w:rsidRPr="004A0787" w14:paraId="1F1C8B73" w14:textId="77777777" w:rsidTr="000F1DA7">
        <w:trPr>
          <w:trHeight w:val="79"/>
        </w:trPr>
        <w:tc>
          <w:tcPr>
            <w:tcW w:w="511" w:type="dxa"/>
            <w:vMerge/>
          </w:tcPr>
          <w:p w14:paraId="13C78B7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693F167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344EE90B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524F1BD8" w14:textId="29C4417F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4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68.000.000</w:t>
            </w:r>
          </w:p>
        </w:tc>
        <w:tc>
          <w:tcPr>
            <w:tcW w:w="2378" w:type="dxa"/>
          </w:tcPr>
          <w:p w14:paraId="3FEC06EF" w14:textId="3CD85433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8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91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D2D404" w14:textId="4DC3FDEB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52</w:t>
            </w:r>
          </w:p>
        </w:tc>
      </w:tr>
      <w:tr w:rsidR="00264F90" w:rsidRPr="004A0787" w14:paraId="380ECFE0" w14:textId="77777777" w:rsidTr="000F1DA7">
        <w:trPr>
          <w:trHeight w:val="79"/>
        </w:trPr>
        <w:tc>
          <w:tcPr>
            <w:tcW w:w="511" w:type="dxa"/>
            <w:vMerge/>
          </w:tcPr>
          <w:p w14:paraId="251E8722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1F32DA5A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CEF6E9B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08732E31" w14:textId="20A949A8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1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68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378" w:type="dxa"/>
          </w:tcPr>
          <w:p w14:paraId="45BFC745" w14:textId="7C5DAED7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7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68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4C881E" w14:textId="72F0FEC7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14</w:t>
            </w:r>
          </w:p>
        </w:tc>
      </w:tr>
      <w:tr w:rsidR="00264F90" w:rsidRPr="004A0787" w14:paraId="5E7EC260" w14:textId="77777777" w:rsidTr="000F1DA7">
        <w:trPr>
          <w:trHeight w:val="79"/>
        </w:trPr>
        <w:tc>
          <w:tcPr>
            <w:tcW w:w="511" w:type="dxa"/>
            <w:vMerge/>
          </w:tcPr>
          <w:p w14:paraId="2B498A36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F47F82F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4708F040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3CF5A489" w14:textId="52AE54E0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-14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39.000.000</w:t>
            </w:r>
          </w:p>
        </w:tc>
        <w:tc>
          <w:tcPr>
            <w:tcW w:w="2378" w:type="dxa"/>
          </w:tcPr>
          <w:p w14:paraId="36B5FB14" w14:textId="2CFB4697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7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799.000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6E09E6" w14:textId="226B1367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,24</w:t>
            </w:r>
          </w:p>
        </w:tc>
      </w:tr>
      <w:tr w:rsidR="00264F90" w:rsidRPr="004A0787" w14:paraId="1D56B0DD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3FF3C699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</w:t>
            </w:r>
          </w:p>
        </w:tc>
        <w:tc>
          <w:tcPr>
            <w:tcW w:w="1002" w:type="dxa"/>
            <w:vMerge w:val="restart"/>
            <w:vAlign w:val="center"/>
          </w:tcPr>
          <w:p w14:paraId="0616C0BD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NOV</w:t>
            </w:r>
          </w:p>
        </w:tc>
        <w:tc>
          <w:tcPr>
            <w:tcW w:w="868" w:type="dxa"/>
            <w:vAlign w:val="center"/>
          </w:tcPr>
          <w:p w14:paraId="31ECCE61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295" w:type="dxa"/>
          </w:tcPr>
          <w:p w14:paraId="64B63029" w14:textId="3EC31A3B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5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39.000</w:t>
            </w:r>
          </w:p>
        </w:tc>
        <w:tc>
          <w:tcPr>
            <w:tcW w:w="2378" w:type="dxa"/>
          </w:tcPr>
          <w:p w14:paraId="3C627554" w14:textId="67E4805A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4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971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3BE897" w14:textId="00D41AAF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56</w:t>
            </w:r>
          </w:p>
        </w:tc>
      </w:tr>
      <w:tr w:rsidR="00264F90" w:rsidRPr="004A0787" w14:paraId="08D6BA34" w14:textId="77777777" w:rsidTr="000F1DA7">
        <w:trPr>
          <w:trHeight w:val="79"/>
        </w:trPr>
        <w:tc>
          <w:tcPr>
            <w:tcW w:w="511" w:type="dxa"/>
            <w:vMerge/>
          </w:tcPr>
          <w:p w14:paraId="21CBD71E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240862A8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70BD88D1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295" w:type="dxa"/>
          </w:tcPr>
          <w:p w14:paraId="3236A633" w14:textId="0A0F14C2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-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23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26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7592B822" w14:textId="497ADB31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5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053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AEE6BE" w14:textId="64104AE4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78</w:t>
            </w:r>
          </w:p>
        </w:tc>
      </w:tr>
      <w:tr w:rsidR="00264F90" w:rsidRPr="004A0787" w14:paraId="5922B01A" w14:textId="77777777" w:rsidTr="000F1DA7">
        <w:trPr>
          <w:trHeight w:val="79"/>
        </w:trPr>
        <w:tc>
          <w:tcPr>
            <w:tcW w:w="511" w:type="dxa"/>
            <w:vMerge/>
          </w:tcPr>
          <w:p w14:paraId="30B212B1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3A83D3D0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6E619F49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295" w:type="dxa"/>
          </w:tcPr>
          <w:p w14:paraId="3228B3B9" w14:textId="4AA5F30B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803.000</w:t>
            </w:r>
          </w:p>
        </w:tc>
        <w:tc>
          <w:tcPr>
            <w:tcW w:w="2378" w:type="dxa"/>
          </w:tcPr>
          <w:p w14:paraId="5E8391F4" w14:textId="64686951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6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3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205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831DFF" w14:textId="60160A2F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31</w:t>
            </w:r>
          </w:p>
        </w:tc>
      </w:tr>
      <w:tr w:rsidR="00264F90" w:rsidRPr="004A0787" w14:paraId="25B64057" w14:textId="77777777" w:rsidTr="000F1DA7">
        <w:trPr>
          <w:trHeight w:val="79"/>
        </w:trPr>
        <w:tc>
          <w:tcPr>
            <w:tcW w:w="511" w:type="dxa"/>
            <w:vMerge/>
          </w:tcPr>
          <w:p w14:paraId="22CAC80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2" w:type="dxa"/>
            <w:vMerge/>
            <w:vAlign w:val="center"/>
          </w:tcPr>
          <w:p w14:paraId="5867EA83" w14:textId="77777777" w:rsidR="00264F90" w:rsidRPr="004A0787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68" w:type="dxa"/>
            <w:vAlign w:val="center"/>
          </w:tcPr>
          <w:p w14:paraId="259C921C" w14:textId="77777777" w:rsid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295" w:type="dxa"/>
          </w:tcPr>
          <w:p w14:paraId="029E12F1" w14:textId="3BA0AABA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-3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9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146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2378" w:type="dxa"/>
          </w:tcPr>
          <w:p w14:paraId="05496811" w14:textId="037B6CAC" w:rsidR="00264F90" w:rsidRPr="006862FA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69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53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6862FA">
              <w:rPr>
                <w:rFonts w:ascii="Times New Roman" w:hAnsi="Times New Roman" w:cs="Times New Roman"/>
                <w:noProof/>
                <w:sz w:val="24"/>
                <w:szCs w:val="24"/>
              </w:rPr>
              <w:t>368</w:t>
            </w:r>
            <w:r w:rsidRPr="006862FA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2A16B6" w14:textId="48918DF5" w:rsidR="00264F90" w:rsidRPr="00264F90" w:rsidRDefault="00264F90" w:rsidP="00264F9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,26</w:t>
            </w:r>
          </w:p>
        </w:tc>
      </w:tr>
      <w:bookmarkEnd w:id="13"/>
    </w:tbl>
    <w:p w14:paraId="7C473240" w14:textId="0D7D9945" w:rsidR="00DE72B9" w:rsidRDefault="00DE72B9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266DB0C7" w14:textId="77777777" w:rsidR="00DE72B9" w:rsidRDefault="00DE72B9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6DB97F31" w14:textId="47869E9D" w:rsidR="00937594" w:rsidRDefault="00937594" w:rsidP="00937594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bookmarkStart w:id="14" w:name="_Toc136289240"/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6</w:t>
      </w:r>
      <w:bookmarkEnd w:id="14"/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4561CF03" w14:textId="293E6108" w:rsidR="00DE72B9" w:rsidRDefault="00DE72B9" w:rsidP="00DE72B9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b/>
          <w:bCs/>
          <w:i/>
          <w:iCs/>
          <w:noProof/>
          <w:sz w:val="24"/>
          <w:szCs w:val="24"/>
        </w:rPr>
        <w:t xml:space="preserve">Firm Size 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>tahun 2019-2022</w:t>
      </w:r>
    </w:p>
    <w:tbl>
      <w:tblPr>
        <w:tblStyle w:val="TableGrid"/>
        <w:tblW w:w="7043" w:type="dxa"/>
        <w:tblInd w:w="720" w:type="dxa"/>
        <w:tblLook w:val="04A0" w:firstRow="1" w:lastRow="0" w:firstColumn="1" w:lastColumn="0" w:noHBand="0" w:noVBand="1"/>
      </w:tblPr>
      <w:tblGrid>
        <w:gridCol w:w="510"/>
        <w:gridCol w:w="1265"/>
        <w:gridCol w:w="1299"/>
        <w:gridCol w:w="2551"/>
        <w:gridCol w:w="1418"/>
      </w:tblGrid>
      <w:tr w:rsidR="00DE72B9" w:rsidRPr="004A0787" w14:paraId="0F50A2F0" w14:textId="77777777" w:rsidTr="00DE72B9">
        <w:tc>
          <w:tcPr>
            <w:tcW w:w="510" w:type="dxa"/>
            <w:vAlign w:val="center"/>
          </w:tcPr>
          <w:p w14:paraId="544F7E34" w14:textId="77777777" w:rsidR="00DE72B9" w:rsidRPr="004A0787" w:rsidRDefault="00DE72B9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bookmarkStart w:id="15" w:name="_Hlk136084543"/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No</w:t>
            </w:r>
          </w:p>
        </w:tc>
        <w:tc>
          <w:tcPr>
            <w:tcW w:w="1265" w:type="dxa"/>
            <w:vAlign w:val="center"/>
          </w:tcPr>
          <w:p w14:paraId="08A9821C" w14:textId="77777777" w:rsidR="00DE72B9" w:rsidRPr="004A0787" w:rsidRDefault="00DE72B9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Kode</w:t>
            </w:r>
          </w:p>
        </w:tc>
        <w:tc>
          <w:tcPr>
            <w:tcW w:w="1299" w:type="dxa"/>
            <w:vAlign w:val="center"/>
          </w:tcPr>
          <w:p w14:paraId="69F13141" w14:textId="77777777" w:rsidR="00DE72B9" w:rsidRPr="004A0787" w:rsidRDefault="00DE72B9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ahun</w:t>
            </w:r>
          </w:p>
        </w:tc>
        <w:tc>
          <w:tcPr>
            <w:tcW w:w="2551" w:type="dxa"/>
            <w:vAlign w:val="center"/>
          </w:tcPr>
          <w:p w14:paraId="64FB7695" w14:textId="6C2DBDBC" w:rsidR="00DE72B9" w:rsidRPr="006B4313" w:rsidRDefault="00DE72B9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otal Aktiva (Rp)</w:t>
            </w:r>
          </w:p>
        </w:tc>
        <w:tc>
          <w:tcPr>
            <w:tcW w:w="1418" w:type="dxa"/>
            <w:vAlign w:val="center"/>
          </w:tcPr>
          <w:p w14:paraId="6A284051" w14:textId="77777777" w:rsidR="00DE72B9" w:rsidRDefault="00DE72B9" w:rsidP="00DE72B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Firm </w:t>
            </w:r>
          </w:p>
          <w:p w14:paraId="2D7C297E" w14:textId="25384595" w:rsidR="00DE72B9" w:rsidRPr="00861F8B" w:rsidRDefault="00DE72B9" w:rsidP="00DE72B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Size</w:t>
            </w:r>
          </w:p>
        </w:tc>
      </w:tr>
      <w:tr w:rsidR="00FD26E4" w:rsidRPr="004A0787" w14:paraId="07869DC6" w14:textId="77777777" w:rsidTr="00DE72B9">
        <w:tc>
          <w:tcPr>
            <w:tcW w:w="510" w:type="dxa"/>
            <w:vMerge w:val="restart"/>
            <w:vAlign w:val="center"/>
          </w:tcPr>
          <w:p w14:paraId="238794B3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265" w:type="dxa"/>
            <w:vMerge w:val="restart"/>
            <w:vAlign w:val="center"/>
          </w:tcPr>
          <w:p w14:paraId="236063C2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CES</w:t>
            </w:r>
          </w:p>
        </w:tc>
        <w:tc>
          <w:tcPr>
            <w:tcW w:w="1299" w:type="dxa"/>
            <w:vAlign w:val="center"/>
          </w:tcPr>
          <w:p w14:paraId="43DFBCF4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960AE4F" w14:textId="5A48762A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6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8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0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468C71" w14:textId="679C7E01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2</w:t>
            </w:r>
          </w:p>
        </w:tc>
      </w:tr>
      <w:tr w:rsidR="00FD26E4" w:rsidRPr="004A0787" w14:paraId="200CE46B" w14:textId="77777777" w:rsidTr="00DE72B9">
        <w:tc>
          <w:tcPr>
            <w:tcW w:w="510" w:type="dxa"/>
            <w:vMerge/>
          </w:tcPr>
          <w:p w14:paraId="525F7CC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34430C47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B3AD0C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6A68BCC8" w14:textId="5F6DB4D8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24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6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89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29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B313D6" w14:textId="799AD137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1</w:t>
            </w:r>
          </w:p>
        </w:tc>
      </w:tr>
      <w:tr w:rsidR="00FD26E4" w:rsidRPr="004A0787" w14:paraId="0BC80DBB" w14:textId="77777777" w:rsidTr="00DE72B9">
        <w:tc>
          <w:tcPr>
            <w:tcW w:w="510" w:type="dxa"/>
            <w:vMerge/>
          </w:tcPr>
          <w:p w14:paraId="29A3911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030236B7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6F9BAA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357AB75F" w14:textId="11D6885B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21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B8ACC0" w14:textId="4359178D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0</w:t>
            </w:r>
          </w:p>
        </w:tc>
      </w:tr>
      <w:tr w:rsidR="00FD26E4" w:rsidRPr="004A0787" w14:paraId="4E0A1305" w14:textId="77777777" w:rsidTr="00DE72B9">
        <w:tc>
          <w:tcPr>
            <w:tcW w:w="510" w:type="dxa"/>
            <w:vMerge/>
          </w:tcPr>
          <w:p w14:paraId="14C37975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2A172BA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55F2C80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5DF0F2B6" w14:textId="08E73BA2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24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25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6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4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3C8D6B" w14:textId="4BE95DB4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1</w:t>
            </w:r>
          </w:p>
        </w:tc>
      </w:tr>
      <w:tr w:rsidR="00FD26E4" w:rsidRPr="004A0787" w14:paraId="63D8199F" w14:textId="77777777" w:rsidTr="00DE72B9">
        <w:tc>
          <w:tcPr>
            <w:tcW w:w="510" w:type="dxa"/>
            <w:vMerge w:val="restart"/>
            <w:vAlign w:val="center"/>
          </w:tcPr>
          <w:p w14:paraId="738875C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1265" w:type="dxa"/>
            <w:vMerge w:val="restart"/>
            <w:vAlign w:val="center"/>
          </w:tcPr>
          <w:p w14:paraId="551BB174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ATA</w:t>
            </w:r>
          </w:p>
        </w:tc>
        <w:tc>
          <w:tcPr>
            <w:tcW w:w="1299" w:type="dxa"/>
            <w:vAlign w:val="center"/>
          </w:tcPr>
          <w:p w14:paraId="22739EB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489C715A" w14:textId="6E86D52E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863.146.554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C6DB4E" w14:textId="52BCA84B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48</w:t>
            </w:r>
          </w:p>
        </w:tc>
      </w:tr>
      <w:tr w:rsidR="00FD26E4" w:rsidRPr="004A0787" w14:paraId="4EEE0601" w14:textId="77777777" w:rsidTr="00DE72B9">
        <w:tc>
          <w:tcPr>
            <w:tcW w:w="510" w:type="dxa"/>
            <w:vMerge/>
            <w:vAlign w:val="center"/>
          </w:tcPr>
          <w:p w14:paraId="745BE43E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0450058E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CF1C2C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31C9E386" w14:textId="7241B236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775.324.937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8BDEC5" w14:textId="2A912049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38</w:t>
            </w:r>
          </w:p>
        </w:tc>
      </w:tr>
      <w:tr w:rsidR="00FD26E4" w:rsidRPr="004A0787" w14:paraId="7B9F1E52" w14:textId="77777777" w:rsidTr="00DE72B9">
        <w:tc>
          <w:tcPr>
            <w:tcW w:w="510" w:type="dxa"/>
            <w:vMerge/>
            <w:vAlign w:val="center"/>
          </w:tcPr>
          <w:p w14:paraId="1C69376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0B7FE2A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4271841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2ADA4B8F" w14:textId="61CFF58F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6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7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235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2410A3" w14:textId="1C905E99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20</w:t>
            </w:r>
          </w:p>
        </w:tc>
      </w:tr>
      <w:tr w:rsidR="00FD26E4" w:rsidRPr="004A0787" w14:paraId="02B795E5" w14:textId="77777777" w:rsidTr="00DE72B9">
        <w:tc>
          <w:tcPr>
            <w:tcW w:w="510" w:type="dxa"/>
            <w:vMerge/>
            <w:vAlign w:val="center"/>
          </w:tcPr>
          <w:p w14:paraId="225B1937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1BE31C5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72C2E26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3974C7D0" w14:textId="692DEE24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72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7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958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DE2ED6" w14:textId="6989D165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31</w:t>
            </w:r>
          </w:p>
        </w:tc>
      </w:tr>
      <w:tr w:rsidR="00FD26E4" w:rsidRPr="004A0787" w14:paraId="1C6B8C0F" w14:textId="77777777" w:rsidTr="00DE72B9">
        <w:tc>
          <w:tcPr>
            <w:tcW w:w="510" w:type="dxa"/>
            <w:vMerge w:val="restart"/>
            <w:vAlign w:val="center"/>
          </w:tcPr>
          <w:p w14:paraId="57FE36F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</w:p>
        </w:tc>
        <w:tc>
          <w:tcPr>
            <w:tcW w:w="1265" w:type="dxa"/>
            <w:vMerge w:val="restart"/>
            <w:vAlign w:val="center"/>
          </w:tcPr>
          <w:p w14:paraId="4E8FE4E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CSAP</w:t>
            </w:r>
          </w:p>
        </w:tc>
        <w:tc>
          <w:tcPr>
            <w:tcW w:w="1299" w:type="dxa"/>
            <w:vAlign w:val="center"/>
          </w:tcPr>
          <w:p w14:paraId="014E02E3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28D16714" w14:textId="7DAEA5C6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5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58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023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530174" w14:textId="67330A46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2</w:t>
            </w:r>
          </w:p>
        </w:tc>
      </w:tr>
      <w:tr w:rsidR="00FD26E4" w:rsidRPr="004A0787" w14:paraId="7CF389D6" w14:textId="77777777" w:rsidTr="00DE72B9">
        <w:tc>
          <w:tcPr>
            <w:tcW w:w="510" w:type="dxa"/>
            <w:vMerge/>
            <w:vAlign w:val="center"/>
          </w:tcPr>
          <w:p w14:paraId="64E8CD33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52150EBE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CE37A7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0DDE3992" w14:textId="27376BD2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61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26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96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BF8F92" w14:textId="2C1DFF90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6</w:t>
            </w:r>
          </w:p>
        </w:tc>
      </w:tr>
      <w:tr w:rsidR="00FD26E4" w:rsidRPr="004A0787" w14:paraId="060DFA80" w14:textId="77777777" w:rsidTr="00DE72B9">
        <w:tc>
          <w:tcPr>
            <w:tcW w:w="510" w:type="dxa"/>
            <w:vMerge/>
            <w:vAlign w:val="center"/>
          </w:tcPr>
          <w:p w14:paraId="25FBC09E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46193A33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50DA975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6CEC8BCA" w14:textId="2D8A5561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5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561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6EA071" w14:textId="15E212E1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77</w:t>
            </w:r>
          </w:p>
        </w:tc>
      </w:tr>
      <w:tr w:rsidR="00FD26E4" w:rsidRPr="004A0787" w14:paraId="5DE334D1" w14:textId="77777777" w:rsidTr="00DE72B9">
        <w:tc>
          <w:tcPr>
            <w:tcW w:w="510" w:type="dxa"/>
            <w:vMerge/>
            <w:vAlign w:val="center"/>
          </w:tcPr>
          <w:p w14:paraId="614FC61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4C6FF032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7D5E87B3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2E88E08E" w14:textId="3F75BD13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64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59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19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EE2A8D" w14:textId="1CFAF3DE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0</w:t>
            </w:r>
          </w:p>
        </w:tc>
      </w:tr>
      <w:tr w:rsidR="00FD26E4" w:rsidRPr="004A0787" w14:paraId="0B50A98D" w14:textId="77777777" w:rsidTr="00DE72B9">
        <w:tc>
          <w:tcPr>
            <w:tcW w:w="510" w:type="dxa"/>
            <w:vMerge w:val="restart"/>
            <w:vAlign w:val="center"/>
          </w:tcPr>
          <w:p w14:paraId="706E2EB5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1265" w:type="dxa"/>
            <w:vMerge w:val="restart"/>
            <w:vAlign w:val="center"/>
          </w:tcPr>
          <w:p w14:paraId="4E02CE7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RAA</w:t>
            </w:r>
          </w:p>
        </w:tc>
        <w:tc>
          <w:tcPr>
            <w:tcW w:w="1299" w:type="dxa"/>
            <w:vAlign w:val="center"/>
          </w:tcPr>
          <w:p w14:paraId="5CB776AF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0550EE0C" w14:textId="3D775430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74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7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98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52BE06" w14:textId="626A52FA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1</w:t>
            </w:r>
          </w:p>
        </w:tc>
      </w:tr>
      <w:tr w:rsidR="00FD26E4" w:rsidRPr="004A0787" w14:paraId="00FC9150" w14:textId="77777777" w:rsidTr="00DE72B9">
        <w:tc>
          <w:tcPr>
            <w:tcW w:w="510" w:type="dxa"/>
            <w:vMerge/>
            <w:vAlign w:val="center"/>
          </w:tcPr>
          <w:p w14:paraId="308530A2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00A7895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64CF4A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41524B90" w14:textId="12341702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2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36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42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1E0042" w14:textId="23FE3E07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5</w:t>
            </w:r>
          </w:p>
        </w:tc>
      </w:tr>
      <w:tr w:rsidR="00FD26E4" w:rsidRPr="004A0787" w14:paraId="27C5484B" w14:textId="77777777" w:rsidTr="00DE72B9">
        <w:trPr>
          <w:trHeight w:val="90"/>
        </w:trPr>
        <w:tc>
          <w:tcPr>
            <w:tcW w:w="510" w:type="dxa"/>
            <w:vMerge/>
            <w:vAlign w:val="center"/>
          </w:tcPr>
          <w:p w14:paraId="745F596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08F62FE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7992BD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7A343018" w14:textId="02B0A13D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3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2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256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5F156A" w14:textId="6B9E5A06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6</w:t>
            </w:r>
          </w:p>
        </w:tc>
      </w:tr>
      <w:tr w:rsidR="00FD26E4" w:rsidRPr="004A0787" w14:paraId="0E3A7D51" w14:textId="77777777" w:rsidTr="00DE72B9">
        <w:tc>
          <w:tcPr>
            <w:tcW w:w="510" w:type="dxa"/>
            <w:vMerge/>
            <w:vAlign w:val="center"/>
          </w:tcPr>
          <w:p w14:paraId="56733558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1CD2517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B8C8D5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6A17ECAB" w14:textId="23350FBF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5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2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814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678A89" w14:textId="34F07CF6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47</w:t>
            </w:r>
          </w:p>
        </w:tc>
      </w:tr>
      <w:tr w:rsidR="00FD26E4" w:rsidRPr="004A0787" w14:paraId="42D916E7" w14:textId="77777777" w:rsidTr="00DE72B9">
        <w:tc>
          <w:tcPr>
            <w:tcW w:w="510" w:type="dxa"/>
            <w:vMerge w:val="restart"/>
            <w:vAlign w:val="center"/>
          </w:tcPr>
          <w:p w14:paraId="74E65434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</w:p>
        </w:tc>
        <w:tc>
          <w:tcPr>
            <w:tcW w:w="1265" w:type="dxa"/>
            <w:vMerge w:val="restart"/>
            <w:vAlign w:val="center"/>
          </w:tcPr>
          <w:p w14:paraId="43394F8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GJTL</w:t>
            </w:r>
          </w:p>
        </w:tc>
        <w:tc>
          <w:tcPr>
            <w:tcW w:w="1299" w:type="dxa"/>
            <w:vAlign w:val="center"/>
          </w:tcPr>
          <w:p w14:paraId="08AD5CB1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DC9B9EE" w14:textId="32B9A648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8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075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01E5C8" w14:textId="08F6A8AF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7</w:t>
            </w:r>
          </w:p>
        </w:tc>
      </w:tr>
      <w:tr w:rsidR="00FD26E4" w:rsidRPr="004A0787" w14:paraId="4B571B37" w14:textId="77777777" w:rsidTr="00DE72B9">
        <w:tc>
          <w:tcPr>
            <w:tcW w:w="510" w:type="dxa"/>
            <w:vMerge/>
          </w:tcPr>
          <w:p w14:paraId="1D506F77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31D0F003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7947D61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569AC75B" w14:textId="3933FC29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78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660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A17D78" w14:textId="79B207B4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1</w:t>
            </w:r>
          </w:p>
        </w:tc>
      </w:tr>
      <w:tr w:rsidR="00FD26E4" w:rsidRPr="004A0787" w14:paraId="241513A8" w14:textId="77777777" w:rsidTr="00DE72B9">
        <w:trPr>
          <w:trHeight w:val="90"/>
        </w:trPr>
        <w:tc>
          <w:tcPr>
            <w:tcW w:w="510" w:type="dxa"/>
            <w:vMerge/>
          </w:tcPr>
          <w:p w14:paraId="67BBF6C7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30F71C6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309EC7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7EC188E3" w14:textId="685FFDDC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4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697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A4887D" w14:textId="3DDE8531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4</w:t>
            </w:r>
          </w:p>
        </w:tc>
      </w:tr>
      <w:tr w:rsidR="00FD26E4" w:rsidRPr="004A0787" w14:paraId="551EABAA" w14:textId="77777777" w:rsidTr="00DE72B9">
        <w:tc>
          <w:tcPr>
            <w:tcW w:w="510" w:type="dxa"/>
            <w:vMerge/>
          </w:tcPr>
          <w:p w14:paraId="579FCB41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845516F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651DA7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0D375B48" w14:textId="330ED0FD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1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12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2031AE" w14:textId="1CA88BEF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8</w:t>
            </w:r>
          </w:p>
        </w:tc>
      </w:tr>
      <w:tr w:rsidR="00FD26E4" w:rsidRPr="004A0787" w14:paraId="0EE44322" w14:textId="77777777" w:rsidTr="00DE72B9">
        <w:tc>
          <w:tcPr>
            <w:tcW w:w="510" w:type="dxa"/>
            <w:vMerge w:val="restart"/>
            <w:vAlign w:val="center"/>
          </w:tcPr>
          <w:p w14:paraId="14AC6F3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</w:p>
        </w:tc>
        <w:tc>
          <w:tcPr>
            <w:tcW w:w="1265" w:type="dxa"/>
            <w:vMerge w:val="restart"/>
            <w:vAlign w:val="center"/>
          </w:tcPr>
          <w:p w14:paraId="3633CF13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KAI</w:t>
            </w:r>
          </w:p>
        </w:tc>
        <w:tc>
          <w:tcPr>
            <w:tcW w:w="1299" w:type="dxa"/>
            <w:vAlign w:val="center"/>
          </w:tcPr>
          <w:p w14:paraId="7C9BDEE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02C3E778" w14:textId="5B230D10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.357.533.09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3185BC" w14:textId="090D0F38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94</w:t>
            </w:r>
          </w:p>
        </w:tc>
      </w:tr>
      <w:tr w:rsidR="00FD26E4" w:rsidRPr="004A0787" w14:paraId="6CB8A5C0" w14:textId="77777777" w:rsidTr="00DE72B9">
        <w:tc>
          <w:tcPr>
            <w:tcW w:w="510" w:type="dxa"/>
            <w:vMerge/>
            <w:vAlign w:val="center"/>
          </w:tcPr>
          <w:p w14:paraId="65F02DE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4A1E5D8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9F7A12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7BEDE7BF" w14:textId="57471316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.285.201.213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76917F" w14:textId="550D7E15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88</w:t>
            </w:r>
          </w:p>
        </w:tc>
      </w:tr>
      <w:tr w:rsidR="00FD26E4" w:rsidRPr="004A0787" w14:paraId="1E1BE80D" w14:textId="77777777" w:rsidTr="00DE72B9">
        <w:tc>
          <w:tcPr>
            <w:tcW w:w="510" w:type="dxa"/>
            <w:vMerge/>
            <w:vAlign w:val="center"/>
          </w:tcPr>
          <w:p w14:paraId="02BBB742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7671FFDE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E71DDE4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415A3025" w14:textId="59C469B7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.243.123.975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48CE36" w14:textId="01AAC1F3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85</w:t>
            </w:r>
          </w:p>
        </w:tc>
      </w:tr>
      <w:tr w:rsidR="00FD26E4" w:rsidRPr="004A0787" w14:paraId="6B33CAD4" w14:textId="77777777" w:rsidTr="00DE72B9">
        <w:tc>
          <w:tcPr>
            <w:tcW w:w="510" w:type="dxa"/>
            <w:vMerge/>
            <w:vAlign w:val="center"/>
          </w:tcPr>
          <w:p w14:paraId="2FA20CE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76D6772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CA6D117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46B02DCE" w14:textId="6C8E4EB5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.215.822.756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EA7FC1" w14:textId="0EDF4459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83</w:t>
            </w:r>
          </w:p>
        </w:tc>
      </w:tr>
      <w:tr w:rsidR="00FD26E4" w:rsidRPr="004A0787" w14:paraId="59780A55" w14:textId="77777777" w:rsidTr="00DE72B9">
        <w:tc>
          <w:tcPr>
            <w:tcW w:w="510" w:type="dxa"/>
            <w:vMerge w:val="restart"/>
            <w:vAlign w:val="center"/>
          </w:tcPr>
          <w:p w14:paraId="3CF91E4D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</w:p>
        </w:tc>
        <w:tc>
          <w:tcPr>
            <w:tcW w:w="1265" w:type="dxa"/>
            <w:vMerge w:val="restart"/>
            <w:vAlign w:val="center"/>
          </w:tcPr>
          <w:p w14:paraId="3C0C5068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MAS</w:t>
            </w:r>
          </w:p>
        </w:tc>
        <w:tc>
          <w:tcPr>
            <w:tcW w:w="1299" w:type="dxa"/>
            <w:vAlign w:val="center"/>
          </w:tcPr>
          <w:p w14:paraId="3F7576D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185D7791" w14:textId="337C7237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69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9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45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66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5949FC" w14:textId="264DBF3C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43</w:t>
            </w:r>
          </w:p>
        </w:tc>
      </w:tr>
      <w:tr w:rsidR="00FD26E4" w:rsidRPr="004A0787" w14:paraId="7CFE8C43" w14:textId="77777777" w:rsidTr="00DE72B9">
        <w:tc>
          <w:tcPr>
            <w:tcW w:w="510" w:type="dxa"/>
            <w:vMerge/>
          </w:tcPr>
          <w:p w14:paraId="6D314B2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171CE82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B037AB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5F885237" w14:textId="6CA7E4F4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4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4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70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49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8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55E9FD" w14:textId="0FAE346C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51</w:t>
            </w:r>
          </w:p>
        </w:tc>
      </w:tr>
      <w:tr w:rsidR="00FD26E4" w:rsidRPr="004A0787" w14:paraId="266E9C99" w14:textId="77777777" w:rsidTr="00DE72B9">
        <w:tc>
          <w:tcPr>
            <w:tcW w:w="510" w:type="dxa"/>
            <w:vMerge/>
          </w:tcPr>
          <w:p w14:paraId="4C57E21F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628A9BC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7A87C775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45FBD85A" w14:textId="02716808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0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608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F5EC14" w14:textId="291DBB9F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56</w:t>
            </w:r>
          </w:p>
        </w:tc>
      </w:tr>
      <w:tr w:rsidR="00FD26E4" w:rsidRPr="004A0787" w14:paraId="0F158C50" w14:textId="77777777" w:rsidTr="00DE72B9">
        <w:tc>
          <w:tcPr>
            <w:tcW w:w="510" w:type="dxa"/>
            <w:vMerge/>
          </w:tcPr>
          <w:p w14:paraId="7C7A718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0062EB25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DE3917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4E50E783" w14:textId="03362E44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5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44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68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5BCEB3" w14:textId="74B398ED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68</w:t>
            </w:r>
          </w:p>
        </w:tc>
      </w:tr>
      <w:tr w:rsidR="00FD26E4" w:rsidRPr="004A0787" w14:paraId="28CD87EE" w14:textId="77777777" w:rsidTr="00DE72B9">
        <w:tc>
          <w:tcPr>
            <w:tcW w:w="510" w:type="dxa"/>
            <w:vMerge w:val="restart"/>
            <w:vAlign w:val="center"/>
          </w:tcPr>
          <w:p w14:paraId="48B4800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  <w:tc>
          <w:tcPr>
            <w:tcW w:w="1265" w:type="dxa"/>
            <w:vMerge w:val="restart"/>
            <w:vAlign w:val="center"/>
          </w:tcPr>
          <w:p w14:paraId="4FA05167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KICI</w:t>
            </w:r>
          </w:p>
        </w:tc>
        <w:tc>
          <w:tcPr>
            <w:tcW w:w="1299" w:type="dxa"/>
            <w:vAlign w:val="center"/>
          </w:tcPr>
          <w:p w14:paraId="545FB37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675786E" w14:textId="4415E76F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8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76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CDC364" w14:textId="28FEB7F5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75</w:t>
            </w:r>
          </w:p>
        </w:tc>
      </w:tr>
      <w:tr w:rsidR="00FD26E4" w:rsidRPr="004A0787" w14:paraId="6A50F026" w14:textId="77777777" w:rsidTr="00DE72B9">
        <w:tc>
          <w:tcPr>
            <w:tcW w:w="510" w:type="dxa"/>
            <w:vMerge/>
          </w:tcPr>
          <w:p w14:paraId="6FE47C91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2B8BAEF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8C480AB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1588DD6A" w14:textId="585846CF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5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2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3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1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A9D4AF" w14:textId="4EE3EF38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78</w:t>
            </w:r>
          </w:p>
        </w:tc>
      </w:tr>
      <w:tr w:rsidR="00FD26E4" w:rsidRPr="004A0787" w14:paraId="23BADB79" w14:textId="77777777" w:rsidTr="00DE72B9">
        <w:tc>
          <w:tcPr>
            <w:tcW w:w="510" w:type="dxa"/>
            <w:vMerge/>
          </w:tcPr>
          <w:p w14:paraId="3E19D2F2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7FBE7264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837566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0DFB3CE3" w14:textId="54996A99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8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6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86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5D20AA" w14:textId="195D208C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95</w:t>
            </w:r>
          </w:p>
        </w:tc>
      </w:tr>
      <w:tr w:rsidR="00FD26E4" w:rsidRPr="004A0787" w14:paraId="63D37F1F" w14:textId="77777777" w:rsidTr="00DE72B9">
        <w:tc>
          <w:tcPr>
            <w:tcW w:w="510" w:type="dxa"/>
            <w:vMerge/>
          </w:tcPr>
          <w:p w14:paraId="52826FE5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710B9435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441A44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4548D8F1" w14:textId="0350C9F8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8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66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55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91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F1443C" w14:textId="24B64F3C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93</w:t>
            </w:r>
          </w:p>
        </w:tc>
      </w:tr>
      <w:tr w:rsidR="00FD26E4" w:rsidRPr="004A0787" w14:paraId="47AB007D" w14:textId="77777777" w:rsidTr="00DE72B9">
        <w:tc>
          <w:tcPr>
            <w:tcW w:w="510" w:type="dxa"/>
            <w:vMerge w:val="restart"/>
            <w:vAlign w:val="center"/>
          </w:tcPr>
          <w:p w14:paraId="43C0B37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265" w:type="dxa"/>
            <w:vMerge w:val="restart"/>
            <w:vAlign w:val="center"/>
          </w:tcPr>
          <w:p w14:paraId="52B2731D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PPF</w:t>
            </w:r>
          </w:p>
        </w:tc>
        <w:tc>
          <w:tcPr>
            <w:tcW w:w="1299" w:type="dxa"/>
            <w:vAlign w:val="center"/>
          </w:tcPr>
          <w:p w14:paraId="22F6FBED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82B6526" w14:textId="33B989DB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8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910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15C171" w14:textId="010A895E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21</w:t>
            </w:r>
          </w:p>
        </w:tc>
      </w:tr>
      <w:tr w:rsidR="00FD26E4" w:rsidRPr="004A0787" w14:paraId="7ACCB11E" w14:textId="77777777" w:rsidTr="00DE72B9">
        <w:tc>
          <w:tcPr>
            <w:tcW w:w="510" w:type="dxa"/>
            <w:vMerge/>
            <w:vAlign w:val="center"/>
          </w:tcPr>
          <w:p w14:paraId="063E9FBE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2B82F7D1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5A69E4D1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2B7C023D" w14:textId="1E5DF626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3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74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53B828" w14:textId="0C448317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47</w:t>
            </w:r>
          </w:p>
        </w:tc>
      </w:tr>
      <w:tr w:rsidR="00FD26E4" w:rsidRPr="004A0787" w14:paraId="6C44B76D" w14:textId="77777777" w:rsidTr="00DE72B9">
        <w:tc>
          <w:tcPr>
            <w:tcW w:w="510" w:type="dxa"/>
            <w:vMerge/>
            <w:vAlign w:val="center"/>
          </w:tcPr>
          <w:p w14:paraId="19B3BCE5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1F624D5F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93F077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220EEEF3" w14:textId="7A367498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8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229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47F312" w14:textId="3B65B5B7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40</w:t>
            </w:r>
          </w:p>
        </w:tc>
      </w:tr>
      <w:tr w:rsidR="00FD26E4" w:rsidRPr="004A0787" w14:paraId="1CDFC207" w14:textId="77777777" w:rsidTr="00DE72B9">
        <w:tc>
          <w:tcPr>
            <w:tcW w:w="510" w:type="dxa"/>
            <w:vMerge/>
            <w:vAlign w:val="center"/>
          </w:tcPr>
          <w:p w14:paraId="233DD227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</w:tcPr>
          <w:p w14:paraId="15B3D7E5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F6E28BC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301D8525" w14:textId="1B215AB3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75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217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145A79" w14:textId="47F900D7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8</w:t>
            </w:r>
          </w:p>
        </w:tc>
      </w:tr>
      <w:tr w:rsidR="00FD26E4" w:rsidRPr="004A0787" w14:paraId="768B6466" w14:textId="77777777" w:rsidTr="00DE72B9">
        <w:tc>
          <w:tcPr>
            <w:tcW w:w="510" w:type="dxa"/>
            <w:vMerge w:val="restart"/>
            <w:vAlign w:val="center"/>
          </w:tcPr>
          <w:p w14:paraId="4F2359F0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</w:t>
            </w:r>
          </w:p>
        </w:tc>
        <w:tc>
          <w:tcPr>
            <w:tcW w:w="1265" w:type="dxa"/>
            <w:vMerge w:val="restart"/>
            <w:vAlign w:val="center"/>
          </w:tcPr>
          <w:p w14:paraId="1A3E2C66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I</w:t>
            </w:r>
          </w:p>
        </w:tc>
        <w:tc>
          <w:tcPr>
            <w:tcW w:w="1299" w:type="dxa"/>
            <w:vAlign w:val="center"/>
          </w:tcPr>
          <w:p w14:paraId="5E3A0138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24DBC13" w14:textId="6DA5BDB1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9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15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25ADDB" w14:textId="36A201B0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27</w:t>
            </w:r>
          </w:p>
        </w:tc>
      </w:tr>
      <w:tr w:rsidR="00FD26E4" w:rsidRPr="004A0787" w14:paraId="3F7E5884" w14:textId="77777777" w:rsidTr="00DE72B9">
        <w:tc>
          <w:tcPr>
            <w:tcW w:w="510" w:type="dxa"/>
            <w:vMerge/>
          </w:tcPr>
          <w:p w14:paraId="5C97A5F2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0C62FB9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E219AE3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3A3F9F4D" w14:textId="4AB0BBFF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65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451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082B9F" w14:textId="00277EA7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0</w:t>
            </w:r>
          </w:p>
        </w:tc>
      </w:tr>
      <w:tr w:rsidR="00FD26E4" w:rsidRPr="004A0787" w14:paraId="1EAC62D0" w14:textId="77777777" w:rsidTr="00DE72B9">
        <w:tc>
          <w:tcPr>
            <w:tcW w:w="510" w:type="dxa"/>
            <w:vMerge/>
          </w:tcPr>
          <w:p w14:paraId="6D168D0D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152E2868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6D0DADA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35689218" w14:textId="6B34E679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7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sz w:val="24"/>
                <w:szCs w:val="24"/>
              </w:rPr>
              <w:t>977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4AFBD7" w14:textId="06328B9D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45</w:t>
            </w:r>
          </w:p>
        </w:tc>
      </w:tr>
      <w:tr w:rsidR="00FD26E4" w:rsidRPr="004A0787" w14:paraId="472A90DB" w14:textId="77777777" w:rsidTr="00B31D89">
        <w:tc>
          <w:tcPr>
            <w:tcW w:w="510" w:type="dxa"/>
            <w:vMerge/>
          </w:tcPr>
          <w:p w14:paraId="56579B34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9EA0B54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2C195DF" w14:textId="77777777" w:rsidR="00FD26E4" w:rsidRPr="004A0787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779F4554" w14:textId="679770E8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2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96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D26E4">
              <w:rPr>
                <w:rFonts w:ascii="Times New Roman" w:hAnsi="Times New Roman" w:cs="Times New Roman"/>
                <w:noProof/>
                <w:sz w:val="24"/>
                <w:szCs w:val="24"/>
              </w:rPr>
              <w:t>046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73F27E" w14:textId="5C22A954" w:rsidR="00FD26E4" w:rsidRPr="00FD26E4" w:rsidRDefault="00FD26E4" w:rsidP="00FD26E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67</w:t>
            </w:r>
          </w:p>
        </w:tc>
      </w:tr>
      <w:tr w:rsidR="00B31D89" w:rsidRPr="004A0787" w14:paraId="7D302398" w14:textId="77777777" w:rsidTr="00B31D89">
        <w:tc>
          <w:tcPr>
            <w:tcW w:w="510" w:type="dxa"/>
            <w:vMerge w:val="restart"/>
            <w:vAlign w:val="center"/>
          </w:tcPr>
          <w:p w14:paraId="47040D8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11</w:t>
            </w:r>
          </w:p>
        </w:tc>
        <w:tc>
          <w:tcPr>
            <w:tcW w:w="1265" w:type="dxa"/>
            <w:vMerge w:val="restart"/>
            <w:vAlign w:val="center"/>
          </w:tcPr>
          <w:p w14:paraId="0187EA6F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NCN</w:t>
            </w:r>
          </w:p>
        </w:tc>
        <w:tc>
          <w:tcPr>
            <w:tcW w:w="1299" w:type="dxa"/>
            <w:vAlign w:val="center"/>
          </w:tcPr>
          <w:p w14:paraId="56395780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0DEA5A9" w14:textId="3B0B6A4F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17.836.430</w:t>
            </w: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61A628" w14:textId="428A63C4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1</w:t>
            </w:r>
          </w:p>
        </w:tc>
      </w:tr>
      <w:tr w:rsidR="00B31D89" w:rsidRPr="004A0787" w14:paraId="5284182C" w14:textId="77777777" w:rsidTr="00B31D89">
        <w:tc>
          <w:tcPr>
            <w:tcW w:w="510" w:type="dxa"/>
            <w:vMerge/>
          </w:tcPr>
          <w:p w14:paraId="3AD280F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38AA8296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0607BD4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107B247F" w14:textId="48ECF9CF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18.923.235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B0178B" w14:textId="52222540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7</w:t>
            </w:r>
          </w:p>
        </w:tc>
      </w:tr>
      <w:tr w:rsidR="00B31D89" w:rsidRPr="004A0787" w14:paraId="5CC63A3C" w14:textId="77777777" w:rsidTr="00B31D89">
        <w:tc>
          <w:tcPr>
            <w:tcW w:w="510" w:type="dxa"/>
            <w:vMerge/>
          </w:tcPr>
          <w:p w14:paraId="30A0204F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0A0445C1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0F4A26D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24081AF9" w14:textId="6BF3D77B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20.874.784</w:t>
            </w: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08703B" w14:textId="02FBFA4B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67</w:t>
            </w:r>
          </w:p>
        </w:tc>
      </w:tr>
      <w:tr w:rsidR="00B31D89" w:rsidRPr="004A0787" w14:paraId="4453D536" w14:textId="77777777" w:rsidTr="00B31D89">
        <w:tc>
          <w:tcPr>
            <w:tcW w:w="510" w:type="dxa"/>
            <w:vMerge/>
          </w:tcPr>
          <w:p w14:paraId="3BB4EF7B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75419CD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06E9853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0DD6939A" w14:textId="74884A28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22.421.559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5E579C" w14:textId="17BDD442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74</w:t>
            </w:r>
          </w:p>
        </w:tc>
      </w:tr>
      <w:tr w:rsidR="00B31D89" w:rsidRPr="004A0787" w14:paraId="226666E5" w14:textId="77777777" w:rsidTr="00B31D89">
        <w:tc>
          <w:tcPr>
            <w:tcW w:w="510" w:type="dxa"/>
            <w:vMerge w:val="restart"/>
            <w:vAlign w:val="center"/>
          </w:tcPr>
          <w:p w14:paraId="5F2754C7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</w:p>
        </w:tc>
        <w:tc>
          <w:tcPr>
            <w:tcW w:w="1265" w:type="dxa"/>
            <w:vMerge w:val="restart"/>
            <w:vAlign w:val="center"/>
          </w:tcPr>
          <w:p w14:paraId="02EC402C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PMX</w:t>
            </w:r>
          </w:p>
        </w:tc>
        <w:tc>
          <w:tcPr>
            <w:tcW w:w="1299" w:type="dxa"/>
            <w:vAlign w:val="center"/>
          </w:tcPr>
          <w:p w14:paraId="3C667E59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4309F62C" w14:textId="503C5119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9.563.681</w:t>
            </w: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ABC9B7" w14:textId="6884A69E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89</w:t>
            </w:r>
          </w:p>
        </w:tc>
      </w:tr>
      <w:tr w:rsidR="00B31D89" w:rsidRPr="004A0787" w14:paraId="6F1B3CE8" w14:textId="77777777" w:rsidTr="00B31D89">
        <w:tc>
          <w:tcPr>
            <w:tcW w:w="510" w:type="dxa"/>
            <w:vMerge/>
          </w:tcPr>
          <w:p w14:paraId="4D862ADE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F277206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74E0ED3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289B626F" w14:textId="121B0557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9.209.838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713C19" w14:textId="43F8E68C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85</w:t>
            </w:r>
          </w:p>
        </w:tc>
      </w:tr>
      <w:tr w:rsidR="00B31D89" w:rsidRPr="004A0787" w14:paraId="0F25C215" w14:textId="77777777" w:rsidTr="00B31D89">
        <w:trPr>
          <w:trHeight w:val="90"/>
        </w:trPr>
        <w:tc>
          <w:tcPr>
            <w:tcW w:w="510" w:type="dxa"/>
            <w:vMerge/>
          </w:tcPr>
          <w:p w14:paraId="02FC887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D0C248F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5E347EF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3B4B7F54" w14:textId="3AC44B4D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9.869.734</w:t>
            </w: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43CD3F" w14:textId="3EB158F5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2</w:t>
            </w:r>
          </w:p>
        </w:tc>
      </w:tr>
      <w:tr w:rsidR="00B31D89" w:rsidRPr="004A0787" w14:paraId="7316C55A" w14:textId="77777777" w:rsidTr="00B31D89">
        <w:tc>
          <w:tcPr>
            <w:tcW w:w="510" w:type="dxa"/>
            <w:vMerge/>
          </w:tcPr>
          <w:p w14:paraId="36934B17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BB47251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49279C5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62566D6E" w14:textId="41D3D15E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8.889.818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63C203" w14:textId="34AE8F83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82</w:t>
            </w:r>
          </w:p>
        </w:tc>
      </w:tr>
      <w:tr w:rsidR="00B31D89" w:rsidRPr="004A0787" w14:paraId="074F0474" w14:textId="77777777" w:rsidTr="00B31D89">
        <w:tc>
          <w:tcPr>
            <w:tcW w:w="510" w:type="dxa"/>
            <w:vMerge w:val="restart"/>
            <w:vAlign w:val="center"/>
          </w:tcPr>
          <w:p w14:paraId="4B9E0CD9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</w:t>
            </w:r>
          </w:p>
        </w:tc>
        <w:tc>
          <w:tcPr>
            <w:tcW w:w="1265" w:type="dxa"/>
            <w:vMerge w:val="restart"/>
            <w:vAlign w:val="center"/>
          </w:tcPr>
          <w:p w14:paraId="095FC41E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KY</w:t>
            </w:r>
          </w:p>
        </w:tc>
        <w:tc>
          <w:tcPr>
            <w:tcW w:w="1299" w:type="dxa"/>
            <w:vAlign w:val="center"/>
          </w:tcPr>
          <w:p w14:paraId="39F359DD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47CB3825" w14:textId="1DCC63A0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4.359.635</w:t>
            </w: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40E99D" w14:textId="27C46CA2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10</w:t>
            </w:r>
          </w:p>
        </w:tc>
      </w:tr>
      <w:tr w:rsidR="00B31D89" w:rsidRPr="004A0787" w14:paraId="249FF22F" w14:textId="77777777" w:rsidTr="00B31D89">
        <w:tc>
          <w:tcPr>
            <w:tcW w:w="510" w:type="dxa"/>
            <w:vMerge/>
          </w:tcPr>
          <w:p w14:paraId="7D6A9680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D1CADD3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50456546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114AFE62" w14:textId="676C34D6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4.594.126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05627B" w14:textId="358846BD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16</w:t>
            </w:r>
          </w:p>
        </w:tc>
      </w:tr>
      <w:tr w:rsidR="00B31D89" w:rsidRPr="004A0787" w14:paraId="32C14954" w14:textId="77777777" w:rsidTr="00B31D89">
        <w:tc>
          <w:tcPr>
            <w:tcW w:w="510" w:type="dxa"/>
            <w:vMerge/>
          </w:tcPr>
          <w:p w14:paraId="271AC553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910C93C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404D299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680FFC37" w14:textId="3243A232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3.887.178</w:t>
            </w: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0BE79E" w14:textId="480E89DD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99</w:t>
            </w:r>
          </w:p>
        </w:tc>
      </w:tr>
      <w:tr w:rsidR="00B31D89" w:rsidRPr="004A0787" w14:paraId="7066F949" w14:textId="77777777" w:rsidTr="00B31D89">
        <w:tc>
          <w:tcPr>
            <w:tcW w:w="510" w:type="dxa"/>
            <w:vMerge/>
          </w:tcPr>
          <w:p w14:paraId="3C26E672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3B636F7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70B81014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604DC606" w14:textId="0C47AA1A" w:rsidR="00B31D89" w:rsidRPr="00B31D89" w:rsidRDefault="00B31D89" w:rsidP="00B31D89">
            <w:pPr>
              <w:widowControl w:val="0"/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3.396.089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FACBBD" w14:textId="70CBCEE1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85</w:t>
            </w:r>
          </w:p>
        </w:tc>
      </w:tr>
      <w:tr w:rsidR="00B31D89" w:rsidRPr="004A0787" w14:paraId="191ECE93" w14:textId="77777777" w:rsidTr="00B31D89">
        <w:tc>
          <w:tcPr>
            <w:tcW w:w="510" w:type="dxa"/>
            <w:vMerge w:val="restart"/>
            <w:vAlign w:val="center"/>
          </w:tcPr>
          <w:p w14:paraId="39764760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</w:p>
        </w:tc>
        <w:tc>
          <w:tcPr>
            <w:tcW w:w="1265" w:type="dxa"/>
            <w:vMerge w:val="restart"/>
            <w:vAlign w:val="center"/>
          </w:tcPr>
          <w:p w14:paraId="099D1069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ANR</w:t>
            </w:r>
          </w:p>
        </w:tc>
        <w:tc>
          <w:tcPr>
            <w:tcW w:w="1299" w:type="dxa"/>
            <w:vAlign w:val="center"/>
          </w:tcPr>
          <w:p w14:paraId="698B3A26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1D42B1E0" w14:textId="58B35CDA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2.147.806.69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E3D2E8" w14:textId="55CC87A5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0</w:t>
            </w:r>
          </w:p>
        </w:tc>
      </w:tr>
      <w:tr w:rsidR="00B31D89" w:rsidRPr="004A0787" w14:paraId="7DB9722B" w14:textId="77777777" w:rsidTr="00B31D89">
        <w:tc>
          <w:tcPr>
            <w:tcW w:w="510" w:type="dxa"/>
            <w:vMerge/>
          </w:tcPr>
          <w:p w14:paraId="4DE78B0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6CDA37F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5A062710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3915682E" w14:textId="1EB1ED62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1.766.974.297</w:t>
            </w: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E7EE9B" w14:textId="227CB32A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20</w:t>
            </w:r>
          </w:p>
        </w:tc>
      </w:tr>
      <w:tr w:rsidR="00B31D89" w:rsidRPr="004A0787" w14:paraId="58973B59" w14:textId="77777777" w:rsidTr="00B31D89">
        <w:tc>
          <w:tcPr>
            <w:tcW w:w="510" w:type="dxa"/>
            <w:vMerge/>
          </w:tcPr>
          <w:p w14:paraId="4E5DCEDC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FD5B5D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4AE1D33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66A2FF92" w14:textId="27FCD6D1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1.466.078.825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CCB70D" w14:textId="24F20D27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01</w:t>
            </w:r>
          </w:p>
        </w:tc>
      </w:tr>
      <w:tr w:rsidR="00B31D89" w:rsidRPr="004A0787" w14:paraId="5A7361C0" w14:textId="77777777" w:rsidTr="00B31D89">
        <w:tc>
          <w:tcPr>
            <w:tcW w:w="510" w:type="dxa"/>
            <w:vMerge/>
          </w:tcPr>
          <w:p w14:paraId="3CCCA611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120BA0C3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323105C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53378A1D" w14:textId="67D0C119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1.533.916.748</w:t>
            </w: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57AC22" w14:textId="74EF622A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06</w:t>
            </w:r>
          </w:p>
        </w:tc>
      </w:tr>
      <w:tr w:rsidR="00B31D89" w:rsidRPr="004A0787" w14:paraId="29BF3531" w14:textId="77777777" w:rsidTr="00B31D89">
        <w:tc>
          <w:tcPr>
            <w:tcW w:w="510" w:type="dxa"/>
            <w:vMerge w:val="restart"/>
            <w:vAlign w:val="center"/>
          </w:tcPr>
          <w:p w14:paraId="1779F4F2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</w:p>
        </w:tc>
        <w:tc>
          <w:tcPr>
            <w:tcW w:w="1265" w:type="dxa"/>
            <w:vMerge w:val="restart"/>
            <w:vAlign w:val="center"/>
          </w:tcPr>
          <w:p w14:paraId="3CB6947F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JAA</w:t>
            </w:r>
          </w:p>
        </w:tc>
        <w:tc>
          <w:tcPr>
            <w:tcW w:w="1299" w:type="dxa"/>
            <w:vAlign w:val="center"/>
          </w:tcPr>
          <w:p w14:paraId="436BA8E6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143B5474" w14:textId="1517D48C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4.095.914.945.148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A10164" w14:textId="1E95CCA9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04</w:t>
            </w:r>
          </w:p>
        </w:tc>
      </w:tr>
      <w:tr w:rsidR="00B31D89" w:rsidRPr="004A0787" w14:paraId="2DDD3210" w14:textId="77777777" w:rsidTr="00B31D89">
        <w:tc>
          <w:tcPr>
            <w:tcW w:w="510" w:type="dxa"/>
            <w:vMerge/>
          </w:tcPr>
          <w:p w14:paraId="276866CE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B3CA3AE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06048EB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58DA18D7" w14:textId="429B57D9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4.042.618.820.057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DFA581" w14:textId="73D93C58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03</w:t>
            </w:r>
          </w:p>
        </w:tc>
      </w:tr>
      <w:tr w:rsidR="00B31D89" w:rsidRPr="004A0787" w14:paraId="5DDCD155" w14:textId="77777777" w:rsidTr="00B31D89">
        <w:tc>
          <w:tcPr>
            <w:tcW w:w="510" w:type="dxa"/>
            <w:vMerge/>
          </w:tcPr>
          <w:p w14:paraId="19D64E61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D89AC6A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5A83BCB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120ABA0F" w14:textId="21D9A2E5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4.424.075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8D46AB" w14:textId="6FECEAB6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12</w:t>
            </w:r>
          </w:p>
        </w:tc>
      </w:tr>
      <w:tr w:rsidR="00B31D89" w:rsidRPr="004A0787" w14:paraId="13C6F72E" w14:textId="77777777" w:rsidTr="00B31D89">
        <w:tc>
          <w:tcPr>
            <w:tcW w:w="510" w:type="dxa"/>
            <w:vMerge/>
          </w:tcPr>
          <w:p w14:paraId="7B57811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700600A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471563F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5B0676F7" w14:textId="76BB6DBF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3.892.784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7D30D4" w14:textId="6EF533F0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99</w:t>
            </w:r>
          </w:p>
        </w:tc>
      </w:tr>
      <w:tr w:rsidR="00B31D89" w:rsidRPr="004A0787" w14:paraId="40064669" w14:textId="77777777" w:rsidTr="00B31D89">
        <w:tc>
          <w:tcPr>
            <w:tcW w:w="510" w:type="dxa"/>
            <w:vMerge w:val="restart"/>
            <w:vAlign w:val="center"/>
          </w:tcPr>
          <w:p w14:paraId="53056219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</w:t>
            </w:r>
          </w:p>
        </w:tc>
        <w:tc>
          <w:tcPr>
            <w:tcW w:w="1265" w:type="dxa"/>
            <w:vMerge w:val="restart"/>
            <w:vAlign w:val="center"/>
          </w:tcPr>
          <w:p w14:paraId="10913060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RAS</w:t>
            </w:r>
          </w:p>
        </w:tc>
        <w:tc>
          <w:tcPr>
            <w:tcW w:w="1299" w:type="dxa"/>
            <w:vAlign w:val="center"/>
          </w:tcPr>
          <w:p w14:paraId="2CF99DCE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F27B3E2" w14:textId="775A087C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1.657.127.269.798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7F3AFA" w14:textId="4FD666B6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4</w:t>
            </w:r>
          </w:p>
        </w:tc>
      </w:tr>
      <w:tr w:rsidR="00B31D89" w:rsidRPr="004A0787" w14:paraId="4ADF980A" w14:textId="77777777" w:rsidTr="00B31D89">
        <w:tc>
          <w:tcPr>
            <w:tcW w:w="510" w:type="dxa"/>
            <w:vMerge/>
          </w:tcPr>
          <w:p w14:paraId="4BC80FD2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5513D7C9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754A1474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35FFAF8F" w14:textId="1E274CC3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1.668.922.580.52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DFC043" w14:textId="6F2F3CF0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4</w:t>
            </w:r>
          </w:p>
        </w:tc>
      </w:tr>
      <w:tr w:rsidR="00B31D89" w:rsidRPr="004A0787" w14:paraId="7DAB20DF" w14:textId="77777777" w:rsidTr="00B31D89">
        <w:trPr>
          <w:trHeight w:val="79"/>
        </w:trPr>
        <w:tc>
          <w:tcPr>
            <w:tcW w:w="510" w:type="dxa"/>
            <w:vMerge/>
          </w:tcPr>
          <w:p w14:paraId="7ED89F54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576568B4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86E9FB9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76F27058" w14:textId="33AA23C0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1.637.794.655.748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2027FE" w14:textId="0241C7D1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2</w:t>
            </w:r>
          </w:p>
        </w:tc>
      </w:tr>
      <w:tr w:rsidR="00B31D89" w:rsidRPr="004A0787" w14:paraId="79002BB1" w14:textId="77777777" w:rsidTr="00B31D89">
        <w:tc>
          <w:tcPr>
            <w:tcW w:w="510" w:type="dxa"/>
            <w:vMerge/>
          </w:tcPr>
          <w:p w14:paraId="291916E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2907A8D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BBA5CDF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7789B532" w14:textId="68571827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1.576.913.211.157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1B57B3" w14:textId="309B3D85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09</w:t>
            </w:r>
          </w:p>
        </w:tc>
      </w:tr>
      <w:tr w:rsidR="00B31D89" w:rsidRPr="004A0787" w14:paraId="2BEA1F6B" w14:textId="77777777" w:rsidTr="00B31D89">
        <w:tc>
          <w:tcPr>
            <w:tcW w:w="510" w:type="dxa"/>
            <w:vMerge w:val="restart"/>
            <w:vAlign w:val="center"/>
          </w:tcPr>
          <w:p w14:paraId="169911F3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</w:p>
        </w:tc>
        <w:tc>
          <w:tcPr>
            <w:tcW w:w="1265" w:type="dxa"/>
            <w:vMerge w:val="restart"/>
            <w:vAlign w:val="center"/>
          </w:tcPr>
          <w:p w14:paraId="09525971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LS</w:t>
            </w:r>
          </w:p>
        </w:tc>
        <w:tc>
          <w:tcPr>
            <w:tcW w:w="1299" w:type="dxa"/>
            <w:vAlign w:val="center"/>
          </w:tcPr>
          <w:p w14:paraId="373E0670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6189CDFA" w14:textId="6FF34B5A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5.649.823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5BE197" w14:textId="4E93F1AF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6</w:t>
            </w:r>
          </w:p>
        </w:tc>
      </w:tr>
      <w:tr w:rsidR="00B31D89" w:rsidRPr="004A0787" w14:paraId="167FD200" w14:textId="77777777" w:rsidTr="00B31D89">
        <w:trPr>
          <w:trHeight w:val="216"/>
        </w:trPr>
        <w:tc>
          <w:tcPr>
            <w:tcW w:w="510" w:type="dxa"/>
            <w:vMerge/>
          </w:tcPr>
          <w:p w14:paraId="4FC4233D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3288AD0F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063E061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52A3D176" w14:textId="485FD052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5.285.218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29E696" w14:textId="1CAB934E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0</w:t>
            </w:r>
          </w:p>
        </w:tc>
      </w:tr>
      <w:tr w:rsidR="00B31D89" w:rsidRPr="004A0787" w14:paraId="056CB825" w14:textId="77777777" w:rsidTr="00B31D89">
        <w:tc>
          <w:tcPr>
            <w:tcW w:w="510" w:type="dxa"/>
            <w:vMerge/>
          </w:tcPr>
          <w:p w14:paraId="40A804BE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08CAD674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891C30E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3AF4E2A7" w14:textId="67543408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5.077.856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B290E0" w14:textId="7D3ECACF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26</w:t>
            </w:r>
          </w:p>
        </w:tc>
      </w:tr>
      <w:tr w:rsidR="00B31D89" w:rsidRPr="004A0787" w14:paraId="41EB2046" w14:textId="77777777" w:rsidTr="00B31D89">
        <w:tc>
          <w:tcPr>
            <w:tcW w:w="510" w:type="dxa"/>
            <w:vMerge/>
          </w:tcPr>
          <w:p w14:paraId="36E123F5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62D308A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EAC035D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6809C98B" w14:textId="30487932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5.235.114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14A42C" w14:textId="6CF75F3B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29</w:t>
            </w:r>
          </w:p>
        </w:tc>
      </w:tr>
      <w:tr w:rsidR="00B31D89" w:rsidRPr="004A0787" w14:paraId="67EFB916" w14:textId="77777777" w:rsidTr="00B31D89">
        <w:tc>
          <w:tcPr>
            <w:tcW w:w="510" w:type="dxa"/>
            <w:vMerge w:val="restart"/>
            <w:vAlign w:val="center"/>
          </w:tcPr>
          <w:p w14:paraId="7441F3AB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8</w:t>
            </w:r>
          </w:p>
        </w:tc>
        <w:tc>
          <w:tcPr>
            <w:tcW w:w="1265" w:type="dxa"/>
            <w:vMerge w:val="restart"/>
            <w:vAlign w:val="center"/>
          </w:tcPr>
          <w:p w14:paraId="212DE9F3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ICY</w:t>
            </w:r>
          </w:p>
        </w:tc>
        <w:tc>
          <w:tcPr>
            <w:tcW w:w="1299" w:type="dxa"/>
            <w:vAlign w:val="center"/>
          </w:tcPr>
          <w:p w14:paraId="7974C872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103AADF6" w14:textId="47A35BAB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1.619.854.736.25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5C6085" w14:textId="690D5A56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1</w:t>
            </w:r>
          </w:p>
        </w:tc>
      </w:tr>
      <w:tr w:rsidR="00B31D89" w:rsidRPr="004A0787" w14:paraId="13B509BE" w14:textId="77777777" w:rsidTr="00B31D89">
        <w:tc>
          <w:tcPr>
            <w:tcW w:w="510" w:type="dxa"/>
            <w:vMerge/>
          </w:tcPr>
          <w:p w14:paraId="729C7B0C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8297770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9D7FC18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1DEF2107" w14:textId="029D156F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1.736.897.169.06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A143DC" w14:textId="404F717B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8</w:t>
            </w:r>
          </w:p>
        </w:tc>
      </w:tr>
      <w:tr w:rsidR="00B31D89" w:rsidRPr="004A0787" w14:paraId="1F1FACA5" w14:textId="77777777" w:rsidTr="00B31D89">
        <w:tc>
          <w:tcPr>
            <w:tcW w:w="510" w:type="dxa"/>
            <w:vMerge/>
          </w:tcPr>
          <w:p w14:paraId="2343880E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0C7463E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7DEAB77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2464C049" w14:textId="5080E908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1.694.313.967.553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EF8720" w14:textId="42C1462A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6</w:t>
            </w:r>
          </w:p>
        </w:tc>
      </w:tr>
      <w:tr w:rsidR="00B31D89" w:rsidRPr="004A0787" w14:paraId="055EED18" w14:textId="77777777" w:rsidTr="00B31D89">
        <w:tc>
          <w:tcPr>
            <w:tcW w:w="510" w:type="dxa"/>
            <w:vMerge/>
          </w:tcPr>
          <w:p w14:paraId="1D2EFD80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EBFDCE3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189AB96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69885907" w14:textId="686821BF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1.639.882.069.759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FCABFD" w14:textId="0BAD81DE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3</w:t>
            </w:r>
          </w:p>
        </w:tc>
      </w:tr>
      <w:tr w:rsidR="00B31D89" w:rsidRPr="004A0787" w14:paraId="278C0EB8" w14:textId="77777777" w:rsidTr="00B31D89">
        <w:tc>
          <w:tcPr>
            <w:tcW w:w="510" w:type="dxa"/>
            <w:vMerge w:val="restart"/>
            <w:vAlign w:val="center"/>
          </w:tcPr>
          <w:p w14:paraId="25BA5FA7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9</w:t>
            </w:r>
          </w:p>
        </w:tc>
        <w:tc>
          <w:tcPr>
            <w:tcW w:w="1265" w:type="dxa"/>
            <w:vMerge w:val="restart"/>
            <w:vAlign w:val="center"/>
          </w:tcPr>
          <w:p w14:paraId="79F44A67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CMA</w:t>
            </w:r>
          </w:p>
        </w:tc>
        <w:tc>
          <w:tcPr>
            <w:tcW w:w="1299" w:type="dxa"/>
            <w:vAlign w:val="center"/>
          </w:tcPr>
          <w:p w14:paraId="2BD74F39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E0716A5" w14:textId="7FCE5847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6.716.724.073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EF6F42" w14:textId="1A5BD580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4</w:t>
            </w:r>
          </w:p>
        </w:tc>
      </w:tr>
      <w:tr w:rsidR="00B31D89" w:rsidRPr="004A0787" w14:paraId="7D6723B3" w14:textId="77777777" w:rsidTr="00B31D89">
        <w:tc>
          <w:tcPr>
            <w:tcW w:w="510" w:type="dxa"/>
            <w:vMerge/>
          </w:tcPr>
          <w:p w14:paraId="431D773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5C73790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54F71201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257A91FF" w14:textId="7B182A10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6.766.903.494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7A7855" w14:textId="501A5DA6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4</w:t>
            </w:r>
          </w:p>
        </w:tc>
      </w:tr>
      <w:tr w:rsidR="00B31D89" w:rsidRPr="004A0787" w14:paraId="03D89915" w14:textId="77777777" w:rsidTr="00B31D89">
        <w:tc>
          <w:tcPr>
            <w:tcW w:w="510" w:type="dxa"/>
            <w:vMerge/>
          </w:tcPr>
          <w:p w14:paraId="78D18D86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1A2F457E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289B756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184B1970" w14:textId="0C1D7F12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9.913.440.97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76E916" w14:textId="1E879474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2</w:t>
            </w:r>
          </w:p>
        </w:tc>
      </w:tr>
      <w:tr w:rsidR="00B31D89" w:rsidRPr="004A0787" w14:paraId="682806F0" w14:textId="77777777" w:rsidTr="00B31D89">
        <w:tc>
          <w:tcPr>
            <w:tcW w:w="510" w:type="dxa"/>
            <w:vMerge/>
          </w:tcPr>
          <w:p w14:paraId="277574ED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01367B6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37E931F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09DEFC95" w14:textId="00180651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10.959.097.127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A2807D" w14:textId="5256F63D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3</w:t>
            </w:r>
          </w:p>
        </w:tc>
      </w:tr>
      <w:tr w:rsidR="00B31D89" w:rsidRPr="004A0787" w14:paraId="2316A758" w14:textId="77777777" w:rsidTr="00B31D89">
        <w:tc>
          <w:tcPr>
            <w:tcW w:w="510" w:type="dxa"/>
            <w:vMerge w:val="restart"/>
            <w:vAlign w:val="center"/>
          </w:tcPr>
          <w:p w14:paraId="629F029F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</w:t>
            </w:r>
          </w:p>
        </w:tc>
        <w:tc>
          <w:tcPr>
            <w:tcW w:w="1265" w:type="dxa"/>
            <w:vMerge w:val="restart"/>
            <w:vAlign w:val="center"/>
          </w:tcPr>
          <w:p w14:paraId="09347B03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MSM</w:t>
            </w:r>
          </w:p>
        </w:tc>
        <w:tc>
          <w:tcPr>
            <w:tcW w:w="1299" w:type="dxa"/>
            <w:vAlign w:val="center"/>
          </w:tcPr>
          <w:p w14:paraId="3D5FCF1F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1F99B879" w14:textId="4CB99EA3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3.106.981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C5BDFF" w14:textId="6D3162AA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76</w:t>
            </w:r>
          </w:p>
        </w:tc>
      </w:tr>
      <w:tr w:rsidR="00B31D89" w:rsidRPr="004A0787" w14:paraId="1038AA07" w14:textId="77777777" w:rsidTr="00B31D89">
        <w:tc>
          <w:tcPr>
            <w:tcW w:w="510" w:type="dxa"/>
            <w:vMerge/>
          </w:tcPr>
          <w:p w14:paraId="371EAE4A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F112620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FF059EA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02B63A02" w14:textId="1460C0C9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3.106.981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829FC8" w14:textId="1AA3122A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76</w:t>
            </w:r>
          </w:p>
        </w:tc>
      </w:tr>
      <w:tr w:rsidR="00B31D89" w:rsidRPr="004A0787" w14:paraId="11FDB6C2" w14:textId="77777777" w:rsidTr="00B31D89">
        <w:tc>
          <w:tcPr>
            <w:tcW w:w="510" w:type="dxa"/>
            <w:vMerge/>
          </w:tcPr>
          <w:p w14:paraId="68DF975F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4BF06A1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F6E36A4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1232F77D" w14:textId="35A59DDF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3.868.862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017BF8" w14:textId="7CFC9937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98</w:t>
            </w:r>
          </w:p>
        </w:tc>
      </w:tr>
      <w:tr w:rsidR="00B31D89" w:rsidRPr="004A0787" w14:paraId="5099EEF6" w14:textId="77777777" w:rsidTr="00B31D89">
        <w:tc>
          <w:tcPr>
            <w:tcW w:w="510" w:type="dxa"/>
            <w:vMerge/>
          </w:tcPr>
          <w:p w14:paraId="4D58E5E6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67895F3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B1D6C9C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72DC74A3" w14:textId="796F7FD7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4.379.577.000.00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48F989" w14:textId="018EC985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11</w:t>
            </w:r>
          </w:p>
        </w:tc>
      </w:tr>
      <w:tr w:rsidR="00B31D89" w:rsidRPr="004A0787" w14:paraId="04B25416" w14:textId="77777777" w:rsidTr="00B31D89">
        <w:tc>
          <w:tcPr>
            <w:tcW w:w="510" w:type="dxa"/>
            <w:vMerge w:val="restart"/>
            <w:vAlign w:val="center"/>
          </w:tcPr>
          <w:p w14:paraId="3C712650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</w:t>
            </w:r>
          </w:p>
        </w:tc>
        <w:tc>
          <w:tcPr>
            <w:tcW w:w="1265" w:type="dxa"/>
            <w:vMerge w:val="restart"/>
            <w:vAlign w:val="center"/>
          </w:tcPr>
          <w:p w14:paraId="5BD7A7D3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ONA</w:t>
            </w:r>
          </w:p>
        </w:tc>
        <w:tc>
          <w:tcPr>
            <w:tcW w:w="1299" w:type="dxa"/>
            <w:vAlign w:val="center"/>
          </w:tcPr>
          <w:p w14:paraId="7B4E1E8B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EF6B2FA" w14:textId="6D4E07C1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1.110.366.038.014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9BAFC2" w14:textId="5DD5B494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74</w:t>
            </w:r>
          </w:p>
        </w:tc>
      </w:tr>
      <w:tr w:rsidR="00B31D89" w:rsidRPr="004A0787" w14:paraId="4509E8E2" w14:textId="77777777" w:rsidTr="00B31D89">
        <w:tc>
          <w:tcPr>
            <w:tcW w:w="510" w:type="dxa"/>
            <w:vMerge/>
            <w:vAlign w:val="center"/>
          </w:tcPr>
          <w:p w14:paraId="485082B8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53B3A58F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DE33B30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01626AEC" w14:textId="69A28AA0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853.905.287.718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032E08" w14:textId="6A7D739F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47</w:t>
            </w:r>
          </w:p>
        </w:tc>
      </w:tr>
      <w:tr w:rsidR="00B31D89" w:rsidRPr="004A0787" w14:paraId="3B80E9EF" w14:textId="77777777" w:rsidTr="00B31D89">
        <w:tc>
          <w:tcPr>
            <w:tcW w:w="510" w:type="dxa"/>
            <w:vMerge/>
            <w:vAlign w:val="center"/>
          </w:tcPr>
          <w:p w14:paraId="2838093C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08C70231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55ABB88A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37D35C73" w14:textId="5FB6448D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sz w:val="24"/>
                <w:szCs w:val="24"/>
              </w:rPr>
              <w:t>739.965.067.428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7F4B84" w14:textId="69C9889B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33</w:t>
            </w:r>
          </w:p>
        </w:tc>
      </w:tr>
      <w:tr w:rsidR="00B31D89" w:rsidRPr="004A0787" w14:paraId="1B812614" w14:textId="77777777" w:rsidTr="00B31D89">
        <w:tc>
          <w:tcPr>
            <w:tcW w:w="510" w:type="dxa"/>
            <w:vMerge/>
            <w:vAlign w:val="center"/>
          </w:tcPr>
          <w:p w14:paraId="5B9B4DB7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00141CA" w14:textId="77777777" w:rsidR="00B31D89" w:rsidRPr="004A0787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7B45DA31" w14:textId="77777777" w:rsid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41D074B9" w14:textId="5A1002B5" w:rsidR="00B31D89" w:rsidRPr="00B31D89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B31D89">
              <w:rPr>
                <w:rFonts w:ascii="Times New Roman" w:hAnsi="Times New Roman" w:cs="Times New Roman"/>
                <w:noProof/>
                <w:sz w:val="24"/>
                <w:szCs w:val="24"/>
              </w:rPr>
              <w:t>975.112.427.368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180B95" w14:textId="738A8716" w:rsidR="00B31D89" w:rsidRPr="00ED4620" w:rsidRDefault="00B31D89" w:rsidP="00B31D89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61</w:t>
            </w:r>
          </w:p>
        </w:tc>
      </w:tr>
      <w:tr w:rsidR="00496621" w:rsidRPr="004A0787" w14:paraId="32C740D3" w14:textId="77777777" w:rsidTr="00B31D89">
        <w:tc>
          <w:tcPr>
            <w:tcW w:w="510" w:type="dxa"/>
            <w:vMerge w:val="restart"/>
            <w:vAlign w:val="center"/>
          </w:tcPr>
          <w:p w14:paraId="449E83AA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22</w:t>
            </w:r>
          </w:p>
        </w:tc>
        <w:tc>
          <w:tcPr>
            <w:tcW w:w="1265" w:type="dxa"/>
            <w:vMerge w:val="restart"/>
            <w:vAlign w:val="center"/>
          </w:tcPr>
          <w:p w14:paraId="102DE5A8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URI</w:t>
            </w:r>
          </w:p>
        </w:tc>
        <w:tc>
          <w:tcPr>
            <w:tcW w:w="1299" w:type="dxa"/>
            <w:vAlign w:val="center"/>
          </w:tcPr>
          <w:p w14:paraId="4BD009CA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07146739" w14:textId="576186E6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05.000.000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5CDE42" w14:textId="404D2F4B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47</w:t>
            </w:r>
          </w:p>
        </w:tc>
      </w:tr>
      <w:tr w:rsidR="00496621" w:rsidRPr="004A0787" w14:paraId="00006977" w14:textId="77777777" w:rsidTr="00DE72B9">
        <w:tc>
          <w:tcPr>
            <w:tcW w:w="510" w:type="dxa"/>
            <w:vMerge/>
          </w:tcPr>
          <w:p w14:paraId="210EB6FF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C8F0E08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71A27FE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317D0202" w14:textId="4A746CC7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76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700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200F87" w14:textId="6C1C1DB8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8</w:t>
            </w:r>
          </w:p>
        </w:tc>
      </w:tr>
      <w:tr w:rsidR="00496621" w:rsidRPr="004A0787" w14:paraId="5CF47323" w14:textId="77777777" w:rsidTr="00DE72B9">
        <w:tc>
          <w:tcPr>
            <w:tcW w:w="510" w:type="dxa"/>
            <w:vMerge/>
          </w:tcPr>
          <w:p w14:paraId="2ADAAF49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2833EB6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00981CE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27C58814" w14:textId="4D2E8CED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389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9EB78D" w14:textId="0DAD1502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5</w:t>
            </w:r>
          </w:p>
        </w:tc>
      </w:tr>
      <w:tr w:rsidR="00496621" w:rsidRPr="004A0787" w14:paraId="130974B8" w14:textId="77777777" w:rsidTr="00DE72B9">
        <w:trPr>
          <w:trHeight w:val="79"/>
        </w:trPr>
        <w:tc>
          <w:tcPr>
            <w:tcW w:w="510" w:type="dxa"/>
            <w:vMerge/>
          </w:tcPr>
          <w:p w14:paraId="28F1FA88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624EDB3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1BFD202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26E8525F" w14:textId="7B05AB1C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4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786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C649C9" w14:textId="440B9643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5</w:t>
            </w:r>
          </w:p>
        </w:tc>
      </w:tr>
      <w:tr w:rsidR="00496621" w:rsidRPr="004A0787" w14:paraId="46032368" w14:textId="77777777" w:rsidTr="00DE72B9">
        <w:trPr>
          <w:trHeight w:val="79"/>
        </w:trPr>
        <w:tc>
          <w:tcPr>
            <w:tcW w:w="510" w:type="dxa"/>
            <w:vMerge w:val="restart"/>
            <w:vAlign w:val="center"/>
          </w:tcPr>
          <w:p w14:paraId="6CCF825E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</w:t>
            </w:r>
          </w:p>
        </w:tc>
        <w:tc>
          <w:tcPr>
            <w:tcW w:w="1265" w:type="dxa"/>
            <w:vMerge w:val="restart"/>
            <w:vAlign w:val="center"/>
          </w:tcPr>
          <w:p w14:paraId="6FC953F2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WOOD</w:t>
            </w:r>
          </w:p>
        </w:tc>
        <w:tc>
          <w:tcPr>
            <w:tcW w:w="1299" w:type="dxa"/>
            <w:vAlign w:val="center"/>
          </w:tcPr>
          <w:p w14:paraId="19A6583D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1D93D03D" w14:textId="0447ECC5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5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8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6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FE39FB" w14:textId="0B906C73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4</w:t>
            </w:r>
          </w:p>
        </w:tc>
      </w:tr>
      <w:tr w:rsidR="00496621" w:rsidRPr="004A0787" w14:paraId="56DCD7FF" w14:textId="77777777" w:rsidTr="00DE72B9">
        <w:trPr>
          <w:trHeight w:val="79"/>
        </w:trPr>
        <w:tc>
          <w:tcPr>
            <w:tcW w:w="510" w:type="dxa"/>
            <w:vMerge/>
          </w:tcPr>
          <w:p w14:paraId="017222BA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12AAFA29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44BC067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2920F5AA" w14:textId="378E6500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94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00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78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1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E9F15B" w14:textId="3E9D1EAA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41</w:t>
            </w:r>
          </w:p>
        </w:tc>
      </w:tr>
      <w:tr w:rsidR="00496621" w:rsidRPr="004A0787" w14:paraId="38FBCFBA" w14:textId="77777777" w:rsidTr="00DE72B9">
        <w:trPr>
          <w:trHeight w:val="79"/>
        </w:trPr>
        <w:tc>
          <w:tcPr>
            <w:tcW w:w="510" w:type="dxa"/>
            <w:vMerge/>
          </w:tcPr>
          <w:p w14:paraId="7157245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371AA547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4437621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7B178196" w14:textId="1DA344EF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8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63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42491D" w14:textId="2CAE4403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5</w:t>
            </w:r>
          </w:p>
        </w:tc>
      </w:tr>
      <w:tr w:rsidR="00496621" w:rsidRPr="004A0787" w14:paraId="0F16402A" w14:textId="77777777" w:rsidTr="00DE72B9">
        <w:trPr>
          <w:trHeight w:val="79"/>
        </w:trPr>
        <w:tc>
          <w:tcPr>
            <w:tcW w:w="510" w:type="dxa"/>
            <w:vMerge/>
          </w:tcPr>
          <w:p w14:paraId="2F5CE584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19DDD5B8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E5CA25F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72CE0EFE" w14:textId="7761DCF8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95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34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26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754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9DE2E5" w14:textId="34740247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7</w:t>
            </w:r>
          </w:p>
        </w:tc>
      </w:tr>
      <w:tr w:rsidR="00496621" w:rsidRPr="004A0787" w14:paraId="0FA33AD8" w14:textId="77777777" w:rsidTr="00DE72B9">
        <w:trPr>
          <w:trHeight w:val="79"/>
        </w:trPr>
        <w:tc>
          <w:tcPr>
            <w:tcW w:w="510" w:type="dxa"/>
            <w:vMerge w:val="restart"/>
            <w:vAlign w:val="center"/>
          </w:tcPr>
          <w:p w14:paraId="63A83DF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4</w:t>
            </w:r>
          </w:p>
        </w:tc>
        <w:tc>
          <w:tcPr>
            <w:tcW w:w="1265" w:type="dxa"/>
            <w:vMerge w:val="restart"/>
            <w:vAlign w:val="center"/>
          </w:tcPr>
          <w:p w14:paraId="485EC543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HRTA</w:t>
            </w:r>
          </w:p>
        </w:tc>
        <w:tc>
          <w:tcPr>
            <w:tcW w:w="1299" w:type="dxa"/>
            <w:vAlign w:val="center"/>
          </w:tcPr>
          <w:p w14:paraId="76C27793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1D72333F" w14:textId="78BF955F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98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FF3BBB" w14:textId="618839CE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7</w:t>
            </w:r>
          </w:p>
        </w:tc>
      </w:tr>
      <w:tr w:rsidR="00496621" w:rsidRPr="004A0787" w14:paraId="25CD5A65" w14:textId="77777777" w:rsidTr="00DE72B9">
        <w:trPr>
          <w:trHeight w:val="79"/>
        </w:trPr>
        <w:tc>
          <w:tcPr>
            <w:tcW w:w="510" w:type="dxa"/>
            <w:vMerge/>
          </w:tcPr>
          <w:p w14:paraId="04153602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3CC58D6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1CF1F89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01F98033" w14:textId="69A7FAF8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83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68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4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461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15077F" w14:textId="421E6FC6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67</w:t>
            </w:r>
          </w:p>
        </w:tc>
      </w:tr>
      <w:tr w:rsidR="00496621" w:rsidRPr="004A0787" w14:paraId="283BBEFC" w14:textId="77777777" w:rsidTr="00DE72B9">
        <w:trPr>
          <w:trHeight w:val="79"/>
        </w:trPr>
        <w:tc>
          <w:tcPr>
            <w:tcW w:w="510" w:type="dxa"/>
            <w:vMerge/>
          </w:tcPr>
          <w:p w14:paraId="5211A490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09E31A48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873FA32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4452394A" w14:textId="47D5FFC4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4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54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35A65A" w14:textId="24B2D3E6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88</w:t>
            </w:r>
          </w:p>
        </w:tc>
      </w:tr>
      <w:tr w:rsidR="00496621" w:rsidRPr="004A0787" w14:paraId="4804B5B4" w14:textId="77777777" w:rsidTr="00DE72B9">
        <w:trPr>
          <w:trHeight w:val="79"/>
        </w:trPr>
        <w:tc>
          <w:tcPr>
            <w:tcW w:w="510" w:type="dxa"/>
            <w:vMerge/>
          </w:tcPr>
          <w:p w14:paraId="171A9FC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370E4D7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D0811DA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49A1BAE0" w14:textId="0549D8D1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84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08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5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63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65CA09" w14:textId="7B77F7A4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98</w:t>
            </w:r>
          </w:p>
        </w:tc>
      </w:tr>
      <w:tr w:rsidR="00496621" w:rsidRPr="004A0787" w14:paraId="45433275" w14:textId="77777777" w:rsidTr="00DE72B9">
        <w:trPr>
          <w:trHeight w:val="79"/>
        </w:trPr>
        <w:tc>
          <w:tcPr>
            <w:tcW w:w="510" w:type="dxa"/>
            <w:vMerge w:val="restart"/>
            <w:vAlign w:val="center"/>
          </w:tcPr>
          <w:p w14:paraId="77BB8C95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</w:p>
        </w:tc>
        <w:tc>
          <w:tcPr>
            <w:tcW w:w="1265" w:type="dxa"/>
            <w:vMerge w:val="restart"/>
            <w:vAlign w:val="center"/>
          </w:tcPr>
          <w:p w14:paraId="710D3A4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ZZA</w:t>
            </w:r>
          </w:p>
        </w:tc>
        <w:tc>
          <w:tcPr>
            <w:tcW w:w="1299" w:type="dxa"/>
            <w:vAlign w:val="center"/>
          </w:tcPr>
          <w:p w14:paraId="23824D5A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58DE4425" w14:textId="2F0B3BD4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9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3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81450F" w14:textId="44644DA8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38</w:t>
            </w:r>
          </w:p>
        </w:tc>
      </w:tr>
      <w:tr w:rsidR="00496621" w:rsidRPr="004A0787" w14:paraId="372C1C18" w14:textId="77777777" w:rsidTr="00DE72B9">
        <w:trPr>
          <w:trHeight w:val="79"/>
        </w:trPr>
        <w:tc>
          <w:tcPr>
            <w:tcW w:w="510" w:type="dxa"/>
            <w:vMerge/>
          </w:tcPr>
          <w:p w14:paraId="3DF37C75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0FA790F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4030525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62E94E55" w14:textId="13157570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23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26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33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45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061A4F" w14:textId="57040244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3</w:t>
            </w:r>
          </w:p>
        </w:tc>
      </w:tr>
      <w:tr w:rsidR="00496621" w:rsidRPr="004A0787" w14:paraId="26F38157" w14:textId="77777777" w:rsidTr="00DE72B9">
        <w:trPr>
          <w:trHeight w:val="79"/>
        </w:trPr>
        <w:tc>
          <w:tcPr>
            <w:tcW w:w="510" w:type="dxa"/>
            <w:vMerge/>
          </w:tcPr>
          <w:p w14:paraId="323EA4EE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849FAA1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920C6DC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3979ADA1" w14:textId="783B0DFE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2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EBFA6F" w14:textId="4FD7DB8B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2</w:t>
            </w:r>
          </w:p>
        </w:tc>
      </w:tr>
      <w:tr w:rsidR="00496621" w:rsidRPr="004A0787" w14:paraId="290067A4" w14:textId="77777777" w:rsidTr="00DE72B9">
        <w:trPr>
          <w:trHeight w:val="79"/>
        </w:trPr>
        <w:tc>
          <w:tcPr>
            <w:tcW w:w="510" w:type="dxa"/>
            <w:vMerge/>
          </w:tcPr>
          <w:p w14:paraId="66B5BABF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4CA30EA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BC360B1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51613E6A" w14:textId="33C413CB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0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9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48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818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12F9A8" w14:textId="270E5277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55</w:t>
            </w:r>
          </w:p>
        </w:tc>
      </w:tr>
      <w:tr w:rsidR="00496621" w:rsidRPr="004A0787" w14:paraId="592BC676" w14:textId="77777777" w:rsidTr="00DE72B9">
        <w:trPr>
          <w:trHeight w:val="79"/>
        </w:trPr>
        <w:tc>
          <w:tcPr>
            <w:tcW w:w="510" w:type="dxa"/>
            <w:vMerge w:val="restart"/>
            <w:vAlign w:val="center"/>
          </w:tcPr>
          <w:p w14:paraId="0F94CE9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6</w:t>
            </w:r>
          </w:p>
        </w:tc>
        <w:tc>
          <w:tcPr>
            <w:tcW w:w="1265" w:type="dxa"/>
            <w:vMerge w:val="restart"/>
            <w:vAlign w:val="center"/>
          </w:tcPr>
          <w:p w14:paraId="5AC6C37C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IN</w:t>
            </w:r>
          </w:p>
        </w:tc>
        <w:tc>
          <w:tcPr>
            <w:tcW w:w="1299" w:type="dxa"/>
            <w:vAlign w:val="center"/>
          </w:tcPr>
          <w:p w14:paraId="16464836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214D0321" w14:textId="7ED251C5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35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7CA752" w14:textId="6B7E7971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37</w:t>
            </w:r>
          </w:p>
        </w:tc>
      </w:tr>
      <w:tr w:rsidR="00496621" w:rsidRPr="004A0787" w14:paraId="53220EDD" w14:textId="77777777" w:rsidTr="00DE72B9">
        <w:trPr>
          <w:trHeight w:val="79"/>
        </w:trPr>
        <w:tc>
          <w:tcPr>
            <w:tcW w:w="510" w:type="dxa"/>
            <w:vMerge/>
          </w:tcPr>
          <w:p w14:paraId="7F697641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0BEA9035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0AAE6A5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775F13EA" w14:textId="468C2DF3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30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97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CC3535" w14:textId="6E05D890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7</w:t>
            </w:r>
          </w:p>
        </w:tc>
      </w:tr>
      <w:tr w:rsidR="00496621" w:rsidRPr="004A0787" w14:paraId="6ABD7166" w14:textId="77777777" w:rsidTr="00DE72B9">
        <w:trPr>
          <w:trHeight w:val="79"/>
        </w:trPr>
        <w:tc>
          <w:tcPr>
            <w:tcW w:w="510" w:type="dxa"/>
            <w:vMerge/>
          </w:tcPr>
          <w:p w14:paraId="5CA1219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C9311AC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119CF93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763CF6F1" w14:textId="149D6E92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44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681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717C62" w14:textId="7151F788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3</w:t>
            </w:r>
          </w:p>
        </w:tc>
      </w:tr>
      <w:tr w:rsidR="00496621" w:rsidRPr="004A0787" w14:paraId="68C648D7" w14:textId="77777777" w:rsidTr="00DE72B9">
        <w:trPr>
          <w:trHeight w:val="79"/>
        </w:trPr>
        <w:tc>
          <w:tcPr>
            <w:tcW w:w="510" w:type="dxa"/>
            <w:vMerge/>
          </w:tcPr>
          <w:p w14:paraId="00B43FEF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1E055A31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E61BD47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16A729F8" w14:textId="28E4335A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3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084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B17445" w14:textId="709219E9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1</w:t>
            </w:r>
          </w:p>
        </w:tc>
      </w:tr>
      <w:tr w:rsidR="00496621" w:rsidRPr="004A0787" w14:paraId="0D8CFBD2" w14:textId="77777777" w:rsidTr="00DE72B9">
        <w:trPr>
          <w:trHeight w:val="79"/>
        </w:trPr>
        <w:tc>
          <w:tcPr>
            <w:tcW w:w="510" w:type="dxa"/>
            <w:vMerge w:val="restart"/>
            <w:vAlign w:val="center"/>
          </w:tcPr>
          <w:p w14:paraId="19E54EC7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  <w:tc>
          <w:tcPr>
            <w:tcW w:w="1265" w:type="dxa"/>
            <w:vMerge w:val="restart"/>
            <w:vAlign w:val="center"/>
          </w:tcPr>
          <w:p w14:paraId="0D0BE6A3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A</w:t>
            </w:r>
          </w:p>
        </w:tc>
        <w:tc>
          <w:tcPr>
            <w:tcW w:w="1299" w:type="dxa"/>
            <w:vAlign w:val="center"/>
          </w:tcPr>
          <w:p w14:paraId="1C9BB37D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1C4185B3" w14:textId="26516EC3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78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A8FA09" w14:textId="2FF8E313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04</w:t>
            </w:r>
          </w:p>
        </w:tc>
      </w:tr>
      <w:tr w:rsidR="00496621" w:rsidRPr="004A0787" w14:paraId="301E519C" w14:textId="77777777" w:rsidTr="00DE72B9">
        <w:trPr>
          <w:trHeight w:val="79"/>
        </w:trPr>
        <w:tc>
          <w:tcPr>
            <w:tcW w:w="510" w:type="dxa"/>
            <w:vMerge/>
          </w:tcPr>
          <w:p w14:paraId="74A564E1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081BF16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33095C14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091E4CAD" w14:textId="758EA58A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38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042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8A8507" w14:textId="7A2C2B3D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1</w:t>
            </w:r>
          </w:p>
        </w:tc>
      </w:tr>
      <w:tr w:rsidR="00496621" w:rsidRPr="004A0787" w14:paraId="205731A2" w14:textId="77777777" w:rsidTr="00DE72B9">
        <w:trPr>
          <w:trHeight w:val="79"/>
        </w:trPr>
        <w:tc>
          <w:tcPr>
            <w:tcW w:w="510" w:type="dxa"/>
            <w:vMerge/>
          </w:tcPr>
          <w:p w14:paraId="162D8F16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CD7086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06AF160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71BAB721" w14:textId="4CA2D505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3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436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BB73D3" w14:textId="0B83AD1D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0</w:t>
            </w:r>
          </w:p>
        </w:tc>
      </w:tr>
      <w:tr w:rsidR="00496621" w:rsidRPr="004A0787" w14:paraId="78E921BF" w14:textId="77777777" w:rsidTr="00DE72B9">
        <w:trPr>
          <w:trHeight w:val="79"/>
        </w:trPr>
        <w:tc>
          <w:tcPr>
            <w:tcW w:w="510" w:type="dxa"/>
            <w:vMerge/>
          </w:tcPr>
          <w:p w14:paraId="4C17CE5F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854E708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7C2FF38C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569F334D" w14:textId="2D12385E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43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287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6B7EB8" w14:textId="5594DF04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4</w:t>
            </w:r>
          </w:p>
        </w:tc>
      </w:tr>
      <w:tr w:rsidR="00496621" w:rsidRPr="004A0787" w14:paraId="44A51808" w14:textId="77777777" w:rsidTr="00DE72B9">
        <w:trPr>
          <w:trHeight w:val="79"/>
        </w:trPr>
        <w:tc>
          <w:tcPr>
            <w:tcW w:w="510" w:type="dxa"/>
            <w:vMerge w:val="restart"/>
            <w:vAlign w:val="center"/>
          </w:tcPr>
          <w:p w14:paraId="22C0927A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8</w:t>
            </w:r>
          </w:p>
        </w:tc>
        <w:tc>
          <w:tcPr>
            <w:tcW w:w="1265" w:type="dxa"/>
            <w:vMerge w:val="restart"/>
            <w:vAlign w:val="center"/>
          </w:tcPr>
          <w:p w14:paraId="50C00FFC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FILM</w:t>
            </w:r>
          </w:p>
        </w:tc>
        <w:tc>
          <w:tcPr>
            <w:tcW w:w="1299" w:type="dxa"/>
            <w:vAlign w:val="center"/>
          </w:tcPr>
          <w:p w14:paraId="73322331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657CF72D" w14:textId="445F2E4F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4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9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2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63684D" w14:textId="4B3C801B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00</w:t>
            </w:r>
          </w:p>
        </w:tc>
      </w:tr>
      <w:tr w:rsidR="00496621" w:rsidRPr="004A0787" w14:paraId="43D7A1C5" w14:textId="77777777" w:rsidTr="00DE72B9">
        <w:trPr>
          <w:trHeight w:val="79"/>
        </w:trPr>
        <w:tc>
          <w:tcPr>
            <w:tcW w:w="510" w:type="dxa"/>
            <w:vMerge/>
          </w:tcPr>
          <w:p w14:paraId="0C97BE61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346F500D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2D5EE122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2BEFAA19" w14:textId="6A283AA9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35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52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98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93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3726C8" w14:textId="6B0B7BF9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93</w:t>
            </w:r>
          </w:p>
        </w:tc>
      </w:tr>
      <w:tr w:rsidR="00496621" w:rsidRPr="004A0787" w14:paraId="07B4E464" w14:textId="77777777" w:rsidTr="00DE72B9">
        <w:trPr>
          <w:trHeight w:val="79"/>
        </w:trPr>
        <w:tc>
          <w:tcPr>
            <w:tcW w:w="510" w:type="dxa"/>
            <w:vMerge/>
          </w:tcPr>
          <w:p w14:paraId="4265D79C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580D5BBB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384E988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6CFFBCA7" w14:textId="5B943780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1.309.715.120.12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A4A759" w14:textId="329FFC70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90</w:t>
            </w:r>
          </w:p>
        </w:tc>
      </w:tr>
      <w:tr w:rsidR="00496621" w:rsidRPr="004A0787" w14:paraId="7DF3B16D" w14:textId="77777777" w:rsidTr="00DE72B9">
        <w:trPr>
          <w:trHeight w:val="79"/>
        </w:trPr>
        <w:tc>
          <w:tcPr>
            <w:tcW w:w="510" w:type="dxa"/>
            <w:vMerge/>
          </w:tcPr>
          <w:p w14:paraId="41AA88C0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464CFEF9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12DE6C67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79F16C01" w14:textId="3CE8F1E1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noProof/>
                <w:sz w:val="24"/>
                <w:szCs w:val="24"/>
              </w:rPr>
              <w:t>1.615.412.346.573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64829D" w14:textId="3EA42DA1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1</w:t>
            </w:r>
          </w:p>
        </w:tc>
      </w:tr>
      <w:tr w:rsidR="00496621" w:rsidRPr="004A0787" w14:paraId="358B968B" w14:textId="77777777" w:rsidTr="00DE72B9">
        <w:trPr>
          <w:trHeight w:val="79"/>
        </w:trPr>
        <w:tc>
          <w:tcPr>
            <w:tcW w:w="510" w:type="dxa"/>
            <w:vMerge w:val="restart"/>
            <w:vAlign w:val="center"/>
          </w:tcPr>
          <w:p w14:paraId="08EA8E20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9</w:t>
            </w:r>
          </w:p>
        </w:tc>
        <w:tc>
          <w:tcPr>
            <w:tcW w:w="1265" w:type="dxa"/>
            <w:vMerge w:val="restart"/>
            <w:vAlign w:val="center"/>
          </w:tcPr>
          <w:p w14:paraId="295B07EA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PTV</w:t>
            </w:r>
          </w:p>
        </w:tc>
        <w:tc>
          <w:tcPr>
            <w:tcW w:w="1299" w:type="dxa"/>
            <w:vAlign w:val="center"/>
          </w:tcPr>
          <w:p w14:paraId="244B6EE1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7CE98387" w14:textId="677A6EA1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63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D9EDFC" w14:textId="3B774444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6</w:t>
            </w:r>
          </w:p>
        </w:tc>
      </w:tr>
      <w:tr w:rsidR="00496621" w:rsidRPr="004A0787" w14:paraId="4E74EC7C" w14:textId="77777777" w:rsidTr="00DE72B9">
        <w:trPr>
          <w:trHeight w:val="79"/>
        </w:trPr>
        <w:tc>
          <w:tcPr>
            <w:tcW w:w="510" w:type="dxa"/>
            <w:vMerge/>
          </w:tcPr>
          <w:p w14:paraId="471B1C9A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6250C12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064CFD5D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52A07EC6" w14:textId="7C6623FC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0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03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EAB029" w14:textId="6982C92E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3</w:t>
            </w:r>
          </w:p>
        </w:tc>
      </w:tr>
      <w:tr w:rsidR="00496621" w:rsidRPr="004A0787" w14:paraId="708B2E48" w14:textId="77777777" w:rsidTr="00DE72B9">
        <w:trPr>
          <w:trHeight w:val="79"/>
        </w:trPr>
        <w:tc>
          <w:tcPr>
            <w:tcW w:w="510" w:type="dxa"/>
            <w:vMerge/>
          </w:tcPr>
          <w:p w14:paraId="76A137D8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21E861C4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AFB5F43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48827CFC" w14:textId="59721BB3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5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84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C6A3EA" w14:textId="596CD9CD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7</w:t>
            </w:r>
          </w:p>
        </w:tc>
      </w:tr>
      <w:tr w:rsidR="00496621" w:rsidRPr="004A0787" w14:paraId="4CBC7655" w14:textId="77777777" w:rsidTr="00DE72B9">
        <w:trPr>
          <w:trHeight w:val="79"/>
        </w:trPr>
        <w:tc>
          <w:tcPr>
            <w:tcW w:w="510" w:type="dxa"/>
            <w:vMerge/>
          </w:tcPr>
          <w:p w14:paraId="267B7E0A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A9EFF1A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70AD6E7F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4874E71C" w14:textId="6F1A2C22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1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92.000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1E1FF4" w14:textId="3FEC837C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4</w:t>
            </w:r>
          </w:p>
        </w:tc>
      </w:tr>
      <w:tr w:rsidR="00496621" w:rsidRPr="004A0787" w14:paraId="0C7585C3" w14:textId="77777777" w:rsidTr="00DE72B9">
        <w:trPr>
          <w:trHeight w:val="79"/>
        </w:trPr>
        <w:tc>
          <w:tcPr>
            <w:tcW w:w="510" w:type="dxa"/>
            <w:vMerge w:val="restart"/>
            <w:vAlign w:val="center"/>
          </w:tcPr>
          <w:p w14:paraId="75147889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</w:t>
            </w:r>
          </w:p>
        </w:tc>
        <w:tc>
          <w:tcPr>
            <w:tcW w:w="1265" w:type="dxa"/>
            <w:vMerge w:val="restart"/>
            <w:vAlign w:val="center"/>
          </w:tcPr>
          <w:p w14:paraId="2D6121EC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NOV</w:t>
            </w:r>
          </w:p>
        </w:tc>
        <w:tc>
          <w:tcPr>
            <w:tcW w:w="1299" w:type="dxa"/>
            <w:vAlign w:val="center"/>
          </w:tcPr>
          <w:p w14:paraId="025F21D8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551" w:type="dxa"/>
          </w:tcPr>
          <w:p w14:paraId="16A21D69" w14:textId="6F4D7D9E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6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3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273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BEDEC8" w14:textId="6F7D091B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26</w:t>
            </w:r>
          </w:p>
        </w:tc>
      </w:tr>
      <w:tr w:rsidR="00496621" w:rsidRPr="004A0787" w14:paraId="1F65206B" w14:textId="77777777" w:rsidTr="00DE72B9">
        <w:trPr>
          <w:trHeight w:val="79"/>
        </w:trPr>
        <w:tc>
          <w:tcPr>
            <w:tcW w:w="510" w:type="dxa"/>
            <w:vMerge/>
          </w:tcPr>
          <w:p w14:paraId="13993AEC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7876223C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70C41F8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551" w:type="dxa"/>
          </w:tcPr>
          <w:p w14:paraId="5C4BAFC4" w14:textId="5038CC95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9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5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53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CD41E1" w14:textId="2AD34194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40</w:t>
            </w:r>
          </w:p>
        </w:tc>
      </w:tr>
      <w:tr w:rsidR="00496621" w:rsidRPr="004A0787" w14:paraId="3A0A0115" w14:textId="77777777" w:rsidTr="00DE72B9">
        <w:trPr>
          <w:trHeight w:val="79"/>
        </w:trPr>
        <w:tc>
          <w:tcPr>
            <w:tcW w:w="510" w:type="dxa"/>
            <w:vMerge/>
          </w:tcPr>
          <w:p w14:paraId="05996DE2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6A1935BD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642F8E2B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551" w:type="dxa"/>
          </w:tcPr>
          <w:p w14:paraId="0F6DE0CA" w14:textId="7CEFE216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8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798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1EF782" w14:textId="05878C7B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52</w:t>
            </w:r>
          </w:p>
        </w:tc>
      </w:tr>
      <w:tr w:rsidR="00496621" w:rsidRPr="004A0787" w14:paraId="09C91031" w14:textId="77777777" w:rsidTr="00220052">
        <w:trPr>
          <w:trHeight w:val="79"/>
        </w:trPr>
        <w:tc>
          <w:tcPr>
            <w:tcW w:w="510" w:type="dxa"/>
            <w:vMerge/>
          </w:tcPr>
          <w:p w14:paraId="2CD847B7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65" w:type="dxa"/>
            <w:vMerge/>
            <w:vAlign w:val="center"/>
          </w:tcPr>
          <w:p w14:paraId="0043FD18" w14:textId="77777777" w:rsidR="00496621" w:rsidRPr="004A0787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299" w:type="dxa"/>
            <w:vAlign w:val="center"/>
          </w:tcPr>
          <w:p w14:paraId="4B512B61" w14:textId="77777777" w:rsid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551" w:type="dxa"/>
          </w:tcPr>
          <w:p w14:paraId="03FA01C8" w14:textId="71B35CF2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9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5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96621">
              <w:rPr>
                <w:rFonts w:ascii="Times New Roman" w:hAnsi="Times New Roman" w:cs="Times New Roman"/>
                <w:sz w:val="24"/>
                <w:szCs w:val="24"/>
              </w:rPr>
              <w:t>977.000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A3322F" w14:textId="3C2509A0" w:rsidR="00496621" w:rsidRPr="00496621" w:rsidRDefault="00496621" w:rsidP="00496621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63</w:t>
            </w:r>
          </w:p>
        </w:tc>
      </w:tr>
      <w:bookmarkEnd w:id="15"/>
    </w:tbl>
    <w:p w14:paraId="017ED67C" w14:textId="77777777" w:rsidR="00DE72B9" w:rsidRPr="004A0787" w:rsidRDefault="00DE72B9" w:rsidP="00DE72B9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017F58C8" w14:textId="462CF800" w:rsidR="00496621" w:rsidRDefault="00496621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632FE94" w14:textId="77777777" w:rsidR="00496621" w:rsidRDefault="00496621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28F501CD" w14:textId="411312A8" w:rsidR="00937594" w:rsidRPr="00937594" w:rsidRDefault="00937594" w:rsidP="00937594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bookmarkStart w:id="16" w:name="_Toc136289241"/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7</w:t>
      </w:r>
      <w:bookmarkEnd w:id="16"/>
      <w:r w:rsidRPr="00937594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6D8B7B18" w14:textId="77777777" w:rsidR="00496621" w:rsidRDefault="00496621" w:rsidP="00496621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Perhitungan </w:t>
      </w:r>
      <w:r w:rsidRPr="004A0787">
        <w:rPr>
          <w:rFonts w:ascii="Times New Roman" w:hAnsi="Times New Roman" w:cs="Times New Roman"/>
          <w:b/>
          <w:bCs/>
          <w:i/>
          <w:iCs/>
          <w:noProof/>
          <w:sz w:val="24"/>
          <w:szCs w:val="24"/>
        </w:rPr>
        <w:t>Earning per Share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tahun 2019-2022</w:t>
      </w:r>
    </w:p>
    <w:tbl>
      <w:tblPr>
        <w:tblStyle w:val="TableGrid"/>
        <w:tblW w:w="8330" w:type="dxa"/>
        <w:tblLook w:val="04A0" w:firstRow="1" w:lastRow="0" w:firstColumn="1" w:lastColumn="0" w:noHBand="0" w:noVBand="1"/>
      </w:tblPr>
      <w:tblGrid>
        <w:gridCol w:w="511"/>
        <w:gridCol w:w="1008"/>
        <w:gridCol w:w="873"/>
        <w:gridCol w:w="2318"/>
        <w:gridCol w:w="2024"/>
        <w:gridCol w:w="1596"/>
      </w:tblGrid>
      <w:tr w:rsidR="00496621" w:rsidRPr="004A0787" w14:paraId="39D5614A" w14:textId="77777777" w:rsidTr="000F1DA7">
        <w:tc>
          <w:tcPr>
            <w:tcW w:w="511" w:type="dxa"/>
            <w:vAlign w:val="center"/>
          </w:tcPr>
          <w:p w14:paraId="1AFE2F4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bookmarkStart w:id="17" w:name="_Hlk136012899"/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No</w:t>
            </w:r>
          </w:p>
        </w:tc>
        <w:tc>
          <w:tcPr>
            <w:tcW w:w="1008" w:type="dxa"/>
            <w:vAlign w:val="center"/>
          </w:tcPr>
          <w:p w14:paraId="2468451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A0787">
              <w:rPr>
                <w:rFonts w:ascii="Times New Roman" w:hAnsi="Times New Roman" w:cs="Times New Roman"/>
                <w:noProof/>
                <w:sz w:val="24"/>
                <w:szCs w:val="24"/>
              </w:rPr>
              <w:t>Kode</w:t>
            </w:r>
          </w:p>
        </w:tc>
        <w:tc>
          <w:tcPr>
            <w:tcW w:w="873" w:type="dxa"/>
            <w:vAlign w:val="center"/>
          </w:tcPr>
          <w:p w14:paraId="4F2FEAE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ahun</w:t>
            </w:r>
          </w:p>
        </w:tc>
        <w:tc>
          <w:tcPr>
            <w:tcW w:w="2318" w:type="dxa"/>
            <w:vAlign w:val="center"/>
          </w:tcPr>
          <w:p w14:paraId="7C52C44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aba Saham Biasa (Rp)</w:t>
            </w:r>
          </w:p>
        </w:tc>
        <w:tc>
          <w:tcPr>
            <w:tcW w:w="2024" w:type="dxa"/>
            <w:vAlign w:val="center"/>
          </w:tcPr>
          <w:p w14:paraId="0E40D26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aham Biasa yang Beredar (Rp)</w:t>
            </w:r>
          </w:p>
        </w:tc>
        <w:tc>
          <w:tcPr>
            <w:tcW w:w="1596" w:type="dxa"/>
            <w:vAlign w:val="center"/>
          </w:tcPr>
          <w:p w14:paraId="67D38D0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PS</w:t>
            </w:r>
          </w:p>
        </w:tc>
      </w:tr>
      <w:tr w:rsidR="00496621" w:rsidRPr="004A0787" w14:paraId="30D74C88" w14:textId="77777777" w:rsidTr="000F1DA7">
        <w:tc>
          <w:tcPr>
            <w:tcW w:w="511" w:type="dxa"/>
            <w:vMerge w:val="restart"/>
            <w:vAlign w:val="center"/>
          </w:tcPr>
          <w:p w14:paraId="4A022C5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1008" w:type="dxa"/>
            <w:vMerge w:val="restart"/>
            <w:vAlign w:val="center"/>
          </w:tcPr>
          <w:p w14:paraId="506D263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CES</w:t>
            </w:r>
          </w:p>
        </w:tc>
        <w:tc>
          <w:tcPr>
            <w:tcW w:w="873" w:type="dxa"/>
            <w:vAlign w:val="center"/>
          </w:tcPr>
          <w:p w14:paraId="065F961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1C0E0491" w14:textId="77777777" w:rsidR="00496621" w:rsidRPr="009A60C9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A60C9">
              <w:rPr>
                <w:rFonts w:ascii="Times New Roman" w:hAnsi="Times New Roman" w:cs="Times New Roman"/>
                <w:noProof/>
                <w:sz w:val="24"/>
                <w:szCs w:val="24"/>
              </w:rPr>
              <w:t>1,017,394,917,073</w:t>
            </w:r>
          </w:p>
        </w:tc>
        <w:tc>
          <w:tcPr>
            <w:tcW w:w="2024" w:type="dxa"/>
          </w:tcPr>
          <w:p w14:paraId="60D1ED1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A60C9">
              <w:rPr>
                <w:rFonts w:ascii="Times New Roman" w:hAnsi="Times New Roman" w:cs="Times New Roman"/>
                <w:noProof/>
                <w:sz w:val="24"/>
                <w:szCs w:val="24"/>
              </w:rPr>
              <w:t>17,074,836,037</w:t>
            </w:r>
          </w:p>
        </w:tc>
        <w:tc>
          <w:tcPr>
            <w:tcW w:w="1596" w:type="dxa"/>
          </w:tcPr>
          <w:p w14:paraId="708170F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9,58</w:t>
            </w:r>
          </w:p>
        </w:tc>
      </w:tr>
      <w:tr w:rsidR="00496621" w:rsidRPr="004A0787" w14:paraId="05402728" w14:textId="77777777" w:rsidTr="000F1DA7">
        <w:tc>
          <w:tcPr>
            <w:tcW w:w="511" w:type="dxa"/>
            <w:vMerge/>
          </w:tcPr>
          <w:p w14:paraId="4E9FDC0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65C9554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7D9895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6F76B4C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A60C9">
              <w:rPr>
                <w:rFonts w:ascii="Times New Roman" w:hAnsi="Times New Roman" w:cs="Times New Roman"/>
                <w:noProof/>
                <w:sz w:val="24"/>
                <w:szCs w:val="24"/>
              </w:rPr>
              <w:t>733,195,452,445</w:t>
            </w:r>
          </w:p>
        </w:tc>
        <w:tc>
          <w:tcPr>
            <w:tcW w:w="2024" w:type="dxa"/>
          </w:tcPr>
          <w:p w14:paraId="380339B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A60C9">
              <w:rPr>
                <w:rFonts w:ascii="Times New Roman" w:hAnsi="Times New Roman" w:cs="Times New Roman"/>
                <w:noProof/>
                <w:sz w:val="24"/>
                <w:szCs w:val="24"/>
              </w:rPr>
              <w:t>17,106,935,544</w:t>
            </w:r>
          </w:p>
        </w:tc>
        <w:tc>
          <w:tcPr>
            <w:tcW w:w="1596" w:type="dxa"/>
          </w:tcPr>
          <w:p w14:paraId="6ECB386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2,86</w:t>
            </w:r>
          </w:p>
        </w:tc>
      </w:tr>
      <w:tr w:rsidR="00496621" w:rsidRPr="004A0787" w14:paraId="0A815BB8" w14:textId="77777777" w:rsidTr="000F1DA7">
        <w:tc>
          <w:tcPr>
            <w:tcW w:w="511" w:type="dxa"/>
            <w:vMerge/>
          </w:tcPr>
          <w:p w14:paraId="092AEBB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4EA0CE0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A0DA00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47C0846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A60C9">
              <w:rPr>
                <w:rFonts w:ascii="Times New Roman" w:hAnsi="Times New Roman" w:cs="Times New Roman"/>
                <w:noProof/>
                <w:sz w:val="24"/>
                <w:szCs w:val="24"/>
              </w:rPr>
              <w:t>690,770,530,338</w:t>
            </w:r>
          </w:p>
        </w:tc>
        <w:tc>
          <w:tcPr>
            <w:tcW w:w="2024" w:type="dxa"/>
          </w:tcPr>
          <w:p w14:paraId="3FA36FA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A60C9">
              <w:rPr>
                <w:rFonts w:ascii="Times New Roman" w:hAnsi="Times New Roman" w:cs="Times New Roman"/>
                <w:noProof/>
                <w:sz w:val="24"/>
                <w:szCs w:val="24"/>
              </w:rPr>
              <w:t>17,106,935,544</w:t>
            </w:r>
          </w:p>
        </w:tc>
        <w:tc>
          <w:tcPr>
            <w:tcW w:w="1596" w:type="dxa"/>
          </w:tcPr>
          <w:p w14:paraId="7BFF418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0,38</w:t>
            </w:r>
          </w:p>
        </w:tc>
      </w:tr>
      <w:tr w:rsidR="00496621" w:rsidRPr="004A0787" w14:paraId="2A25557A" w14:textId="77777777" w:rsidTr="000F1DA7">
        <w:tc>
          <w:tcPr>
            <w:tcW w:w="511" w:type="dxa"/>
            <w:vMerge/>
          </w:tcPr>
          <w:p w14:paraId="1FA8519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174E42E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06A65B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7CCD4C0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A60C9">
              <w:rPr>
                <w:rFonts w:ascii="Times New Roman" w:hAnsi="Times New Roman" w:cs="Times New Roman"/>
                <w:sz w:val="24"/>
                <w:szCs w:val="24"/>
              </w:rPr>
              <w:t>664,342,863,394</w:t>
            </w:r>
          </w:p>
        </w:tc>
        <w:tc>
          <w:tcPr>
            <w:tcW w:w="2024" w:type="dxa"/>
          </w:tcPr>
          <w:p w14:paraId="6AEBE43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A60C9">
              <w:rPr>
                <w:rFonts w:ascii="Times New Roman" w:hAnsi="Times New Roman" w:cs="Times New Roman"/>
                <w:noProof/>
                <w:sz w:val="24"/>
                <w:szCs w:val="24"/>
              </w:rPr>
              <w:t>17,106,935,544</w:t>
            </w:r>
          </w:p>
        </w:tc>
        <w:tc>
          <w:tcPr>
            <w:tcW w:w="1596" w:type="dxa"/>
          </w:tcPr>
          <w:p w14:paraId="769E18A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8,83</w:t>
            </w:r>
          </w:p>
        </w:tc>
      </w:tr>
      <w:tr w:rsidR="00496621" w:rsidRPr="004A0787" w14:paraId="7D0FF212" w14:textId="77777777" w:rsidTr="000F1DA7">
        <w:tc>
          <w:tcPr>
            <w:tcW w:w="511" w:type="dxa"/>
            <w:vMerge w:val="restart"/>
            <w:vAlign w:val="center"/>
          </w:tcPr>
          <w:p w14:paraId="754CFED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1008" w:type="dxa"/>
            <w:vMerge w:val="restart"/>
            <w:vAlign w:val="center"/>
          </w:tcPr>
          <w:p w14:paraId="25D8551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ATA</w:t>
            </w:r>
          </w:p>
        </w:tc>
        <w:tc>
          <w:tcPr>
            <w:tcW w:w="873" w:type="dxa"/>
            <w:vAlign w:val="center"/>
          </w:tcPr>
          <w:p w14:paraId="77444F6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12A727A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8B1148">
              <w:rPr>
                <w:rFonts w:ascii="Times New Roman" w:hAnsi="Times New Roman" w:cs="Times New Roman"/>
                <w:noProof/>
                <w:sz w:val="24"/>
                <w:szCs w:val="24"/>
              </w:rPr>
              <w:t>23.441.33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31A896E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300.000.000</w:t>
            </w:r>
          </w:p>
        </w:tc>
        <w:tc>
          <w:tcPr>
            <w:tcW w:w="1596" w:type="dxa"/>
          </w:tcPr>
          <w:p w14:paraId="2BB2952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8B1148">
              <w:rPr>
                <w:rFonts w:ascii="Times New Roman" w:hAnsi="Times New Roman" w:cs="Times New Roman"/>
                <w:noProof/>
                <w:sz w:val="24"/>
                <w:szCs w:val="24"/>
              </w:rPr>
              <w:t>18,03</w:t>
            </w:r>
          </w:p>
        </w:tc>
      </w:tr>
      <w:tr w:rsidR="00496621" w:rsidRPr="004A0787" w14:paraId="6A9D4F7D" w14:textId="77777777" w:rsidTr="000F1DA7">
        <w:tc>
          <w:tcPr>
            <w:tcW w:w="511" w:type="dxa"/>
            <w:vMerge/>
            <w:vAlign w:val="center"/>
          </w:tcPr>
          <w:p w14:paraId="67C689A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469AF7A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21C69E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5718D79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8B1148">
              <w:rPr>
                <w:rFonts w:ascii="Times New Roman" w:hAnsi="Times New Roman" w:cs="Times New Roman"/>
                <w:noProof/>
                <w:sz w:val="24"/>
                <w:szCs w:val="24"/>
              </w:rPr>
              <w:t>177.761.03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6F1430B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300.000.000</w:t>
            </w:r>
          </w:p>
        </w:tc>
        <w:tc>
          <w:tcPr>
            <w:tcW w:w="1596" w:type="dxa"/>
          </w:tcPr>
          <w:p w14:paraId="749DF3C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8B1148">
              <w:rPr>
                <w:rFonts w:ascii="Times New Roman" w:hAnsi="Times New Roman" w:cs="Times New Roman"/>
                <w:noProof/>
                <w:sz w:val="24"/>
                <w:szCs w:val="24"/>
              </w:rPr>
              <w:t>136,74</w:t>
            </w:r>
          </w:p>
        </w:tc>
      </w:tr>
      <w:tr w:rsidR="00496621" w:rsidRPr="004A0787" w14:paraId="7A926D7E" w14:textId="77777777" w:rsidTr="000F1DA7">
        <w:tc>
          <w:tcPr>
            <w:tcW w:w="511" w:type="dxa"/>
            <w:vMerge/>
            <w:vAlign w:val="center"/>
          </w:tcPr>
          <w:p w14:paraId="2FFF4B8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70020B3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975BA5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54796DD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1.207.969.000</w:t>
            </w:r>
          </w:p>
        </w:tc>
        <w:tc>
          <w:tcPr>
            <w:tcW w:w="2024" w:type="dxa"/>
          </w:tcPr>
          <w:p w14:paraId="5177EF0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300.000.000</w:t>
            </w:r>
          </w:p>
        </w:tc>
        <w:tc>
          <w:tcPr>
            <w:tcW w:w="1596" w:type="dxa"/>
          </w:tcPr>
          <w:p w14:paraId="011AC20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9,39</w:t>
            </w:r>
          </w:p>
        </w:tc>
      </w:tr>
      <w:tr w:rsidR="00496621" w:rsidRPr="004A0787" w14:paraId="1C520B7D" w14:textId="77777777" w:rsidTr="000F1DA7">
        <w:tc>
          <w:tcPr>
            <w:tcW w:w="511" w:type="dxa"/>
            <w:vMerge/>
            <w:vAlign w:val="center"/>
          </w:tcPr>
          <w:p w14:paraId="5E7F6AA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592B024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2040CF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5071C35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05.916.570.000</w:t>
            </w:r>
          </w:p>
        </w:tc>
        <w:tc>
          <w:tcPr>
            <w:tcW w:w="2024" w:type="dxa"/>
          </w:tcPr>
          <w:p w14:paraId="375F73C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300.000.000</w:t>
            </w:r>
          </w:p>
        </w:tc>
        <w:tc>
          <w:tcPr>
            <w:tcW w:w="1596" w:type="dxa"/>
          </w:tcPr>
          <w:p w14:paraId="63E9D30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81,47</w:t>
            </w:r>
          </w:p>
        </w:tc>
      </w:tr>
      <w:tr w:rsidR="00496621" w:rsidRPr="004A0787" w14:paraId="324FDA07" w14:textId="77777777" w:rsidTr="000F1DA7">
        <w:tc>
          <w:tcPr>
            <w:tcW w:w="511" w:type="dxa"/>
            <w:vMerge w:val="restart"/>
            <w:vAlign w:val="center"/>
          </w:tcPr>
          <w:p w14:paraId="128F809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</w:p>
        </w:tc>
        <w:tc>
          <w:tcPr>
            <w:tcW w:w="1008" w:type="dxa"/>
            <w:vMerge w:val="restart"/>
            <w:vAlign w:val="center"/>
          </w:tcPr>
          <w:p w14:paraId="26460EC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CSAP</w:t>
            </w:r>
          </w:p>
        </w:tc>
        <w:tc>
          <w:tcPr>
            <w:tcW w:w="873" w:type="dxa"/>
            <w:vAlign w:val="center"/>
          </w:tcPr>
          <w:p w14:paraId="68B2D3C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2F730BB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0.833.682.000</w:t>
            </w:r>
          </w:p>
        </w:tc>
        <w:tc>
          <w:tcPr>
            <w:tcW w:w="2024" w:type="dxa"/>
          </w:tcPr>
          <w:p w14:paraId="6B95AC4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.458.352.920</w:t>
            </w:r>
          </w:p>
        </w:tc>
        <w:tc>
          <w:tcPr>
            <w:tcW w:w="1596" w:type="dxa"/>
          </w:tcPr>
          <w:p w14:paraId="67FEBAC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,64</w:t>
            </w:r>
          </w:p>
        </w:tc>
      </w:tr>
      <w:tr w:rsidR="00496621" w:rsidRPr="004A0787" w14:paraId="06E352EF" w14:textId="77777777" w:rsidTr="000F1DA7">
        <w:tc>
          <w:tcPr>
            <w:tcW w:w="511" w:type="dxa"/>
            <w:vMerge/>
            <w:vAlign w:val="center"/>
          </w:tcPr>
          <w:p w14:paraId="3C6C1CC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1A99D1A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A0C735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6AB2C17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0.477.744.000</w:t>
            </w:r>
          </w:p>
        </w:tc>
        <w:tc>
          <w:tcPr>
            <w:tcW w:w="2024" w:type="dxa"/>
          </w:tcPr>
          <w:p w14:paraId="66B5477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.458.352.920</w:t>
            </w:r>
          </w:p>
        </w:tc>
        <w:tc>
          <w:tcPr>
            <w:tcW w:w="1596" w:type="dxa"/>
          </w:tcPr>
          <w:p w14:paraId="5383EB3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,57</w:t>
            </w:r>
          </w:p>
        </w:tc>
      </w:tr>
      <w:tr w:rsidR="00496621" w:rsidRPr="004A0787" w14:paraId="34EF2C78" w14:textId="77777777" w:rsidTr="000F1DA7">
        <w:tc>
          <w:tcPr>
            <w:tcW w:w="511" w:type="dxa"/>
            <w:vMerge/>
            <w:vAlign w:val="center"/>
          </w:tcPr>
          <w:p w14:paraId="59F145E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1813C02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8BE8C9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5123D46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1.514.218.000</w:t>
            </w:r>
          </w:p>
        </w:tc>
        <w:tc>
          <w:tcPr>
            <w:tcW w:w="2024" w:type="dxa"/>
          </w:tcPr>
          <w:p w14:paraId="6697FD3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.458.352.920</w:t>
            </w:r>
          </w:p>
        </w:tc>
        <w:tc>
          <w:tcPr>
            <w:tcW w:w="1596" w:type="dxa"/>
          </w:tcPr>
          <w:p w14:paraId="6FDAB8C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7,44</w:t>
            </w:r>
          </w:p>
        </w:tc>
      </w:tr>
      <w:tr w:rsidR="00496621" w:rsidRPr="004A0787" w14:paraId="0F194286" w14:textId="77777777" w:rsidTr="000F1DA7">
        <w:tc>
          <w:tcPr>
            <w:tcW w:w="511" w:type="dxa"/>
            <w:vMerge/>
            <w:vAlign w:val="center"/>
          </w:tcPr>
          <w:p w14:paraId="5689B56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7C01515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99B3CE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337CDF0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9.115.408.000</w:t>
            </w:r>
          </w:p>
        </w:tc>
        <w:tc>
          <w:tcPr>
            <w:tcW w:w="2024" w:type="dxa"/>
          </w:tcPr>
          <w:p w14:paraId="58842F2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.458.352.920</w:t>
            </w:r>
          </w:p>
        </w:tc>
        <w:tc>
          <w:tcPr>
            <w:tcW w:w="1596" w:type="dxa"/>
          </w:tcPr>
          <w:p w14:paraId="621307A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3,63</w:t>
            </w:r>
          </w:p>
        </w:tc>
      </w:tr>
      <w:tr w:rsidR="00496621" w:rsidRPr="004A0787" w14:paraId="1FB4A022" w14:textId="77777777" w:rsidTr="000F1DA7">
        <w:tc>
          <w:tcPr>
            <w:tcW w:w="511" w:type="dxa"/>
            <w:vMerge w:val="restart"/>
            <w:vAlign w:val="center"/>
          </w:tcPr>
          <w:p w14:paraId="5719D2A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1008" w:type="dxa"/>
            <w:vMerge w:val="restart"/>
            <w:vAlign w:val="center"/>
          </w:tcPr>
          <w:p w14:paraId="14B2ADC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RAA</w:t>
            </w:r>
          </w:p>
        </w:tc>
        <w:tc>
          <w:tcPr>
            <w:tcW w:w="873" w:type="dxa"/>
            <w:vAlign w:val="center"/>
          </w:tcPr>
          <w:p w14:paraId="25C0863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65EA32F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95.066.452.000</w:t>
            </w:r>
          </w:p>
        </w:tc>
        <w:tc>
          <w:tcPr>
            <w:tcW w:w="2024" w:type="dxa"/>
          </w:tcPr>
          <w:p w14:paraId="64B2FE8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.190.000.000</w:t>
            </w:r>
          </w:p>
        </w:tc>
        <w:tc>
          <w:tcPr>
            <w:tcW w:w="1596" w:type="dxa"/>
          </w:tcPr>
          <w:p w14:paraId="41DB937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2</w:t>
            </w:r>
          </w:p>
        </w:tc>
      </w:tr>
      <w:tr w:rsidR="00496621" w:rsidRPr="004A0787" w14:paraId="44DA2D49" w14:textId="77777777" w:rsidTr="000F1DA7">
        <w:tc>
          <w:tcPr>
            <w:tcW w:w="511" w:type="dxa"/>
            <w:vMerge/>
            <w:vAlign w:val="center"/>
          </w:tcPr>
          <w:p w14:paraId="6F700DC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8CD1B1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F959AE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1963427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12.004.625.000</w:t>
            </w:r>
          </w:p>
        </w:tc>
        <w:tc>
          <w:tcPr>
            <w:tcW w:w="2024" w:type="dxa"/>
          </w:tcPr>
          <w:p w14:paraId="0FF9A6D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.181.076.859</w:t>
            </w:r>
          </w:p>
        </w:tc>
        <w:tc>
          <w:tcPr>
            <w:tcW w:w="1596" w:type="dxa"/>
          </w:tcPr>
          <w:p w14:paraId="7781AD1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92</w:t>
            </w:r>
          </w:p>
        </w:tc>
      </w:tr>
      <w:tr w:rsidR="00496621" w:rsidRPr="004A0787" w14:paraId="0366A86E" w14:textId="77777777" w:rsidTr="000F1DA7">
        <w:trPr>
          <w:trHeight w:val="90"/>
        </w:trPr>
        <w:tc>
          <w:tcPr>
            <w:tcW w:w="511" w:type="dxa"/>
            <w:vMerge/>
            <w:vAlign w:val="center"/>
          </w:tcPr>
          <w:p w14:paraId="010832F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297373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E2D455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59CB021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03351">
              <w:rPr>
                <w:rFonts w:ascii="Times New Roman" w:hAnsi="Times New Roman" w:cs="Times New Roman"/>
                <w:noProof/>
                <w:sz w:val="24"/>
                <w:szCs w:val="24"/>
              </w:rPr>
              <w:t>1.012.375.63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5C1B69B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03351">
              <w:rPr>
                <w:rFonts w:ascii="Times New Roman" w:hAnsi="Times New Roman" w:cs="Times New Roman"/>
                <w:noProof/>
                <w:sz w:val="24"/>
                <w:szCs w:val="24"/>
              </w:rPr>
              <w:t>15.858.157.216</w:t>
            </w:r>
          </w:p>
        </w:tc>
        <w:tc>
          <w:tcPr>
            <w:tcW w:w="1596" w:type="dxa"/>
          </w:tcPr>
          <w:p w14:paraId="22B48BD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03351">
              <w:rPr>
                <w:rFonts w:ascii="Times New Roman" w:hAnsi="Times New Roman" w:cs="Times New Roman"/>
                <w:noProof/>
                <w:sz w:val="24"/>
                <w:szCs w:val="24"/>
              </w:rPr>
              <w:t>63,68</w:t>
            </w:r>
          </w:p>
        </w:tc>
      </w:tr>
      <w:tr w:rsidR="00496621" w:rsidRPr="004A0787" w14:paraId="5E654A82" w14:textId="77777777" w:rsidTr="000F1DA7">
        <w:tc>
          <w:tcPr>
            <w:tcW w:w="511" w:type="dxa"/>
            <w:vMerge/>
            <w:vAlign w:val="center"/>
          </w:tcPr>
          <w:p w14:paraId="1458433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916E10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DC4B4A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1E5300A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03351">
              <w:rPr>
                <w:rFonts w:ascii="Times New Roman" w:hAnsi="Times New Roman" w:cs="Times New Roman"/>
                <w:noProof/>
                <w:sz w:val="24"/>
                <w:szCs w:val="24"/>
              </w:rPr>
              <w:t>1.012.872.95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714BB61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03351">
              <w:rPr>
                <w:rFonts w:ascii="Times New Roman" w:hAnsi="Times New Roman" w:cs="Times New Roman"/>
                <w:noProof/>
                <w:sz w:val="24"/>
                <w:szCs w:val="24"/>
              </w:rPr>
              <w:t>15.858.157.216</w:t>
            </w:r>
          </w:p>
        </w:tc>
        <w:tc>
          <w:tcPr>
            <w:tcW w:w="1596" w:type="dxa"/>
          </w:tcPr>
          <w:p w14:paraId="0094900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03351">
              <w:rPr>
                <w:rFonts w:ascii="Times New Roman" w:hAnsi="Times New Roman" w:cs="Times New Roman"/>
                <w:noProof/>
                <w:sz w:val="24"/>
                <w:szCs w:val="24"/>
              </w:rPr>
              <w:t>63,87</w:t>
            </w:r>
          </w:p>
        </w:tc>
      </w:tr>
      <w:tr w:rsidR="00496621" w:rsidRPr="004A0787" w14:paraId="53B822F0" w14:textId="77777777" w:rsidTr="000F1DA7">
        <w:tc>
          <w:tcPr>
            <w:tcW w:w="511" w:type="dxa"/>
            <w:vMerge w:val="restart"/>
            <w:vAlign w:val="center"/>
          </w:tcPr>
          <w:p w14:paraId="6EE8366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</w:p>
        </w:tc>
        <w:tc>
          <w:tcPr>
            <w:tcW w:w="1008" w:type="dxa"/>
            <w:vMerge w:val="restart"/>
            <w:vAlign w:val="center"/>
          </w:tcPr>
          <w:p w14:paraId="5D7B857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GJTL</w:t>
            </w:r>
          </w:p>
        </w:tc>
        <w:tc>
          <w:tcPr>
            <w:tcW w:w="873" w:type="dxa"/>
            <w:vAlign w:val="center"/>
          </w:tcPr>
          <w:p w14:paraId="66BC699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652ACE1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03351">
              <w:rPr>
                <w:rFonts w:ascii="Times New Roman" w:hAnsi="Times New Roman" w:cs="Times New Roman"/>
                <w:noProof/>
                <w:sz w:val="24"/>
                <w:szCs w:val="24"/>
              </w:rPr>
              <w:t>269.10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36324B1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3.484.408.600</w:t>
            </w:r>
          </w:p>
        </w:tc>
        <w:tc>
          <w:tcPr>
            <w:tcW w:w="1596" w:type="dxa"/>
          </w:tcPr>
          <w:p w14:paraId="4276697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77,23</w:t>
            </w:r>
          </w:p>
        </w:tc>
      </w:tr>
      <w:tr w:rsidR="00496621" w:rsidRPr="004A0787" w14:paraId="07CA4AAB" w14:textId="77777777" w:rsidTr="000F1DA7">
        <w:tc>
          <w:tcPr>
            <w:tcW w:w="511" w:type="dxa"/>
            <w:vMerge/>
          </w:tcPr>
          <w:p w14:paraId="5A2139F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7B8837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C98D09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5D87E31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103351">
              <w:rPr>
                <w:rFonts w:ascii="Times New Roman" w:hAnsi="Times New Roman" w:cs="Times New Roman"/>
                <w:noProof/>
                <w:sz w:val="24"/>
                <w:szCs w:val="24"/>
              </w:rPr>
              <w:t>320.37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411FAAD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3.484.408.600</w:t>
            </w:r>
          </w:p>
        </w:tc>
        <w:tc>
          <w:tcPr>
            <w:tcW w:w="1596" w:type="dxa"/>
          </w:tcPr>
          <w:p w14:paraId="76E9F0D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91,94</w:t>
            </w:r>
          </w:p>
        </w:tc>
      </w:tr>
      <w:tr w:rsidR="00496621" w:rsidRPr="004A0787" w14:paraId="24F0401A" w14:textId="77777777" w:rsidTr="000F1DA7">
        <w:trPr>
          <w:trHeight w:val="90"/>
        </w:trPr>
        <w:tc>
          <w:tcPr>
            <w:tcW w:w="511" w:type="dxa"/>
            <w:vMerge/>
          </w:tcPr>
          <w:p w14:paraId="769F49A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7DA5D9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F4571D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562D85A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80.49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2B6DEA6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3.484.408.600</w:t>
            </w:r>
          </w:p>
        </w:tc>
        <w:tc>
          <w:tcPr>
            <w:tcW w:w="1596" w:type="dxa"/>
          </w:tcPr>
          <w:p w14:paraId="32C75AB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</w:t>
            </w:r>
          </w:p>
        </w:tc>
      </w:tr>
      <w:tr w:rsidR="00496621" w:rsidRPr="004A0787" w14:paraId="1EE9F678" w14:textId="77777777" w:rsidTr="000F1DA7">
        <w:tc>
          <w:tcPr>
            <w:tcW w:w="511" w:type="dxa"/>
            <w:vMerge/>
          </w:tcPr>
          <w:p w14:paraId="2FD7F79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B41528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407477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064CFB2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181.38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524B714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3.484.408.600</w:t>
            </w:r>
          </w:p>
        </w:tc>
        <w:tc>
          <w:tcPr>
            <w:tcW w:w="1596" w:type="dxa"/>
          </w:tcPr>
          <w:p w14:paraId="3345FC3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52</w:t>
            </w:r>
          </w:p>
        </w:tc>
      </w:tr>
      <w:tr w:rsidR="00496621" w:rsidRPr="004A0787" w14:paraId="70328833" w14:textId="77777777" w:rsidTr="000F1DA7">
        <w:tc>
          <w:tcPr>
            <w:tcW w:w="511" w:type="dxa"/>
            <w:vMerge w:val="restart"/>
            <w:vAlign w:val="center"/>
          </w:tcPr>
          <w:p w14:paraId="10A1125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</w:p>
        </w:tc>
        <w:tc>
          <w:tcPr>
            <w:tcW w:w="1008" w:type="dxa"/>
            <w:vMerge w:val="restart"/>
            <w:vAlign w:val="center"/>
          </w:tcPr>
          <w:p w14:paraId="0E48742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KAI</w:t>
            </w:r>
          </w:p>
        </w:tc>
        <w:tc>
          <w:tcPr>
            <w:tcW w:w="873" w:type="dxa"/>
            <w:vAlign w:val="center"/>
          </w:tcPr>
          <w:p w14:paraId="0C9D0E5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003C7B2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67.574.99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2B4D1C3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12.297.784.282</w:t>
            </w:r>
          </w:p>
        </w:tc>
        <w:tc>
          <w:tcPr>
            <w:tcW w:w="1596" w:type="dxa"/>
          </w:tcPr>
          <w:p w14:paraId="4840921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5,49</w:t>
            </w:r>
          </w:p>
        </w:tc>
      </w:tr>
      <w:tr w:rsidR="00496621" w:rsidRPr="004A0787" w14:paraId="6974DD46" w14:textId="77777777" w:rsidTr="000F1DA7">
        <w:tc>
          <w:tcPr>
            <w:tcW w:w="511" w:type="dxa"/>
            <w:vMerge/>
            <w:vAlign w:val="center"/>
          </w:tcPr>
          <w:p w14:paraId="5D9FFDA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5DD36DC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326366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3C026E4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70.776.9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444D779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13.305.799.387</w:t>
            </w:r>
          </w:p>
        </w:tc>
        <w:tc>
          <w:tcPr>
            <w:tcW w:w="1596" w:type="dxa"/>
          </w:tcPr>
          <w:p w14:paraId="6AF238A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5,32 </w:t>
            </w:r>
          </w:p>
        </w:tc>
      </w:tr>
      <w:tr w:rsidR="00496621" w:rsidRPr="004A0787" w14:paraId="2ABBB028" w14:textId="77777777" w:rsidTr="000F1DA7">
        <w:tc>
          <w:tcPr>
            <w:tcW w:w="511" w:type="dxa"/>
            <w:vMerge/>
            <w:vAlign w:val="center"/>
          </w:tcPr>
          <w:p w14:paraId="4359A8A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61A83A4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DCFA7C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72655BA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55.975.292.015</w:t>
            </w:r>
          </w:p>
        </w:tc>
        <w:tc>
          <w:tcPr>
            <w:tcW w:w="2024" w:type="dxa"/>
          </w:tcPr>
          <w:p w14:paraId="357A235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13.305.799.387</w:t>
            </w:r>
          </w:p>
        </w:tc>
        <w:tc>
          <w:tcPr>
            <w:tcW w:w="1596" w:type="dxa"/>
          </w:tcPr>
          <w:p w14:paraId="29AB467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4,21</w:t>
            </w:r>
          </w:p>
        </w:tc>
      </w:tr>
      <w:tr w:rsidR="00496621" w:rsidRPr="004A0787" w14:paraId="7204C995" w14:textId="77777777" w:rsidTr="000F1DA7">
        <w:tc>
          <w:tcPr>
            <w:tcW w:w="511" w:type="dxa"/>
            <w:vMerge/>
            <w:vAlign w:val="center"/>
          </w:tcPr>
          <w:p w14:paraId="7D61AF5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2790A16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28BDAF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7A5CB9B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37.361.338.056</w:t>
            </w:r>
          </w:p>
        </w:tc>
        <w:tc>
          <w:tcPr>
            <w:tcW w:w="2024" w:type="dxa"/>
          </w:tcPr>
          <w:p w14:paraId="524E202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13.305.799.387</w:t>
            </w:r>
          </w:p>
        </w:tc>
        <w:tc>
          <w:tcPr>
            <w:tcW w:w="1596" w:type="dxa"/>
          </w:tcPr>
          <w:p w14:paraId="1A34AE0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2,81 </w:t>
            </w:r>
          </w:p>
        </w:tc>
      </w:tr>
      <w:tr w:rsidR="00496621" w:rsidRPr="004A0787" w14:paraId="74DA9A52" w14:textId="77777777" w:rsidTr="000F1DA7">
        <w:tc>
          <w:tcPr>
            <w:tcW w:w="511" w:type="dxa"/>
            <w:vMerge w:val="restart"/>
            <w:vAlign w:val="center"/>
          </w:tcPr>
          <w:p w14:paraId="3CB65C2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</w:p>
        </w:tc>
        <w:tc>
          <w:tcPr>
            <w:tcW w:w="1008" w:type="dxa"/>
            <w:vMerge w:val="restart"/>
            <w:vAlign w:val="center"/>
          </w:tcPr>
          <w:p w14:paraId="3AFB1EB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MAS</w:t>
            </w:r>
          </w:p>
        </w:tc>
        <w:tc>
          <w:tcPr>
            <w:tcW w:w="873" w:type="dxa"/>
            <w:vAlign w:val="center"/>
          </w:tcPr>
          <w:p w14:paraId="4ED6095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0430B3D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70.060.341.679</w:t>
            </w:r>
          </w:p>
        </w:tc>
        <w:tc>
          <w:tcPr>
            <w:tcW w:w="2024" w:type="dxa"/>
          </w:tcPr>
          <w:p w14:paraId="5B70B85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.765.278.412</w:t>
            </w:r>
          </w:p>
        </w:tc>
        <w:tc>
          <w:tcPr>
            <w:tcW w:w="1596" w:type="dxa"/>
          </w:tcPr>
          <w:p w14:paraId="0E5BDA8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1,50</w:t>
            </w:r>
          </w:p>
        </w:tc>
      </w:tr>
      <w:tr w:rsidR="00496621" w:rsidRPr="004A0787" w14:paraId="3CCA4BF8" w14:textId="77777777" w:rsidTr="000F1DA7">
        <w:tc>
          <w:tcPr>
            <w:tcW w:w="511" w:type="dxa"/>
            <w:vMerge/>
          </w:tcPr>
          <w:p w14:paraId="015F279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3A7F743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6998AE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0B7315C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45.893.197.750</w:t>
            </w:r>
          </w:p>
        </w:tc>
        <w:tc>
          <w:tcPr>
            <w:tcW w:w="2024" w:type="dxa"/>
          </w:tcPr>
          <w:p w14:paraId="5916C31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.101.074.212</w:t>
            </w:r>
          </w:p>
        </w:tc>
        <w:tc>
          <w:tcPr>
            <w:tcW w:w="1596" w:type="dxa"/>
          </w:tcPr>
          <w:p w14:paraId="5948113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76,03</w:t>
            </w:r>
          </w:p>
        </w:tc>
      </w:tr>
      <w:tr w:rsidR="00496621" w:rsidRPr="004A0787" w14:paraId="3CBBEA92" w14:textId="77777777" w:rsidTr="000F1DA7">
        <w:tc>
          <w:tcPr>
            <w:tcW w:w="511" w:type="dxa"/>
            <w:vMerge/>
          </w:tcPr>
          <w:p w14:paraId="37D137C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70554FC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3E1EBD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5D20940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64.778.000.000</w:t>
            </w:r>
          </w:p>
        </w:tc>
        <w:tc>
          <w:tcPr>
            <w:tcW w:w="2024" w:type="dxa"/>
          </w:tcPr>
          <w:p w14:paraId="45DCC2D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.994.000.000</w:t>
            </w:r>
          </w:p>
        </w:tc>
        <w:tc>
          <w:tcPr>
            <w:tcW w:w="1596" w:type="dxa"/>
          </w:tcPr>
          <w:p w14:paraId="412B7F3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6,29</w:t>
            </w:r>
          </w:p>
        </w:tc>
      </w:tr>
      <w:tr w:rsidR="00496621" w:rsidRPr="004A0787" w14:paraId="6FF35DFC" w14:textId="77777777" w:rsidTr="000F1DA7">
        <w:tc>
          <w:tcPr>
            <w:tcW w:w="511" w:type="dxa"/>
            <w:vMerge/>
          </w:tcPr>
          <w:p w14:paraId="1022C67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2124C4D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AA0E88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2A05CDF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43.499.000.000</w:t>
            </w:r>
          </w:p>
        </w:tc>
        <w:tc>
          <w:tcPr>
            <w:tcW w:w="2024" w:type="dxa"/>
          </w:tcPr>
          <w:p w14:paraId="3BBAB89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.994.000.000</w:t>
            </w:r>
          </w:p>
        </w:tc>
        <w:tc>
          <w:tcPr>
            <w:tcW w:w="1596" w:type="dxa"/>
          </w:tcPr>
          <w:p w14:paraId="0549815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1,03</w:t>
            </w:r>
          </w:p>
        </w:tc>
      </w:tr>
      <w:tr w:rsidR="00496621" w:rsidRPr="004A0787" w14:paraId="6ABB9A18" w14:textId="77777777" w:rsidTr="000F1DA7">
        <w:tc>
          <w:tcPr>
            <w:tcW w:w="511" w:type="dxa"/>
            <w:vMerge w:val="restart"/>
            <w:vAlign w:val="center"/>
          </w:tcPr>
          <w:p w14:paraId="6669910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  <w:tc>
          <w:tcPr>
            <w:tcW w:w="1008" w:type="dxa"/>
            <w:vMerge w:val="restart"/>
            <w:vAlign w:val="center"/>
          </w:tcPr>
          <w:p w14:paraId="7AED4C0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KICI</w:t>
            </w:r>
          </w:p>
        </w:tc>
        <w:tc>
          <w:tcPr>
            <w:tcW w:w="873" w:type="dxa"/>
            <w:vAlign w:val="center"/>
          </w:tcPr>
          <w:p w14:paraId="7C8B636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0A70D71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3.172.619.509</w:t>
            </w:r>
          </w:p>
        </w:tc>
        <w:tc>
          <w:tcPr>
            <w:tcW w:w="2024" w:type="dxa"/>
          </w:tcPr>
          <w:p w14:paraId="25F72B4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276.000.000</w:t>
            </w:r>
          </w:p>
        </w:tc>
        <w:tc>
          <w:tcPr>
            <w:tcW w:w="1596" w:type="dxa"/>
          </w:tcPr>
          <w:p w14:paraId="1644DC1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11,49</w:t>
            </w:r>
          </w:p>
        </w:tc>
      </w:tr>
      <w:tr w:rsidR="00496621" w:rsidRPr="004A0787" w14:paraId="0ECB5DA7" w14:textId="77777777" w:rsidTr="000F1DA7">
        <w:tc>
          <w:tcPr>
            <w:tcW w:w="511" w:type="dxa"/>
            <w:vMerge/>
          </w:tcPr>
          <w:p w14:paraId="3A1378B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180AD0D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1FA58B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2C2B30F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10.658.558</w:t>
            </w:r>
          </w:p>
        </w:tc>
        <w:tc>
          <w:tcPr>
            <w:tcW w:w="2024" w:type="dxa"/>
          </w:tcPr>
          <w:p w14:paraId="10013EC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276.000.000</w:t>
            </w:r>
          </w:p>
        </w:tc>
        <w:tc>
          <w:tcPr>
            <w:tcW w:w="1596" w:type="dxa"/>
          </w:tcPr>
          <w:p w14:paraId="1AD23F1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0,04 </w:t>
            </w:r>
          </w:p>
        </w:tc>
      </w:tr>
      <w:tr w:rsidR="00496621" w:rsidRPr="004A0787" w14:paraId="292246D5" w14:textId="77777777" w:rsidTr="000F1DA7">
        <w:tc>
          <w:tcPr>
            <w:tcW w:w="511" w:type="dxa"/>
            <w:vMerge/>
          </w:tcPr>
          <w:p w14:paraId="2AD492A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380AF95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80C754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30FC8D4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21.701.439.355</w:t>
            </w:r>
          </w:p>
        </w:tc>
        <w:tc>
          <w:tcPr>
            <w:tcW w:w="2024" w:type="dxa"/>
          </w:tcPr>
          <w:p w14:paraId="63C5684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276.000.000</w:t>
            </w:r>
          </w:p>
        </w:tc>
        <w:tc>
          <w:tcPr>
            <w:tcW w:w="1596" w:type="dxa"/>
          </w:tcPr>
          <w:p w14:paraId="273EA3E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78,63</w:t>
            </w:r>
          </w:p>
        </w:tc>
      </w:tr>
      <w:tr w:rsidR="00496621" w:rsidRPr="004A0787" w14:paraId="245B3712" w14:textId="77777777" w:rsidTr="000F1DA7">
        <w:tc>
          <w:tcPr>
            <w:tcW w:w="511" w:type="dxa"/>
            <w:vMerge/>
          </w:tcPr>
          <w:p w14:paraId="23042D8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725346D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FD1AC2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29C62C5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431.268.042</w:t>
            </w:r>
          </w:p>
        </w:tc>
        <w:tc>
          <w:tcPr>
            <w:tcW w:w="2024" w:type="dxa"/>
          </w:tcPr>
          <w:p w14:paraId="32A0975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276.000.000</w:t>
            </w:r>
          </w:p>
        </w:tc>
        <w:tc>
          <w:tcPr>
            <w:tcW w:w="1596" w:type="dxa"/>
          </w:tcPr>
          <w:p w14:paraId="55D9ECB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1,56</w:t>
            </w:r>
          </w:p>
        </w:tc>
      </w:tr>
      <w:tr w:rsidR="00496621" w:rsidRPr="004A0787" w14:paraId="0F809FE4" w14:textId="77777777" w:rsidTr="000F1DA7">
        <w:tc>
          <w:tcPr>
            <w:tcW w:w="511" w:type="dxa"/>
            <w:vMerge w:val="restart"/>
            <w:vAlign w:val="center"/>
          </w:tcPr>
          <w:p w14:paraId="5A5C7A6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1008" w:type="dxa"/>
            <w:vMerge w:val="restart"/>
            <w:vAlign w:val="center"/>
          </w:tcPr>
          <w:p w14:paraId="28D11C4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PPF</w:t>
            </w:r>
          </w:p>
        </w:tc>
        <w:tc>
          <w:tcPr>
            <w:tcW w:w="873" w:type="dxa"/>
            <w:vAlign w:val="center"/>
          </w:tcPr>
          <w:p w14:paraId="7936E5F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4A20756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366.884.000.000</w:t>
            </w:r>
          </w:p>
        </w:tc>
        <w:tc>
          <w:tcPr>
            <w:tcW w:w="2024" w:type="dxa"/>
          </w:tcPr>
          <w:p w14:paraId="5A45512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.780.000.000</w:t>
            </w:r>
          </w:p>
        </w:tc>
        <w:tc>
          <w:tcPr>
            <w:tcW w:w="1596" w:type="dxa"/>
          </w:tcPr>
          <w:p w14:paraId="30462ED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92</w:t>
            </w:r>
          </w:p>
        </w:tc>
      </w:tr>
      <w:tr w:rsidR="00496621" w:rsidRPr="004A0787" w14:paraId="4F97FEB7" w14:textId="77777777" w:rsidTr="000F1DA7">
        <w:tc>
          <w:tcPr>
            <w:tcW w:w="511" w:type="dxa"/>
            <w:vMerge/>
            <w:vAlign w:val="center"/>
          </w:tcPr>
          <w:p w14:paraId="5482ABD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34084CC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D761BB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77117EB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873.181.000.000</w:t>
            </w:r>
          </w:p>
        </w:tc>
        <w:tc>
          <w:tcPr>
            <w:tcW w:w="2024" w:type="dxa"/>
          </w:tcPr>
          <w:p w14:paraId="7537006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.630.000.000</w:t>
            </w:r>
          </w:p>
        </w:tc>
        <w:tc>
          <w:tcPr>
            <w:tcW w:w="1596" w:type="dxa"/>
          </w:tcPr>
          <w:p w14:paraId="5A176C0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32</w:t>
            </w:r>
          </w:p>
        </w:tc>
      </w:tr>
      <w:tr w:rsidR="00496621" w:rsidRPr="004A0787" w14:paraId="25E1B60D" w14:textId="77777777" w:rsidTr="000F1DA7">
        <w:tc>
          <w:tcPr>
            <w:tcW w:w="511" w:type="dxa"/>
            <w:vMerge/>
            <w:vAlign w:val="center"/>
          </w:tcPr>
          <w:p w14:paraId="151398D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2BDB01D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BE3570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2B8D5B1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35CD5">
              <w:rPr>
                <w:rFonts w:ascii="Times New Roman" w:hAnsi="Times New Roman" w:cs="Times New Roman"/>
                <w:noProof/>
                <w:sz w:val="24"/>
                <w:szCs w:val="24"/>
              </w:rPr>
              <w:t>912,85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68EB5A4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35CD5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E35CD5">
              <w:rPr>
                <w:rFonts w:ascii="Times New Roman" w:hAnsi="Times New Roman" w:cs="Times New Roman"/>
                <w:noProof/>
                <w:sz w:val="24"/>
                <w:szCs w:val="24"/>
              </w:rPr>
              <w:t>60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96" w:type="dxa"/>
          </w:tcPr>
          <w:p w14:paraId="27F2BA4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35CD5">
              <w:rPr>
                <w:rFonts w:ascii="Times New Roman" w:hAnsi="Times New Roman" w:cs="Times New Roman"/>
                <w:noProof/>
                <w:sz w:val="24"/>
                <w:szCs w:val="24"/>
              </w:rPr>
              <w:t>351</w:t>
            </w:r>
          </w:p>
        </w:tc>
      </w:tr>
      <w:tr w:rsidR="00496621" w:rsidRPr="004A0787" w14:paraId="6338B1E8" w14:textId="77777777" w:rsidTr="000F1DA7">
        <w:tc>
          <w:tcPr>
            <w:tcW w:w="511" w:type="dxa"/>
            <w:vMerge/>
            <w:vAlign w:val="center"/>
          </w:tcPr>
          <w:p w14:paraId="5F11CC4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</w:tcPr>
          <w:p w14:paraId="48D71C3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F62EC1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1108BE8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38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22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1780DD3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35CD5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E35CD5">
              <w:rPr>
                <w:rFonts w:ascii="Times New Roman" w:hAnsi="Times New Roman" w:cs="Times New Roman"/>
                <w:noProof/>
                <w:sz w:val="24"/>
                <w:szCs w:val="24"/>
              </w:rPr>
              <w:t>37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1596" w:type="dxa"/>
          </w:tcPr>
          <w:p w14:paraId="45B2461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35CD5">
              <w:rPr>
                <w:rFonts w:ascii="Times New Roman" w:hAnsi="Times New Roman" w:cs="Times New Roman"/>
                <w:noProof/>
                <w:sz w:val="24"/>
                <w:szCs w:val="24"/>
              </w:rPr>
              <w:t>582</w:t>
            </w:r>
          </w:p>
        </w:tc>
      </w:tr>
      <w:tr w:rsidR="00496621" w:rsidRPr="004A0787" w14:paraId="2367054A" w14:textId="77777777" w:rsidTr="000F1DA7">
        <w:tc>
          <w:tcPr>
            <w:tcW w:w="511" w:type="dxa"/>
            <w:vMerge w:val="restart"/>
            <w:vAlign w:val="center"/>
          </w:tcPr>
          <w:p w14:paraId="110DF64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</w:t>
            </w:r>
          </w:p>
        </w:tc>
        <w:tc>
          <w:tcPr>
            <w:tcW w:w="1008" w:type="dxa"/>
            <w:vMerge w:val="restart"/>
            <w:vAlign w:val="center"/>
          </w:tcPr>
          <w:p w14:paraId="5FAE22A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I</w:t>
            </w:r>
          </w:p>
        </w:tc>
        <w:tc>
          <w:tcPr>
            <w:tcW w:w="873" w:type="dxa"/>
            <w:vAlign w:val="center"/>
          </w:tcPr>
          <w:p w14:paraId="3674ACE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351AB96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4E62">
              <w:rPr>
                <w:rFonts w:ascii="Times New Roman" w:hAnsi="Times New Roman" w:cs="Times New Roman"/>
                <w:noProof/>
                <w:sz w:val="24"/>
                <w:szCs w:val="24"/>
              </w:rPr>
              <w:t>933.49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5D4815F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4E62">
              <w:rPr>
                <w:rFonts w:ascii="Times New Roman" w:hAnsi="Times New Roman" w:cs="Times New Roman"/>
                <w:noProof/>
                <w:sz w:val="24"/>
                <w:szCs w:val="24"/>
              </w:rPr>
              <w:t>16.539.442.287</w:t>
            </w:r>
          </w:p>
        </w:tc>
        <w:tc>
          <w:tcPr>
            <w:tcW w:w="1596" w:type="dxa"/>
          </w:tcPr>
          <w:p w14:paraId="318055C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6</w:t>
            </w:r>
          </w:p>
        </w:tc>
      </w:tr>
      <w:tr w:rsidR="00496621" w:rsidRPr="004A0787" w14:paraId="7F856D63" w14:textId="77777777" w:rsidTr="000F1DA7">
        <w:tc>
          <w:tcPr>
            <w:tcW w:w="511" w:type="dxa"/>
            <w:vMerge/>
          </w:tcPr>
          <w:p w14:paraId="4242AD7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3068AC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D078DA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25D1F57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F4E62">
              <w:rPr>
                <w:rFonts w:ascii="Times New Roman" w:hAnsi="Times New Roman" w:cs="Times New Roman"/>
                <w:noProof/>
                <w:sz w:val="24"/>
                <w:szCs w:val="24"/>
              </w:rPr>
              <w:t>553.71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  <w:r w:rsidRPr="00EF4E6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</w:p>
        </w:tc>
        <w:tc>
          <w:tcPr>
            <w:tcW w:w="2024" w:type="dxa"/>
          </w:tcPr>
          <w:p w14:paraId="02C2C04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4E62">
              <w:rPr>
                <w:rFonts w:ascii="Times New Roman" w:hAnsi="Times New Roman" w:cs="Times New Roman"/>
                <w:noProof/>
                <w:sz w:val="24"/>
                <w:szCs w:val="24"/>
              </w:rPr>
              <w:t>16.539.613.400</w:t>
            </w:r>
          </w:p>
        </w:tc>
        <w:tc>
          <w:tcPr>
            <w:tcW w:w="1596" w:type="dxa"/>
          </w:tcPr>
          <w:p w14:paraId="0456584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3</w:t>
            </w:r>
          </w:p>
        </w:tc>
      </w:tr>
      <w:tr w:rsidR="00496621" w:rsidRPr="004A0787" w14:paraId="1933455F" w14:textId="77777777" w:rsidTr="000F1DA7">
        <w:tc>
          <w:tcPr>
            <w:tcW w:w="511" w:type="dxa"/>
            <w:vMerge/>
          </w:tcPr>
          <w:p w14:paraId="3CC27EB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C851F7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A149C9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33C7A1C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4E62">
              <w:rPr>
                <w:rFonts w:ascii="Times New Roman" w:hAnsi="Times New Roman" w:cs="Times New Roman"/>
                <w:noProof/>
                <w:sz w:val="24"/>
                <w:szCs w:val="24"/>
              </w:rPr>
              <w:t>420.17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0C95F1C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4E62">
              <w:rPr>
                <w:rFonts w:ascii="Times New Roman" w:hAnsi="Times New Roman" w:cs="Times New Roman"/>
                <w:noProof/>
                <w:sz w:val="24"/>
                <w:szCs w:val="24"/>
              </w:rPr>
              <w:t>16.539.613.400</w:t>
            </w:r>
          </w:p>
        </w:tc>
        <w:tc>
          <w:tcPr>
            <w:tcW w:w="1596" w:type="dxa"/>
          </w:tcPr>
          <w:p w14:paraId="6F688E9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</w:p>
        </w:tc>
      </w:tr>
      <w:tr w:rsidR="00496621" w:rsidRPr="004A0787" w14:paraId="1E7CD743" w14:textId="77777777" w:rsidTr="000F1DA7">
        <w:tc>
          <w:tcPr>
            <w:tcW w:w="511" w:type="dxa"/>
            <w:vMerge/>
          </w:tcPr>
          <w:p w14:paraId="5EF9139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4709B8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F0AB16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18449AD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4E62">
              <w:rPr>
                <w:rFonts w:ascii="Times New Roman" w:hAnsi="Times New Roman" w:cs="Times New Roman"/>
                <w:noProof/>
                <w:sz w:val="24"/>
                <w:szCs w:val="24"/>
              </w:rPr>
              <w:t>2.109.64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1AF48BC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F4E62">
              <w:rPr>
                <w:rFonts w:ascii="Times New Roman" w:hAnsi="Times New Roman" w:cs="Times New Roman"/>
                <w:noProof/>
                <w:sz w:val="24"/>
                <w:szCs w:val="24"/>
              </w:rPr>
              <w:t>16.539.613.400</w:t>
            </w:r>
          </w:p>
        </w:tc>
        <w:tc>
          <w:tcPr>
            <w:tcW w:w="1596" w:type="dxa"/>
          </w:tcPr>
          <w:p w14:paraId="32A27C0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8</w:t>
            </w:r>
          </w:p>
        </w:tc>
      </w:tr>
      <w:tr w:rsidR="00496621" w:rsidRPr="004A0787" w14:paraId="27D1C749" w14:textId="77777777" w:rsidTr="000F1DA7">
        <w:tc>
          <w:tcPr>
            <w:tcW w:w="511" w:type="dxa"/>
            <w:vMerge w:val="restart"/>
            <w:vAlign w:val="center"/>
          </w:tcPr>
          <w:p w14:paraId="365ADA1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11</w:t>
            </w:r>
          </w:p>
        </w:tc>
        <w:tc>
          <w:tcPr>
            <w:tcW w:w="1008" w:type="dxa"/>
            <w:vMerge w:val="restart"/>
            <w:vAlign w:val="center"/>
          </w:tcPr>
          <w:p w14:paraId="566D796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NCN</w:t>
            </w:r>
          </w:p>
        </w:tc>
        <w:tc>
          <w:tcPr>
            <w:tcW w:w="873" w:type="dxa"/>
            <w:vAlign w:val="center"/>
          </w:tcPr>
          <w:p w14:paraId="40D71E1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17AB132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2.233.31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1909B59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2.419.386.538</w:t>
            </w:r>
          </w:p>
        </w:tc>
        <w:tc>
          <w:tcPr>
            <w:tcW w:w="1596" w:type="dxa"/>
          </w:tcPr>
          <w:p w14:paraId="24889BE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79,82</w:t>
            </w:r>
          </w:p>
        </w:tc>
      </w:tr>
      <w:tr w:rsidR="00496621" w:rsidRPr="004A0787" w14:paraId="5CA24FEE" w14:textId="77777777" w:rsidTr="000F1DA7">
        <w:tc>
          <w:tcPr>
            <w:tcW w:w="511" w:type="dxa"/>
            <w:vMerge/>
          </w:tcPr>
          <w:p w14:paraId="35D6F13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1F1BA6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189DED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213584A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.747.5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</w:p>
        </w:tc>
        <w:tc>
          <w:tcPr>
            <w:tcW w:w="2024" w:type="dxa"/>
          </w:tcPr>
          <w:p w14:paraId="1D2F42F4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2.660.834.390</w:t>
            </w:r>
          </w:p>
        </w:tc>
        <w:tc>
          <w:tcPr>
            <w:tcW w:w="1596" w:type="dxa"/>
          </w:tcPr>
          <w:p w14:paraId="39285DC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38,03</w:t>
            </w:r>
          </w:p>
        </w:tc>
      </w:tr>
      <w:tr w:rsidR="00496621" w:rsidRPr="004A0787" w14:paraId="020CC6F5" w14:textId="77777777" w:rsidTr="000F1DA7">
        <w:tc>
          <w:tcPr>
            <w:tcW w:w="511" w:type="dxa"/>
            <w:vMerge/>
          </w:tcPr>
          <w:p w14:paraId="59E13B4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0ABAFC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583BD8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6A0B12D9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2.430.2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45DF061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3.228.043.702</w:t>
            </w:r>
          </w:p>
        </w:tc>
        <w:tc>
          <w:tcPr>
            <w:tcW w:w="1596" w:type="dxa"/>
          </w:tcPr>
          <w:p w14:paraId="17FA8D5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83,72</w:t>
            </w:r>
          </w:p>
        </w:tc>
      </w:tr>
      <w:tr w:rsidR="00496621" w:rsidRPr="004A0787" w14:paraId="71CF54C7" w14:textId="77777777" w:rsidTr="000F1DA7">
        <w:tc>
          <w:tcPr>
            <w:tcW w:w="511" w:type="dxa"/>
            <w:vMerge/>
          </w:tcPr>
          <w:p w14:paraId="3F3946A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358172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57C797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034CF60C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2.056.40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3A87CAB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3.227.161.510</w:t>
            </w:r>
          </w:p>
        </w:tc>
        <w:tc>
          <w:tcPr>
            <w:tcW w:w="1596" w:type="dxa"/>
          </w:tcPr>
          <w:p w14:paraId="06792D6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155,47 </w:t>
            </w:r>
          </w:p>
        </w:tc>
      </w:tr>
      <w:tr w:rsidR="00496621" w:rsidRPr="004A0787" w14:paraId="4F5308BC" w14:textId="77777777" w:rsidTr="000F1DA7">
        <w:tc>
          <w:tcPr>
            <w:tcW w:w="511" w:type="dxa"/>
            <w:vMerge w:val="restart"/>
            <w:vAlign w:val="center"/>
          </w:tcPr>
          <w:p w14:paraId="39F4555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</w:t>
            </w:r>
          </w:p>
        </w:tc>
        <w:tc>
          <w:tcPr>
            <w:tcW w:w="1008" w:type="dxa"/>
            <w:vMerge w:val="restart"/>
            <w:vAlign w:val="center"/>
          </w:tcPr>
          <w:p w14:paraId="6D7BF9B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PMX</w:t>
            </w:r>
          </w:p>
        </w:tc>
        <w:tc>
          <w:tcPr>
            <w:tcW w:w="873" w:type="dxa"/>
            <w:vAlign w:val="center"/>
          </w:tcPr>
          <w:p w14:paraId="4829053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68BA713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433.06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5395269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4.267.951.691</w:t>
            </w:r>
          </w:p>
        </w:tc>
        <w:tc>
          <w:tcPr>
            <w:tcW w:w="1596" w:type="dxa"/>
          </w:tcPr>
          <w:p w14:paraId="1BF634C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1</w:t>
            </w:r>
          </w:p>
        </w:tc>
      </w:tr>
      <w:tr w:rsidR="00496621" w:rsidRPr="004A0787" w14:paraId="54A2C604" w14:textId="77777777" w:rsidTr="000F1DA7">
        <w:tc>
          <w:tcPr>
            <w:tcW w:w="511" w:type="dxa"/>
            <w:vMerge/>
          </w:tcPr>
          <w:p w14:paraId="3F8303B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032612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7C57DD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7E7A74AD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18.33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3ADB188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4.309.473.568</w:t>
            </w:r>
          </w:p>
        </w:tc>
        <w:tc>
          <w:tcPr>
            <w:tcW w:w="1596" w:type="dxa"/>
          </w:tcPr>
          <w:p w14:paraId="0249648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</w:tr>
      <w:tr w:rsidR="00496621" w:rsidRPr="004A0787" w14:paraId="42A5CB88" w14:textId="77777777" w:rsidTr="000F1DA7">
        <w:trPr>
          <w:trHeight w:val="90"/>
        </w:trPr>
        <w:tc>
          <w:tcPr>
            <w:tcW w:w="511" w:type="dxa"/>
            <w:vMerge/>
          </w:tcPr>
          <w:p w14:paraId="0393770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B49FD6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08BBC5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3BC5914D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411.73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2564114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4.315.160.230)</w:t>
            </w:r>
          </w:p>
        </w:tc>
        <w:tc>
          <w:tcPr>
            <w:tcW w:w="1596" w:type="dxa"/>
          </w:tcPr>
          <w:p w14:paraId="0AF70C7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5</w:t>
            </w:r>
          </w:p>
        </w:tc>
      </w:tr>
      <w:tr w:rsidR="00496621" w:rsidRPr="004A0787" w14:paraId="5CB08C54" w14:textId="77777777" w:rsidTr="000F1DA7">
        <w:tc>
          <w:tcPr>
            <w:tcW w:w="511" w:type="dxa"/>
            <w:vMerge/>
          </w:tcPr>
          <w:p w14:paraId="6D7DF0E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38EC4B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71DD71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7ED10D5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661.73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34FA35E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4.343.173.810</w:t>
            </w:r>
          </w:p>
        </w:tc>
        <w:tc>
          <w:tcPr>
            <w:tcW w:w="1596" w:type="dxa"/>
          </w:tcPr>
          <w:p w14:paraId="7DF28A4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2</w:t>
            </w:r>
          </w:p>
        </w:tc>
      </w:tr>
      <w:tr w:rsidR="00496621" w:rsidRPr="004A0787" w14:paraId="2B754AD4" w14:textId="77777777" w:rsidTr="000F1DA7">
        <w:tc>
          <w:tcPr>
            <w:tcW w:w="511" w:type="dxa"/>
            <w:vMerge w:val="restart"/>
            <w:vAlign w:val="center"/>
          </w:tcPr>
          <w:p w14:paraId="7C04632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</w:t>
            </w:r>
          </w:p>
        </w:tc>
        <w:tc>
          <w:tcPr>
            <w:tcW w:w="1008" w:type="dxa"/>
            <w:vMerge w:val="restart"/>
            <w:vAlign w:val="center"/>
          </w:tcPr>
          <w:p w14:paraId="4F5BE96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KY</w:t>
            </w:r>
          </w:p>
        </w:tc>
        <w:tc>
          <w:tcPr>
            <w:tcW w:w="873" w:type="dxa"/>
            <w:vAlign w:val="center"/>
          </w:tcPr>
          <w:p w14:paraId="14166E3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3B8FCEC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75.32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16FBD5F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9.301.267.060</w:t>
            </w:r>
          </w:p>
        </w:tc>
        <w:tc>
          <w:tcPr>
            <w:tcW w:w="1596" w:type="dxa"/>
          </w:tcPr>
          <w:p w14:paraId="564B8D37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8,1</w:t>
            </w:r>
          </w:p>
        </w:tc>
      </w:tr>
      <w:tr w:rsidR="00496621" w:rsidRPr="004A0787" w14:paraId="730E6F16" w14:textId="77777777" w:rsidTr="000F1DA7">
        <w:tc>
          <w:tcPr>
            <w:tcW w:w="511" w:type="dxa"/>
            <w:vMerge/>
          </w:tcPr>
          <w:p w14:paraId="4DC4644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248F48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3D8CF7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6F9C7AA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200.6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</w:p>
        </w:tc>
        <w:tc>
          <w:tcPr>
            <w:tcW w:w="2024" w:type="dxa"/>
          </w:tcPr>
          <w:p w14:paraId="61192DE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9.971.852.402</w:t>
            </w:r>
          </w:p>
        </w:tc>
        <w:tc>
          <w:tcPr>
            <w:tcW w:w="1596" w:type="dxa"/>
          </w:tcPr>
          <w:p w14:paraId="1E02F8C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20,1 </w:t>
            </w:r>
          </w:p>
        </w:tc>
      </w:tr>
      <w:tr w:rsidR="00496621" w:rsidRPr="004A0787" w14:paraId="59935961" w14:textId="77777777" w:rsidTr="000F1DA7">
        <w:tc>
          <w:tcPr>
            <w:tcW w:w="511" w:type="dxa"/>
            <w:vMerge/>
          </w:tcPr>
          <w:p w14:paraId="0BC890D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8682BB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F62E9FF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50B7AA89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81.64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31162DE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9.971.852.402</w:t>
            </w:r>
          </w:p>
        </w:tc>
        <w:tc>
          <w:tcPr>
            <w:tcW w:w="1596" w:type="dxa"/>
          </w:tcPr>
          <w:p w14:paraId="3AEAB7A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8,2</w:t>
            </w:r>
          </w:p>
        </w:tc>
      </w:tr>
      <w:tr w:rsidR="00496621" w:rsidRPr="004A0787" w14:paraId="7466C4FA" w14:textId="77777777" w:rsidTr="000F1DA7">
        <w:tc>
          <w:tcPr>
            <w:tcW w:w="511" w:type="dxa"/>
            <w:vMerge/>
          </w:tcPr>
          <w:p w14:paraId="04D8B96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94E669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FC34A9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221217A5" w14:textId="77777777" w:rsidR="00496621" w:rsidRPr="00EF4E62" w:rsidRDefault="00496621" w:rsidP="000F1DA7">
            <w:pPr>
              <w:widowControl w:val="0"/>
              <w:autoSpaceDE w:val="0"/>
              <w:autoSpaceDN w:val="0"/>
              <w:adjustRightInd w:val="0"/>
              <w:spacing w:after="100" w:afterAutospacing="1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245.39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2B21C7A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9.971.852.402</w:t>
            </w:r>
          </w:p>
        </w:tc>
        <w:tc>
          <w:tcPr>
            <w:tcW w:w="1596" w:type="dxa"/>
          </w:tcPr>
          <w:p w14:paraId="49F5C3D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24,6 </w:t>
            </w:r>
          </w:p>
        </w:tc>
      </w:tr>
      <w:tr w:rsidR="00496621" w:rsidRPr="004A0787" w14:paraId="3D44E263" w14:textId="77777777" w:rsidTr="000F1DA7">
        <w:tc>
          <w:tcPr>
            <w:tcW w:w="511" w:type="dxa"/>
            <w:vMerge w:val="restart"/>
            <w:vAlign w:val="center"/>
          </w:tcPr>
          <w:p w14:paraId="259F9BA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</w:t>
            </w:r>
          </w:p>
        </w:tc>
        <w:tc>
          <w:tcPr>
            <w:tcW w:w="1008" w:type="dxa"/>
            <w:vMerge w:val="restart"/>
            <w:vAlign w:val="center"/>
          </w:tcPr>
          <w:p w14:paraId="7723918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ANR</w:t>
            </w:r>
          </w:p>
        </w:tc>
        <w:tc>
          <w:tcPr>
            <w:tcW w:w="873" w:type="dxa"/>
            <w:vAlign w:val="center"/>
          </w:tcPr>
          <w:p w14:paraId="2A9236BE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464ADD15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44.080.74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41104219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200.000.000</w:t>
            </w:r>
          </w:p>
        </w:tc>
        <w:tc>
          <w:tcPr>
            <w:tcW w:w="1596" w:type="dxa"/>
          </w:tcPr>
          <w:p w14:paraId="27C4A043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36,73</w:t>
            </w:r>
          </w:p>
        </w:tc>
      </w:tr>
      <w:tr w:rsidR="00496621" w:rsidRPr="004A0787" w14:paraId="654612DC" w14:textId="77777777" w:rsidTr="000F1DA7">
        <w:tc>
          <w:tcPr>
            <w:tcW w:w="511" w:type="dxa"/>
            <w:vMerge/>
          </w:tcPr>
          <w:p w14:paraId="16ADC4B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3603E4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E42F50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29BFCED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177.972.54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3E6EBCC9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200.000.000</w:t>
            </w:r>
          </w:p>
        </w:tc>
        <w:tc>
          <w:tcPr>
            <w:tcW w:w="1596" w:type="dxa"/>
          </w:tcPr>
          <w:p w14:paraId="394D4B1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148,31 </w:t>
            </w:r>
          </w:p>
        </w:tc>
      </w:tr>
      <w:tr w:rsidR="00496621" w:rsidRPr="004A0787" w14:paraId="2AEFD469" w14:textId="77777777" w:rsidTr="000F1DA7">
        <w:tc>
          <w:tcPr>
            <w:tcW w:w="511" w:type="dxa"/>
            <w:vMerge/>
          </w:tcPr>
          <w:p w14:paraId="4C4E5E8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58D74B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EC3DDEF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4B25F61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103.275.49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0A5D8E4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1.200.000.000</w:t>
            </w:r>
          </w:p>
        </w:tc>
        <w:tc>
          <w:tcPr>
            <w:tcW w:w="1596" w:type="dxa"/>
          </w:tcPr>
          <w:p w14:paraId="42289BD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86,06</w:t>
            </w:r>
          </w:p>
        </w:tc>
      </w:tr>
      <w:tr w:rsidR="00496621" w:rsidRPr="004A0787" w14:paraId="4ED9B9C2" w14:textId="77777777" w:rsidTr="000F1DA7">
        <w:tc>
          <w:tcPr>
            <w:tcW w:w="511" w:type="dxa"/>
            <w:vMerge/>
          </w:tcPr>
          <w:p w14:paraId="4DB48E4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2C3BE6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A6BF8C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2B343DE4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12.243.64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0E372BDF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1.200.000.000</w:t>
            </w:r>
          </w:p>
        </w:tc>
        <w:tc>
          <w:tcPr>
            <w:tcW w:w="1596" w:type="dxa"/>
          </w:tcPr>
          <w:p w14:paraId="759ACDE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0,01 </w:t>
            </w:r>
          </w:p>
        </w:tc>
      </w:tr>
      <w:tr w:rsidR="00496621" w:rsidRPr="004A0787" w14:paraId="4A3FBDEB" w14:textId="77777777" w:rsidTr="000F1DA7">
        <w:tc>
          <w:tcPr>
            <w:tcW w:w="511" w:type="dxa"/>
            <w:vMerge w:val="restart"/>
            <w:vAlign w:val="center"/>
          </w:tcPr>
          <w:p w14:paraId="11B8332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</w:t>
            </w:r>
          </w:p>
        </w:tc>
        <w:tc>
          <w:tcPr>
            <w:tcW w:w="1008" w:type="dxa"/>
            <w:vMerge w:val="restart"/>
            <w:vAlign w:val="center"/>
          </w:tcPr>
          <w:p w14:paraId="628F135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JAA</w:t>
            </w:r>
          </w:p>
        </w:tc>
        <w:tc>
          <w:tcPr>
            <w:tcW w:w="873" w:type="dxa"/>
            <w:vAlign w:val="center"/>
          </w:tcPr>
          <w:p w14:paraId="25E4F47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5B82BA7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228,670,274,638</w:t>
            </w:r>
          </w:p>
        </w:tc>
        <w:tc>
          <w:tcPr>
            <w:tcW w:w="2024" w:type="dxa"/>
          </w:tcPr>
          <w:p w14:paraId="413752A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1,599,999,998</w:t>
            </w:r>
          </w:p>
        </w:tc>
        <w:tc>
          <w:tcPr>
            <w:tcW w:w="1596" w:type="dxa"/>
          </w:tcPr>
          <w:p w14:paraId="026A7CB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4</w:t>
            </w:r>
          </w:p>
        </w:tc>
      </w:tr>
      <w:tr w:rsidR="00496621" w:rsidRPr="004A0787" w14:paraId="16AC303B" w14:textId="77777777" w:rsidTr="000F1DA7">
        <w:tc>
          <w:tcPr>
            <w:tcW w:w="511" w:type="dxa"/>
            <w:vMerge/>
          </w:tcPr>
          <w:p w14:paraId="0A65ABC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97ACB4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6D442A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480E9407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392,838,321,076</w:t>
            </w:r>
          </w:p>
        </w:tc>
        <w:tc>
          <w:tcPr>
            <w:tcW w:w="2024" w:type="dxa"/>
          </w:tcPr>
          <w:p w14:paraId="7251BEC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1,599,999,998</w:t>
            </w:r>
          </w:p>
        </w:tc>
        <w:tc>
          <w:tcPr>
            <w:tcW w:w="1596" w:type="dxa"/>
          </w:tcPr>
          <w:p w14:paraId="4510201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46</w:t>
            </w:r>
          </w:p>
        </w:tc>
      </w:tr>
      <w:tr w:rsidR="00496621" w:rsidRPr="004A0787" w14:paraId="1A8751B0" w14:textId="77777777" w:rsidTr="000F1DA7">
        <w:tc>
          <w:tcPr>
            <w:tcW w:w="511" w:type="dxa"/>
            <w:vMerge/>
          </w:tcPr>
          <w:p w14:paraId="66C3166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653F7ED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FF260B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2074249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27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02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22ABA65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1,599,999,998</w:t>
            </w:r>
          </w:p>
        </w:tc>
        <w:tc>
          <w:tcPr>
            <w:tcW w:w="1596" w:type="dxa"/>
          </w:tcPr>
          <w:p w14:paraId="2E19456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72</w:t>
            </w:r>
          </w:p>
        </w:tc>
      </w:tr>
      <w:tr w:rsidR="00496621" w:rsidRPr="004A0787" w14:paraId="0010238D" w14:textId="77777777" w:rsidTr="000F1DA7">
        <w:tc>
          <w:tcPr>
            <w:tcW w:w="511" w:type="dxa"/>
            <w:vMerge/>
          </w:tcPr>
          <w:p w14:paraId="5455904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18D98C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02A52E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52BBF8B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15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22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</w:p>
        </w:tc>
        <w:tc>
          <w:tcPr>
            <w:tcW w:w="2024" w:type="dxa"/>
          </w:tcPr>
          <w:p w14:paraId="1042055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57439B">
              <w:rPr>
                <w:rFonts w:ascii="Times New Roman" w:hAnsi="Times New Roman" w:cs="Times New Roman"/>
                <w:noProof/>
                <w:sz w:val="24"/>
                <w:szCs w:val="24"/>
              </w:rPr>
              <w:t>1,599,999,998</w:t>
            </w:r>
          </w:p>
        </w:tc>
        <w:tc>
          <w:tcPr>
            <w:tcW w:w="1596" w:type="dxa"/>
          </w:tcPr>
          <w:p w14:paraId="4FD38131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6</w:t>
            </w:r>
          </w:p>
        </w:tc>
      </w:tr>
      <w:tr w:rsidR="00496621" w:rsidRPr="004A0787" w14:paraId="104B2AEF" w14:textId="77777777" w:rsidTr="000F1DA7">
        <w:tc>
          <w:tcPr>
            <w:tcW w:w="511" w:type="dxa"/>
            <w:vMerge w:val="restart"/>
            <w:vAlign w:val="center"/>
          </w:tcPr>
          <w:p w14:paraId="0630772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</w:t>
            </w:r>
          </w:p>
        </w:tc>
        <w:tc>
          <w:tcPr>
            <w:tcW w:w="1008" w:type="dxa"/>
            <w:vMerge w:val="restart"/>
            <w:vAlign w:val="center"/>
          </w:tcPr>
          <w:p w14:paraId="0C58872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RAS</w:t>
            </w:r>
          </w:p>
        </w:tc>
        <w:tc>
          <w:tcPr>
            <w:tcW w:w="873" w:type="dxa"/>
            <w:vAlign w:val="center"/>
          </w:tcPr>
          <w:p w14:paraId="3B451B0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652AD6F7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43.624.116.829</w:t>
            </w:r>
          </w:p>
        </w:tc>
        <w:tc>
          <w:tcPr>
            <w:tcW w:w="2024" w:type="dxa"/>
          </w:tcPr>
          <w:p w14:paraId="3785C049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6413C">
              <w:rPr>
                <w:rFonts w:ascii="Times New Roman" w:hAnsi="Times New Roman" w:cs="Times New Roman"/>
                <w:noProof/>
                <w:sz w:val="24"/>
                <w:szCs w:val="24"/>
              </w:rPr>
              <w:t>701.043.478</w:t>
            </w:r>
          </w:p>
        </w:tc>
        <w:tc>
          <w:tcPr>
            <w:tcW w:w="1596" w:type="dxa"/>
          </w:tcPr>
          <w:p w14:paraId="212E825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62,2</w:t>
            </w:r>
          </w:p>
        </w:tc>
      </w:tr>
      <w:tr w:rsidR="00496621" w:rsidRPr="004A0787" w14:paraId="20355BFE" w14:textId="77777777" w:rsidTr="000F1DA7">
        <w:tc>
          <w:tcPr>
            <w:tcW w:w="511" w:type="dxa"/>
            <w:vMerge/>
          </w:tcPr>
          <w:p w14:paraId="2EBAD8C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11C49B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5444353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66D7A52F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4.948.479.351</w:t>
            </w:r>
          </w:p>
        </w:tc>
        <w:tc>
          <w:tcPr>
            <w:tcW w:w="2024" w:type="dxa"/>
          </w:tcPr>
          <w:p w14:paraId="79E8FAB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6413C">
              <w:rPr>
                <w:rFonts w:ascii="Times New Roman" w:hAnsi="Times New Roman" w:cs="Times New Roman"/>
                <w:noProof/>
                <w:sz w:val="24"/>
                <w:szCs w:val="24"/>
              </w:rPr>
              <w:t>701.043.478</w:t>
            </w:r>
          </w:p>
        </w:tc>
        <w:tc>
          <w:tcPr>
            <w:tcW w:w="1596" w:type="dxa"/>
          </w:tcPr>
          <w:p w14:paraId="79E6A42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7,1 </w:t>
            </w:r>
          </w:p>
        </w:tc>
      </w:tr>
      <w:tr w:rsidR="00496621" w:rsidRPr="004A0787" w14:paraId="3B18324F" w14:textId="77777777" w:rsidTr="000F1DA7">
        <w:trPr>
          <w:trHeight w:val="79"/>
        </w:trPr>
        <w:tc>
          <w:tcPr>
            <w:tcW w:w="511" w:type="dxa"/>
            <w:vMerge/>
          </w:tcPr>
          <w:p w14:paraId="3A16ECA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C8274A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3C2E3C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76A9BF81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C6413C">
              <w:rPr>
                <w:rFonts w:ascii="Times New Roman" w:hAnsi="Times New Roman" w:cs="Times New Roman"/>
                <w:noProof/>
                <w:sz w:val="24"/>
                <w:szCs w:val="24"/>
              </w:rPr>
              <w:t>710.084.072</w:t>
            </w:r>
          </w:p>
        </w:tc>
        <w:tc>
          <w:tcPr>
            <w:tcW w:w="2024" w:type="dxa"/>
          </w:tcPr>
          <w:p w14:paraId="6924B31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6413C">
              <w:rPr>
                <w:rFonts w:ascii="Times New Roman" w:hAnsi="Times New Roman" w:cs="Times New Roman"/>
                <w:noProof/>
                <w:sz w:val="24"/>
                <w:szCs w:val="24"/>
              </w:rPr>
              <w:t>701.043.478</w:t>
            </w:r>
          </w:p>
        </w:tc>
        <w:tc>
          <w:tcPr>
            <w:tcW w:w="1596" w:type="dxa"/>
          </w:tcPr>
          <w:p w14:paraId="3FF87E7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</w:t>
            </w:r>
          </w:p>
        </w:tc>
      </w:tr>
      <w:tr w:rsidR="00496621" w:rsidRPr="004A0787" w14:paraId="6A865B44" w14:textId="77777777" w:rsidTr="000F1DA7">
        <w:tc>
          <w:tcPr>
            <w:tcW w:w="511" w:type="dxa"/>
            <w:vMerge/>
          </w:tcPr>
          <w:p w14:paraId="2A4ED87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DD2356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458704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7FD88A9D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C6413C">
              <w:rPr>
                <w:rFonts w:ascii="Times New Roman" w:hAnsi="Times New Roman" w:cs="Times New Roman"/>
                <w:noProof/>
                <w:sz w:val="24"/>
                <w:szCs w:val="24"/>
              </w:rPr>
              <w:t>90.614.186.434</w:t>
            </w:r>
          </w:p>
        </w:tc>
        <w:tc>
          <w:tcPr>
            <w:tcW w:w="2024" w:type="dxa"/>
          </w:tcPr>
          <w:p w14:paraId="314AB10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6413C">
              <w:rPr>
                <w:rFonts w:ascii="Times New Roman" w:hAnsi="Times New Roman" w:cs="Times New Roman"/>
                <w:noProof/>
                <w:sz w:val="24"/>
                <w:szCs w:val="24"/>
              </w:rPr>
              <w:t>701.043.478</w:t>
            </w:r>
          </w:p>
        </w:tc>
        <w:tc>
          <w:tcPr>
            <w:tcW w:w="1596" w:type="dxa"/>
          </w:tcPr>
          <w:p w14:paraId="19764D7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29,3</w:t>
            </w:r>
          </w:p>
        </w:tc>
      </w:tr>
      <w:tr w:rsidR="00496621" w:rsidRPr="004A0787" w14:paraId="06190693" w14:textId="77777777" w:rsidTr="000F1DA7">
        <w:tc>
          <w:tcPr>
            <w:tcW w:w="511" w:type="dxa"/>
            <w:vMerge w:val="restart"/>
            <w:vAlign w:val="center"/>
          </w:tcPr>
          <w:p w14:paraId="3F6830C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</w:p>
        </w:tc>
        <w:tc>
          <w:tcPr>
            <w:tcW w:w="1008" w:type="dxa"/>
            <w:vMerge w:val="restart"/>
            <w:vAlign w:val="center"/>
          </w:tcPr>
          <w:p w14:paraId="1B23D31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LS</w:t>
            </w:r>
          </w:p>
        </w:tc>
        <w:tc>
          <w:tcPr>
            <w:tcW w:w="873" w:type="dxa"/>
            <w:vAlign w:val="center"/>
          </w:tcPr>
          <w:p w14:paraId="4865741E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7724722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647.89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4C3CE291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6.740.298.352</w:t>
            </w:r>
          </w:p>
        </w:tc>
        <w:tc>
          <w:tcPr>
            <w:tcW w:w="1596" w:type="dxa"/>
          </w:tcPr>
          <w:p w14:paraId="56CCB3C2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96,12</w:t>
            </w:r>
          </w:p>
        </w:tc>
      </w:tr>
      <w:tr w:rsidR="00496621" w:rsidRPr="004A0787" w14:paraId="09519B3D" w14:textId="77777777" w:rsidTr="000F1DA7">
        <w:trPr>
          <w:trHeight w:val="216"/>
        </w:trPr>
        <w:tc>
          <w:tcPr>
            <w:tcW w:w="511" w:type="dxa"/>
            <w:vMerge/>
          </w:tcPr>
          <w:p w14:paraId="091DFAD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E2DB25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A20C84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76B0C0A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138.87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75DBDDF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6.741.095.323 </w:t>
            </w:r>
          </w:p>
        </w:tc>
        <w:tc>
          <w:tcPr>
            <w:tcW w:w="1596" w:type="dxa"/>
          </w:tcPr>
          <w:p w14:paraId="0EDE82EE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20,60 </w:t>
            </w:r>
          </w:p>
        </w:tc>
      </w:tr>
      <w:tr w:rsidR="00496621" w:rsidRPr="004A0787" w14:paraId="1A366CB6" w14:textId="77777777" w:rsidTr="000F1DA7">
        <w:tc>
          <w:tcPr>
            <w:tcW w:w="511" w:type="dxa"/>
            <w:vMerge/>
          </w:tcPr>
          <w:p w14:paraId="1ABD1E2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643B3B8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F667C3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29B7EDDF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166.16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102D5E14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6.530.930.890</w:t>
            </w:r>
          </w:p>
        </w:tc>
        <w:tc>
          <w:tcPr>
            <w:tcW w:w="1596" w:type="dxa"/>
          </w:tcPr>
          <w:p w14:paraId="377EE57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25,44</w:t>
            </w:r>
          </w:p>
        </w:tc>
      </w:tr>
      <w:tr w:rsidR="00496621" w:rsidRPr="004A0787" w14:paraId="656FFD8C" w14:textId="77777777" w:rsidTr="000F1DA7">
        <w:tc>
          <w:tcPr>
            <w:tcW w:w="511" w:type="dxa"/>
            <w:vMerge/>
          </w:tcPr>
          <w:p w14:paraId="34F5517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24329C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5A6B88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0802930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351.998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65CE2D0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6.267.169.837 </w:t>
            </w:r>
          </w:p>
        </w:tc>
        <w:tc>
          <w:tcPr>
            <w:tcW w:w="1596" w:type="dxa"/>
          </w:tcPr>
          <w:p w14:paraId="31A36BE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56,17 </w:t>
            </w:r>
          </w:p>
        </w:tc>
      </w:tr>
      <w:tr w:rsidR="00496621" w:rsidRPr="004A0787" w14:paraId="2925C826" w14:textId="77777777" w:rsidTr="000F1DA7">
        <w:tc>
          <w:tcPr>
            <w:tcW w:w="511" w:type="dxa"/>
            <w:vMerge w:val="restart"/>
            <w:vAlign w:val="center"/>
          </w:tcPr>
          <w:p w14:paraId="145EC24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8</w:t>
            </w:r>
          </w:p>
        </w:tc>
        <w:tc>
          <w:tcPr>
            <w:tcW w:w="1008" w:type="dxa"/>
            <w:vMerge w:val="restart"/>
            <w:vAlign w:val="center"/>
          </w:tcPr>
          <w:p w14:paraId="124FA5D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ICY</w:t>
            </w:r>
          </w:p>
        </w:tc>
        <w:tc>
          <w:tcPr>
            <w:tcW w:w="873" w:type="dxa"/>
            <w:vAlign w:val="center"/>
          </w:tcPr>
          <w:p w14:paraId="1498E0C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47F2E477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51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5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446</w:t>
            </w:r>
          </w:p>
        </w:tc>
        <w:tc>
          <w:tcPr>
            <w:tcW w:w="2024" w:type="dxa"/>
          </w:tcPr>
          <w:p w14:paraId="4C33845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64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7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510</w:t>
            </w:r>
          </w:p>
        </w:tc>
        <w:tc>
          <w:tcPr>
            <w:tcW w:w="1596" w:type="dxa"/>
          </w:tcPr>
          <w:p w14:paraId="6F68F903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8,85</w:t>
            </w:r>
          </w:p>
        </w:tc>
      </w:tr>
      <w:tr w:rsidR="00496621" w:rsidRPr="004A0787" w14:paraId="42201901" w14:textId="77777777" w:rsidTr="000F1DA7">
        <w:tc>
          <w:tcPr>
            <w:tcW w:w="511" w:type="dxa"/>
            <w:vMerge/>
          </w:tcPr>
          <w:p w14:paraId="297C2E8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C129B6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0E0C9D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1AACD80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98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28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804</w:t>
            </w:r>
          </w:p>
        </w:tc>
        <w:tc>
          <w:tcPr>
            <w:tcW w:w="2024" w:type="dxa"/>
          </w:tcPr>
          <w:p w14:paraId="73E8A64F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64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7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510</w:t>
            </w:r>
          </w:p>
        </w:tc>
        <w:tc>
          <w:tcPr>
            <w:tcW w:w="1596" w:type="dxa"/>
          </w:tcPr>
          <w:p w14:paraId="3F412B1F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1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97</w:t>
            </w:r>
          </w:p>
        </w:tc>
      </w:tr>
      <w:tr w:rsidR="00496621" w:rsidRPr="004A0787" w14:paraId="76B2BCD7" w14:textId="77777777" w:rsidTr="000F1DA7">
        <w:tc>
          <w:tcPr>
            <w:tcW w:w="511" w:type="dxa"/>
            <w:vMerge/>
          </w:tcPr>
          <w:p w14:paraId="646C25E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3F740B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F7AD451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063022D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6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25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3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003</w:t>
            </w:r>
          </w:p>
        </w:tc>
        <w:tc>
          <w:tcPr>
            <w:tcW w:w="2024" w:type="dxa"/>
          </w:tcPr>
          <w:p w14:paraId="7FB5256F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64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7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510</w:t>
            </w:r>
          </w:p>
        </w:tc>
        <w:tc>
          <w:tcPr>
            <w:tcW w:w="1596" w:type="dxa"/>
          </w:tcPr>
          <w:p w14:paraId="636A0E4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10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24</w:t>
            </w:r>
          </w:p>
        </w:tc>
      </w:tr>
      <w:tr w:rsidR="00496621" w:rsidRPr="004A0787" w14:paraId="38D2CB7A" w14:textId="77777777" w:rsidTr="000F1DA7">
        <w:tc>
          <w:tcPr>
            <w:tcW w:w="511" w:type="dxa"/>
            <w:vMerge/>
          </w:tcPr>
          <w:p w14:paraId="4203786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A2E90F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77AFD4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1453B8E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6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98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40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391</w:t>
            </w:r>
          </w:p>
        </w:tc>
        <w:tc>
          <w:tcPr>
            <w:tcW w:w="2024" w:type="dxa"/>
          </w:tcPr>
          <w:p w14:paraId="6AE95885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64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7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510</w:t>
            </w:r>
          </w:p>
        </w:tc>
        <w:tc>
          <w:tcPr>
            <w:tcW w:w="1596" w:type="dxa"/>
          </w:tcPr>
          <w:p w14:paraId="14F5E80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10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</w:tr>
      <w:tr w:rsidR="00496621" w:rsidRPr="004A0787" w14:paraId="08C556B2" w14:textId="77777777" w:rsidTr="000F1DA7">
        <w:tc>
          <w:tcPr>
            <w:tcW w:w="511" w:type="dxa"/>
            <w:vMerge w:val="restart"/>
            <w:vAlign w:val="center"/>
          </w:tcPr>
          <w:p w14:paraId="09D4E1F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9</w:t>
            </w:r>
          </w:p>
        </w:tc>
        <w:tc>
          <w:tcPr>
            <w:tcW w:w="1008" w:type="dxa"/>
            <w:vMerge w:val="restart"/>
            <w:vAlign w:val="center"/>
          </w:tcPr>
          <w:p w14:paraId="46EE522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CMA</w:t>
            </w:r>
          </w:p>
        </w:tc>
        <w:tc>
          <w:tcPr>
            <w:tcW w:w="873" w:type="dxa"/>
            <w:vAlign w:val="center"/>
          </w:tcPr>
          <w:p w14:paraId="3FD227D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7C501BA1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070.166.566.000</w:t>
            </w:r>
          </w:p>
        </w:tc>
        <w:tc>
          <w:tcPr>
            <w:tcW w:w="2024" w:type="dxa"/>
          </w:tcPr>
          <w:p w14:paraId="2840E13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.678.761.176</w:t>
            </w:r>
          </w:p>
        </w:tc>
        <w:tc>
          <w:tcPr>
            <w:tcW w:w="1596" w:type="dxa"/>
          </w:tcPr>
          <w:p w14:paraId="5C0D641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2,91</w:t>
            </w:r>
          </w:p>
        </w:tc>
      </w:tr>
      <w:tr w:rsidR="00496621" w:rsidRPr="004A0787" w14:paraId="068419F2" w14:textId="77777777" w:rsidTr="000F1DA7">
        <w:tc>
          <w:tcPr>
            <w:tcW w:w="511" w:type="dxa"/>
            <w:vMerge/>
          </w:tcPr>
          <w:p w14:paraId="159B8EB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BBE776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4F715A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3606E889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148.342.286.000</w:t>
            </w:r>
          </w:p>
        </w:tc>
        <w:tc>
          <w:tcPr>
            <w:tcW w:w="2024" w:type="dxa"/>
          </w:tcPr>
          <w:p w14:paraId="4213981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.179.293.104</w:t>
            </w:r>
          </w:p>
        </w:tc>
        <w:tc>
          <w:tcPr>
            <w:tcW w:w="1596" w:type="dxa"/>
          </w:tcPr>
          <w:p w14:paraId="04BDF59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0,99</w:t>
            </w:r>
          </w:p>
        </w:tc>
      </w:tr>
      <w:tr w:rsidR="00496621" w:rsidRPr="004A0787" w14:paraId="1237DE9B" w14:textId="77777777" w:rsidTr="000F1DA7">
        <w:tc>
          <w:tcPr>
            <w:tcW w:w="511" w:type="dxa"/>
            <w:vMerge/>
          </w:tcPr>
          <w:p w14:paraId="14E41C3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E1AAEB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0AD6252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06A1B457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.347.464.222.000</w:t>
            </w:r>
          </w:p>
        </w:tc>
        <w:tc>
          <w:tcPr>
            <w:tcW w:w="2024" w:type="dxa"/>
          </w:tcPr>
          <w:p w14:paraId="04902B3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3.210.035.553</w:t>
            </w:r>
          </w:p>
        </w:tc>
        <w:tc>
          <w:tcPr>
            <w:tcW w:w="1596" w:type="dxa"/>
          </w:tcPr>
          <w:p w14:paraId="29D602D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,31</w:t>
            </w:r>
          </w:p>
        </w:tc>
      </w:tr>
      <w:tr w:rsidR="00496621" w:rsidRPr="004A0787" w14:paraId="3F458234" w14:textId="77777777" w:rsidTr="000F1DA7">
        <w:tc>
          <w:tcPr>
            <w:tcW w:w="511" w:type="dxa"/>
            <w:vMerge/>
          </w:tcPr>
          <w:p w14:paraId="0463946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B4056A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E4949D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0CA1A83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46.360.601.000</w:t>
            </w:r>
          </w:p>
        </w:tc>
        <w:tc>
          <w:tcPr>
            <w:tcW w:w="2024" w:type="dxa"/>
          </w:tcPr>
          <w:p w14:paraId="30BF6FB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3.207.375.385</w:t>
            </w:r>
          </w:p>
        </w:tc>
        <w:tc>
          <w:tcPr>
            <w:tcW w:w="1596" w:type="dxa"/>
          </w:tcPr>
          <w:p w14:paraId="3B2CC31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,39</w:t>
            </w:r>
          </w:p>
        </w:tc>
      </w:tr>
      <w:tr w:rsidR="00496621" w:rsidRPr="004A0787" w14:paraId="451D0114" w14:textId="77777777" w:rsidTr="000F1DA7">
        <w:tc>
          <w:tcPr>
            <w:tcW w:w="511" w:type="dxa"/>
            <w:vMerge w:val="restart"/>
            <w:vAlign w:val="center"/>
          </w:tcPr>
          <w:p w14:paraId="68A0E2D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</w:t>
            </w:r>
          </w:p>
        </w:tc>
        <w:tc>
          <w:tcPr>
            <w:tcW w:w="1008" w:type="dxa"/>
            <w:vMerge w:val="restart"/>
            <w:vAlign w:val="center"/>
          </w:tcPr>
          <w:p w14:paraId="7F2B967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MSM</w:t>
            </w:r>
          </w:p>
        </w:tc>
        <w:tc>
          <w:tcPr>
            <w:tcW w:w="873" w:type="dxa"/>
            <w:vAlign w:val="center"/>
          </w:tcPr>
          <w:p w14:paraId="46393CAF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1CD9E86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77.522.000.000</w:t>
            </w:r>
          </w:p>
        </w:tc>
        <w:tc>
          <w:tcPr>
            <w:tcW w:w="2024" w:type="dxa"/>
          </w:tcPr>
          <w:p w14:paraId="6EB5A7A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.758.675.440</w:t>
            </w:r>
          </w:p>
        </w:tc>
        <w:tc>
          <w:tcPr>
            <w:tcW w:w="1596" w:type="dxa"/>
          </w:tcPr>
          <w:p w14:paraId="49EDDBF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0</w:t>
            </w:r>
          </w:p>
        </w:tc>
      </w:tr>
      <w:tr w:rsidR="00496621" w:rsidRPr="004A0787" w14:paraId="1922F0FA" w14:textId="77777777" w:rsidTr="000F1DA7">
        <w:tc>
          <w:tcPr>
            <w:tcW w:w="511" w:type="dxa"/>
            <w:vMerge/>
          </w:tcPr>
          <w:p w14:paraId="04BF2E6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56368C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1B85C5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58BB1D3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87742.000.000</w:t>
            </w:r>
          </w:p>
        </w:tc>
        <w:tc>
          <w:tcPr>
            <w:tcW w:w="2024" w:type="dxa"/>
          </w:tcPr>
          <w:p w14:paraId="1D5DB0BD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.758.675.440</w:t>
            </w:r>
          </w:p>
        </w:tc>
        <w:tc>
          <w:tcPr>
            <w:tcW w:w="1596" w:type="dxa"/>
          </w:tcPr>
          <w:p w14:paraId="2E51F4A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5</w:t>
            </w:r>
          </w:p>
        </w:tc>
      </w:tr>
      <w:tr w:rsidR="00496621" w:rsidRPr="004A0787" w14:paraId="1F30046D" w14:textId="77777777" w:rsidTr="000F1DA7">
        <w:tc>
          <w:tcPr>
            <w:tcW w:w="511" w:type="dxa"/>
            <w:vMerge/>
          </w:tcPr>
          <w:p w14:paraId="6C835F8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6F51E3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49582E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76CB4D4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62.041.000.000</w:t>
            </w:r>
          </w:p>
        </w:tc>
        <w:tc>
          <w:tcPr>
            <w:tcW w:w="2024" w:type="dxa"/>
          </w:tcPr>
          <w:p w14:paraId="70607E9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.758.675.440</w:t>
            </w:r>
          </w:p>
        </w:tc>
        <w:tc>
          <w:tcPr>
            <w:tcW w:w="1596" w:type="dxa"/>
          </w:tcPr>
          <w:p w14:paraId="40E4A8E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5</w:t>
            </w:r>
          </w:p>
        </w:tc>
      </w:tr>
      <w:tr w:rsidR="00496621" w:rsidRPr="004A0787" w14:paraId="348DAEF8" w14:textId="77777777" w:rsidTr="000F1DA7">
        <w:tc>
          <w:tcPr>
            <w:tcW w:w="511" w:type="dxa"/>
            <w:vMerge/>
          </w:tcPr>
          <w:p w14:paraId="10269C0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43C3E2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6299CA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056AE8B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48.315.000.000</w:t>
            </w:r>
          </w:p>
        </w:tc>
        <w:tc>
          <w:tcPr>
            <w:tcW w:w="2024" w:type="dxa"/>
          </w:tcPr>
          <w:p w14:paraId="716E839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.758.675.440</w:t>
            </w:r>
          </w:p>
        </w:tc>
        <w:tc>
          <w:tcPr>
            <w:tcW w:w="1596" w:type="dxa"/>
          </w:tcPr>
          <w:p w14:paraId="37BBA3F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7</w:t>
            </w:r>
          </w:p>
        </w:tc>
      </w:tr>
      <w:tr w:rsidR="00496621" w:rsidRPr="004A0787" w14:paraId="15E8F7BB" w14:textId="77777777" w:rsidTr="000F1DA7">
        <w:tc>
          <w:tcPr>
            <w:tcW w:w="511" w:type="dxa"/>
            <w:vMerge w:val="restart"/>
            <w:vAlign w:val="center"/>
          </w:tcPr>
          <w:p w14:paraId="3A7E261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</w:t>
            </w:r>
          </w:p>
        </w:tc>
        <w:tc>
          <w:tcPr>
            <w:tcW w:w="1008" w:type="dxa"/>
            <w:vMerge w:val="restart"/>
            <w:vAlign w:val="center"/>
          </w:tcPr>
          <w:p w14:paraId="148799C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ONA</w:t>
            </w:r>
          </w:p>
        </w:tc>
        <w:tc>
          <w:tcPr>
            <w:tcW w:w="873" w:type="dxa"/>
            <w:vAlign w:val="center"/>
          </w:tcPr>
          <w:p w14:paraId="3122DF8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21E50F8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8.219.111.499</w:t>
            </w:r>
          </w:p>
        </w:tc>
        <w:tc>
          <w:tcPr>
            <w:tcW w:w="2024" w:type="dxa"/>
          </w:tcPr>
          <w:p w14:paraId="6B91D30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331.200.000</w:t>
            </w:r>
          </w:p>
        </w:tc>
        <w:tc>
          <w:tcPr>
            <w:tcW w:w="1596" w:type="dxa"/>
          </w:tcPr>
          <w:p w14:paraId="5459D90F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6</w:t>
            </w:r>
          </w:p>
        </w:tc>
      </w:tr>
      <w:tr w:rsidR="00496621" w:rsidRPr="004A0787" w14:paraId="784BABC9" w14:textId="77777777" w:rsidTr="000F1DA7">
        <w:tc>
          <w:tcPr>
            <w:tcW w:w="511" w:type="dxa"/>
            <w:vMerge/>
            <w:vAlign w:val="center"/>
          </w:tcPr>
          <w:p w14:paraId="25748E4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382653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C712C9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5CC89F9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31.403.637.054</w:t>
            </w:r>
          </w:p>
        </w:tc>
        <w:tc>
          <w:tcPr>
            <w:tcW w:w="2024" w:type="dxa"/>
          </w:tcPr>
          <w:p w14:paraId="179FD5B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331.200.000</w:t>
            </w:r>
          </w:p>
        </w:tc>
        <w:tc>
          <w:tcPr>
            <w:tcW w:w="1596" w:type="dxa"/>
          </w:tcPr>
          <w:p w14:paraId="69D700EE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97</w:t>
            </w:r>
          </w:p>
        </w:tc>
      </w:tr>
      <w:tr w:rsidR="00496621" w:rsidRPr="004A0787" w14:paraId="4F21081B" w14:textId="77777777" w:rsidTr="000F1DA7">
        <w:tc>
          <w:tcPr>
            <w:tcW w:w="511" w:type="dxa"/>
            <w:vMerge/>
            <w:vAlign w:val="center"/>
          </w:tcPr>
          <w:p w14:paraId="0A0A2B7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33342C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095F3D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33B811E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7.240.618.286</w:t>
            </w:r>
          </w:p>
        </w:tc>
        <w:tc>
          <w:tcPr>
            <w:tcW w:w="2024" w:type="dxa"/>
          </w:tcPr>
          <w:p w14:paraId="3794083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331.200.000</w:t>
            </w:r>
          </w:p>
        </w:tc>
        <w:tc>
          <w:tcPr>
            <w:tcW w:w="1596" w:type="dxa"/>
          </w:tcPr>
          <w:p w14:paraId="450AEC8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73</w:t>
            </w:r>
          </w:p>
        </w:tc>
      </w:tr>
      <w:tr w:rsidR="00496621" w:rsidRPr="004A0787" w14:paraId="3684327A" w14:textId="77777777" w:rsidTr="000F1DA7">
        <w:tc>
          <w:tcPr>
            <w:tcW w:w="511" w:type="dxa"/>
            <w:vMerge/>
            <w:vAlign w:val="center"/>
          </w:tcPr>
          <w:p w14:paraId="4140C07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6C2441B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5FAC57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4075CC3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48.217.604.115</w:t>
            </w:r>
          </w:p>
        </w:tc>
        <w:tc>
          <w:tcPr>
            <w:tcW w:w="2024" w:type="dxa"/>
          </w:tcPr>
          <w:p w14:paraId="0228CC27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331.200.000</w:t>
            </w:r>
          </w:p>
        </w:tc>
        <w:tc>
          <w:tcPr>
            <w:tcW w:w="1596" w:type="dxa"/>
          </w:tcPr>
          <w:p w14:paraId="722CAA0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46</w:t>
            </w:r>
          </w:p>
        </w:tc>
      </w:tr>
      <w:tr w:rsidR="00496621" w:rsidRPr="004A0787" w14:paraId="4D84544C" w14:textId="77777777" w:rsidTr="000F1DA7">
        <w:tc>
          <w:tcPr>
            <w:tcW w:w="511" w:type="dxa"/>
            <w:vMerge w:val="restart"/>
            <w:vAlign w:val="center"/>
          </w:tcPr>
          <w:p w14:paraId="0891520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22</w:t>
            </w:r>
          </w:p>
        </w:tc>
        <w:tc>
          <w:tcPr>
            <w:tcW w:w="1008" w:type="dxa"/>
            <w:vMerge w:val="restart"/>
            <w:vAlign w:val="center"/>
          </w:tcPr>
          <w:p w14:paraId="4A03C87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URI</w:t>
            </w:r>
          </w:p>
        </w:tc>
        <w:tc>
          <w:tcPr>
            <w:tcW w:w="873" w:type="dxa"/>
            <w:vAlign w:val="center"/>
          </w:tcPr>
          <w:p w14:paraId="0E2EE18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378F303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58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70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0B3999F5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8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00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000</w:t>
            </w:r>
          </w:p>
        </w:tc>
        <w:tc>
          <w:tcPr>
            <w:tcW w:w="1596" w:type="dxa"/>
          </w:tcPr>
          <w:p w14:paraId="3BD3F5A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4</w:t>
            </w:r>
          </w:p>
        </w:tc>
      </w:tr>
      <w:tr w:rsidR="00496621" w:rsidRPr="004A0787" w14:paraId="2D27A144" w14:textId="77777777" w:rsidTr="000F1DA7">
        <w:tc>
          <w:tcPr>
            <w:tcW w:w="511" w:type="dxa"/>
            <w:vMerge/>
          </w:tcPr>
          <w:p w14:paraId="68A2C3C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73D467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4C429C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4483912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79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06639707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8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00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000</w:t>
            </w:r>
          </w:p>
        </w:tc>
        <w:tc>
          <w:tcPr>
            <w:tcW w:w="1596" w:type="dxa"/>
          </w:tcPr>
          <w:p w14:paraId="35A59A92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</w:tr>
      <w:tr w:rsidR="00496621" w:rsidRPr="004A0787" w14:paraId="538D17C8" w14:textId="77777777" w:rsidTr="000F1DA7">
        <w:tc>
          <w:tcPr>
            <w:tcW w:w="511" w:type="dxa"/>
            <w:vMerge/>
          </w:tcPr>
          <w:p w14:paraId="6462797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0DA497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141D491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1584933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3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48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1A0FBACF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8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00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000</w:t>
            </w:r>
          </w:p>
        </w:tc>
        <w:tc>
          <w:tcPr>
            <w:tcW w:w="1596" w:type="dxa"/>
          </w:tcPr>
          <w:p w14:paraId="687E624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7</w:t>
            </w:r>
          </w:p>
        </w:tc>
      </w:tr>
      <w:tr w:rsidR="00496621" w:rsidRPr="004A0787" w14:paraId="17ED758B" w14:textId="77777777" w:rsidTr="000F1DA7">
        <w:trPr>
          <w:trHeight w:val="79"/>
        </w:trPr>
        <w:tc>
          <w:tcPr>
            <w:tcW w:w="511" w:type="dxa"/>
            <w:vMerge/>
          </w:tcPr>
          <w:p w14:paraId="66D6334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27988D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B83E22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1D8876B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89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40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173E53CC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44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17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D41B7F">
              <w:rPr>
                <w:rFonts w:ascii="Times New Roman" w:hAnsi="Times New Roman" w:cs="Times New Roman"/>
                <w:noProof/>
                <w:sz w:val="24"/>
                <w:szCs w:val="24"/>
              </w:rPr>
              <w:t>524</w:t>
            </w:r>
          </w:p>
        </w:tc>
        <w:tc>
          <w:tcPr>
            <w:tcW w:w="1596" w:type="dxa"/>
          </w:tcPr>
          <w:p w14:paraId="4D21776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5</w:t>
            </w:r>
          </w:p>
        </w:tc>
      </w:tr>
      <w:tr w:rsidR="00496621" w:rsidRPr="004A0787" w14:paraId="4218C185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0BC31CE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</w:t>
            </w:r>
          </w:p>
        </w:tc>
        <w:tc>
          <w:tcPr>
            <w:tcW w:w="1008" w:type="dxa"/>
            <w:vMerge w:val="restart"/>
            <w:vAlign w:val="center"/>
          </w:tcPr>
          <w:p w14:paraId="5738A7B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WOOD</w:t>
            </w:r>
          </w:p>
        </w:tc>
        <w:tc>
          <w:tcPr>
            <w:tcW w:w="873" w:type="dxa"/>
            <w:vAlign w:val="center"/>
          </w:tcPr>
          <w:p w14:paraId="3387744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6E85466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7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64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797</w:t>
            </w:r>
          </w:p>
        </w:tc>
        <w:tc>
          <w:tcPr>
            <w:tcW w:w="2024" w:type="dxa"/>
          </w:tcPr>
          <w:p w14:paraId="09EA9924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0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5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000</w:t>
            </w:r>
          </w:p>
        </w:tc>
        <w:tc>
          <w:tcPr>
            <w:tcW w:w="1596" w:type="dxa"/>
          </w:tcPr>
          <w:p w14:paraId="0801A4B7" w14:textId="70535C19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4</w:t>
            </w:r>
            <w:r w:rsidR="002D623D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9</w:t>
            </w:r>
          </w:p>
        </w:tc>
      </w:tr>
      <w:tr w:rsidR="00496621" w:rsidRPr="004A0787" w14:paraId="32611ECA" w14:textId="77777777" w:rsidTr="000F1DA7">
        <w:trPr>
          <w:trHeight w:val="79"/>
        </w:trPr>
        <w:tc>
          <w:tcPr>
            <w:tcW w:w="511" w:type="dxa"/>
            <w:vMerge/>
          </w:tcPr>
          <w:p w14:paraId="4AC4D84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CA9977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123DC17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27BF1295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0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75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643</w:t>
            </w:r>
          </w:p>
        </w:tc>
        <w:tc>
          <w:tcPr>
            <w:tcW w:w="2024" w:type="dxa"/>
          </w:tcPr>
          <w:p w14:paraId="6838A8C1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0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5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000</w:t>
            </w:r>
          </w:p>
        </w:tc>
        <w:tc>
          <w:tcPr>
            <w:tcW w:w="1596" w:type="dxa"/>
          </w:tcPr>
          <w:p w14:paraId="60AEF104" w14:textId="48D0105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9</w:t>
            </w:r>
            <w:r w:rsidR="002D623D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79 </w:t>
            </w:r>
          </w:p>
        </w:tc>
      </w:tr>
      <w:tr w:rsidR="00496621" w:rsidRPr="004A0787" w14:paraId="27D940B2" w14:textId="77777777" w:rsidTr="000F1DA7">
        <w:trPr>
          <w:trHeight w:val="79"/>
        </w:trPr>
        <w:tc>
          <w:tcPr>
            <w:tcW w:w="511" w:type="dxa"/>
            <w:vMerge/>
          </w:tcPr>
          <w:p w14:paraId="52E6FA4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21C804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A71579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093A201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53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6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96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841</w:t>
            </w:r>
          </w:p>
        </w:tc>
        <w:tc>
          <w:tcPr>
            <w:tcW w:w="2024" w:type="dxa"/>
          </w:tcPr>
          <w:p w14:paraId="15EEC45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4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75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000</w:t>
            </w:r>
          </w:p>
        </w:tc>
        <w:tc>
          <w:tcPr>
            <w:tcW w:w="1596" w:type="dxa"/>
          </w:tcPr>
          <w:p w14:paraId="03EFF6BC" w14:textId="03F37C1D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84</w:t>
            </w:r>
            <w:r w:rsidR="002D623D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59</w:t>
            </w:r>
          </w:p>
        </w:tc>
      </w:tr>
      <w:tr w:rsidR="00496621" w:rsidRPr="004A0787" w14:paraId="3135B0A6" w14:textId="77777777" w:rsidTr="000F1DA7">
        <w:trPr>
          <w:trHeight w:val="79"/>
        </w:trPr>
        <w:tc>
          <w:tcPr>
            <w:tcW w:w="511" w:type="dxa"/>
            <w:vMerge/>
          </w:tcPr>
          <w:p w14:paraId="5493C18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3755D1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8805861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3ECB36BD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17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56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57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87</w:t>
            </w:r>
          </w:p>
        </w:tc>
        <w:tc>
          <w:tcPr>
            <w:tcW w:w="2024" w:type="dxa"/>
          </w:tcPr>
          <w:p w14:paraId="14FFBEA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4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9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542</w:t>
            </w:r>
          </w:p>
        </w:tc>
        <w:tc>
          <w:tcPr>
            <w:tcW w:w="1596" w:type="dxa"/>
          </w:tcPr>
          <w:p w14:paraId="3242369B" w14:textId="591538E1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  <w:r w:rsidR="002D623D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99 </w:t>
            </w:r>
          </w:p>
        </w:tc>
      </w:tr>
      <w:tr w:rsidR="00496621" w:rsidRPr="004A0787" w14:paraId="47B8D96E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73C6B00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4</w:t>
            </w:r>
          </w:p>
        </w:tc>
        <w:tc>
          <w:tcPr>
            <w:tcW w:w="1008" w:type="dxa"/>
            <w:vMerge w:val="restart"/>
            <w:vAlign w:val="center"/>
          </w:tcPr>
          <w:p w14:paraId="285D34E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HRTA</w:t>
            </w:r>
          </w:p>
        </w:tc>
        <w:tc>
          <w:tcPr>
            <w:tcW w:w="873" w:type="dxa"/>
            <w:vAlign w:val="center"/>
          </w:tcPr>
          <w:p w14:paraId="1AC3225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4B0A163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150.109.583.855</w:t>
            </w:r>
          </w:p>
        </w:tc>
        <w:tc>
          <w:tcPr>
            <w:tcW w:w="2024" w:type="dxa"/>
          </w:tcPr>
          <w:p w14:paraId="5D02F9F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.605.262.400</w:t>
            </w:r>
          </w:p>
        </w:tc>
        <w:tc>
          <w:tcPr>
            <w:tcW w:w="1596" w:type="dxa"/>
          </w:tcPr>
          <w:p w14:paraId="563B9B12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2,60</w:t>
            </w:r>
          </w:p>
        </w:tc>
      </w:tr>
      <w:tr w:rsidR="00496621" w:rsidRPr="004A0787" w14:paraId="684E2BC4" w14:textId="77777777" w:rsidTr="000F1DA7">
        <w:trPr>
          <w:trHeight w:val="79"/>
        </w:trPr>
        <w:tc>
          <w:tcPr>
            <w:tcW w:w="511" w:type="dxa"/>
            <w:vMerge/>
          </w:tcPr>
          <w:p w14:paraId="197A2D4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F27A7E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2F60273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16CD907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170.765.357.551</w:t>
            </w:r>
          </w:p>
        </w:tc>
        <w:tc>
          <w:tcPr>
            <w:tcW w:w="2024" w:type="dxa"/>
          </w:tcPr>
          <w:p w14:paraId="672B3DF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.605.262.400</w:t>
            </w:r>
          </w:p>
        </w:tc>
        <w:tc>
          <w:tcPr>
            <w:tcW w:w="1596" w:type="dxa"/>
          </w:tcPr>
          <w:p w14:paraId="00F5947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7,08</w:t>
            </w:r>
          </w:p>
        </w:tc>
      </w:tr>
      <w:tr w:rsidR="00496621" w:rsidRPr="004A0787" w14:paraId="4773D86C" w14:textId="77777777" w:rsidTr="000F1DA7">
        <w:trPr>
          <w:trHeight w:val="79"/>
        </w:trPr>
        <w:tc>
          <w:tcPr>
            <w:tcW w:w="511" w:type="dxa"/>
            <w:vMerge/>
          </w:tcPr>
          <w:p w14:paraId="19F1EC6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107D7F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4F49AF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46EA8C6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193.976.113.572</w:t>
            </w:r>
          </w:p>
        </w:tc>
        <w:tc>
          <w:tcPr>
            <w:tcW w:w="2024" w:type="dxa"/>
          </w:tcPr>
          <w:p w14:paraId="2F189FD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.605.262.400</w:t>
            </w:r>
          </w:p>
        </w:tc>
        <w:tc>
          <w:tcPr>
            <w:tcW w:w="1596" w:type="dxa"/>
          </w:tcPr>
          <w:p w14:paraId="5EB7ACF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2,12</w:t>
            </w:r>
          </w:p>
        </w:tc>
      </w:tr>
      <w:tr w:rsidR="00496621" w:rsidRPr="004A0787" w14:paraId="60B52B58" w14:textId="77777777" w:rsidTr="000F1DA7">
        <w:trPr>
          <w:trHeight w:val="79"/>
        </w:trPr>
        <w:tc>
          <w:tcPr>
            <w:tcW w:w="511" w:type="dxa"/>
            <w:vMerge/>
          </w:tcPr>
          <w:p w14:paraId="42428CC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0E1EF367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46C72B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5F7A789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53.521.017.628</w:t>
            </w:r>
          </w:p>
        </w:tc>
        <w:tc>
          <w:tcPr>
            <w:tcW w:w="2024" w:type="dxa"/>
          </w:tcPr>
          <w:p w14:paraId="787191C5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.605.262.400</w:t>
            </w:r>
          </w:p>
        </w:tc>
        <w:tc>
          <w:tcPr>
            <w:tcW w:w="1596" w:type="dxa"/>
          </w:tcPr>
          <w:p w14:paraId="37F22D0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55,05</w:t>
            </w:r>
          </w:p>
        </w:tc>
      </w:tr>
      <w:tr w:rsidR="00496621" w:rsidRPr="004A0787" w14:paraId="2A248FA0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214CC0B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</w:p>
        </w:tc>
        <w:tc>
          <w:tcPr>
            <w:tcW w:w="1008" w:type="dxa"/>
            <w:vMerge w:val="restart"/>
            <w:vAlign w:val="center"/>
          </w:tcPr>
          <w:p w14:paraId="1889D59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ZZA</w:t>
            </w:r>
          </w:p>
        </w:tc>
        <w:tc>
          <w:tcPr>
            <w:tcW w:w="873" w:type="dxa"/>
            <w:vAlign w:val="center"/>
          </w:tcPr>
          <w:p w14:paraId="7AD4DD8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5343305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00.020.704.732</w:t>
            </w:r>
          </w:p>
        </w:tc>
        <w:tc>
          <w:tcPr>
            <w:tcW w:w="2024" w:type="dxa"/>
          </w:tcPr>
          <w:p w14:paraId="53A1C77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3.021.875.000</w:t>
            </w:r>
          </w:p>
        </w:tc>
        <w:tc>
          <w:tcPr>
            <w:tcW w:w="1596" w:type="dxa"/>
          </w:tcPr>
          <w:p w14:paraId="006E7FA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66,19</w:t>
            </w:r>
          </w:p>
        </w:tc>
      </w:tr>
      <w:tr w:rsidR="00496621" w:rsidRPr="004A0787" w14:paraId="381C4519" w14:textId="77777777" w:rsidTr="000F1DA7">
        <w:trPr>
          <w:trHeight w:val="79"/>
        </w:trPr>
        <w:tc>
          <w:tcPr>
            <w:tcW w:w="511" w:type="dxa"/>
            <w:vMerge/>
          </w:tcPr>
          <w:p w14:paraId="57A6B20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109D2FD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0EFF47F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70839C01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93.519.909.374</w:t>
            </w:r>
          </w:p>
        </w:tc>
        <w:tc>
          <w:tcPr>
            <w:tcW w:w="2024" w:type="dxa"/>
          </w:tcPr>
          <w:p w14:paraId="0404B379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3.009.473.636</w:t>
            </w:r>
          </w:p>
        </w:tc>
        <w:tc>
          <w:tcPr>
            <w:tcW w:w="1596" w:type="dxa"/>
          </w:tcPr>
          <w:p w14:paraId="4365EC0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31,07</w:t>
            </w:r>
          </w:p>
        </w:tc>
      </w:tr>
      <w:tr w:rsidR="00496621" w:rsidRPr="004A0787" w14:paraId="2229C42F" w14:textId="77777777" w:rsidTr="000F1DA7">
        <w:trPr>
          <w:trHeight w:val="79"/>
        </w:trPr>
        <w:tc>
          <w:tcPr>
            <w:tcW w:w="511" w:type="dxa"/>
            <w:vMerge/>
          </w:tcPr>
          <w:p w14:paraId="2F939C4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CDF6BF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23CEB12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6612E84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9.986.602.500</w:t>
            </w:r>
          </w:p>
        </w:tc>
        <w:tc>
          <w:tcPr>
            <w:tcW w:w="2024" w:type="dxa"/>
          </w:tcPr>
          <w:p w14:paraId="7E66DF3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.005.490.700</w:t>
            </w:r>
          </w:p>
        </w:tc>
        <w:tc>
          <w:tcPr>
            <w:tcW w:w="1596" w:type="dxa"/>
          </w:tcPr>
          <w:p w14:paraId="4B8E038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16,63</w:t>
            </w:r>
          </w:p>
        </w:tc>
      </w:tr>
      <w:tr w:rsidR="00496621" w:rsidRPr="004A0787" w14:paraId="0131A760" w14:textId="77777777" w:rsidTr="000F1DA7">
        <w:trPr>
          <w:trHeight w:val="79"/>
        </w:trPr>
        <w:tc>
          <w:tcPr>
            <w:tcW w:w="511" w:type="dxa"/>
            <w:vMerge/>
          </w:tcPr>
          <w:p w14:paraId="375801C3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64862A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1FD0E62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441DB984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3.456.287.257</w:t>
            </w:r>
          </w:p>
        </w:tc>
        <w:tc>
          <w:tcPr>
            <w:tcW w:w="2024" w:type="dxa"/>
          </w:tcPr>
          <w:p w14:paraId="4362D6B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.005.490.700</w:t>
            </w:r>
          </w:p>
        </w:tc>
        <w:tc>
          <w:tcPr>
            <w:tcW w:w="1596" w:type="dxa"/>
          </w:tcPr>
          <w:p w14:paraId="41D41B8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7,80</w:t>
            </w:r>
          </w:p>
        </w:tc>
      </w:tr>
      <w:tr w:rsidR="00496621" w:rsidRPr="004A0787" w14:paraId="1D27A8C8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68EEB55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6</w:t>
            </w:r>
          </w:p>
        </w:tc>
        <w:tc>
          <w:tcPr>
            <w:tcW w:w="1008" w:type="dxa"/>
            <w:vMerge w:val="restart"/>
            <w:vAlign w:val="center"/>
          </w:tcPr>
          <w:p w14:paraId="28B0801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SIN</w:t>
            </w:r>
          </w:p>
        </w:tc>
        <w:tc>
          <w:tcPr>
            <w:tcW w:w="873" w:type="dxa"/>
            <w:vAlign w:val="center"/>
          </w:tcPr>
          <w:p w14:paraId="162DAB8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7118FE2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11.4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66DA0D6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5.202.000.000</w:t>
            </w:r>
          </w:p>
        </w:tc>
        <w:tc>
          <w:tcPr>
            <w:tcW w:w="1596" w:type="dxa"/>
          </w:tcPr>
          <w:p w14:paraId="56412B51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0,64</w:t>
            </w:r>
          </w:p>
        </w:tc>
      </w:tr>
      <w:tr w:rsidR="00496621" w:rsidRPr="004A0787" w14:paraId="512F9CEC" w14:textId="77777777" w:rsidTr="000F1DA7">
        <w:trPr>
          <w:trHeight w:val="79"/>
        </w:trPr>
        <w:tc>
          <w:tcPr>
            <w:tcW w:w="511" w:type="dxa"/>
            <w:vMerge/>
          </w:tcPr>
          <w:p w14:paraId="1582B8C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52F78601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CDCBAC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3AF6BCD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34.87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26B7357C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10.404.000.000</w:t>
            </w:r>
          </w:p>
        </w:tc>
        <w:tc>
          <w:tcPr>
            <w:tcW w:w="1596" w:type="dxa"/>
          </w:tcPr>
          <w:p w14:paraId="5D8BA46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2,58</w:t>
            </w:r>
          </w:p>
        </w:tc>
      </w:tr>
      <w:tr w:rsidR="00496621" w:rsidRPr="004A0787" w14:paraId="27937D4A" w14:textId="77777777" w:rsidTr="000F1DA7">
        <w:trPr>
          <w:trHeight w:val="79"/>
        </w:trPr>
        <w:tc>
          <w:tcPr>
            <w:tcW w:w="511" w:type="dxa"/>
            <w:vMerge/>
          </w:tcPr>
          <w:p w14:paraId="2AA3F3D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6ECE140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2E2849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7704819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398.56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02ED8D9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11.288.511.562</w:t>
            </w:r>
          </w:p>
        </w:tc>
        <w:tc>
          <w:tcPr>
            <w:tcW w:w="1596" w:type="dxa"/>
          </w:tcPr>
          <w:p w14:paraId="6E5E028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35,31</w:t>
            </w:r>
          </w:p>
        </w:tc>
      </w:tr>
      <w:tr w:rsidR="00496621" w:rsidRPr="004A0787" w14:paraId="20307A43" w14:textId="77777777" w:rsidTr="000F1DA7">
        <w:trPr>
          <w:trHeight w:val="79"/>
        </w:trPr>
        <w:tc>
          <w:tcPr>
            <w:tcW w:w="511" w:type="dxa"/>
            <w:vMerge/>
          </w:tcPr>
          <w:p w14:paraId="603A49A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729BB8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70D0F8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2B1978D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339.77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0B3CF4C5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11.444.400.000</w:t>
            </w:r>
          </w:p>
        </w:tc>
        <w:tc>
          <w:tcPr>
            <w:tcW w:w="1596" w:type="dxa"/>
          </w:tcPr>
          <w:p w14:paraId="3C86F34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29,69 </w:t>
            </w:r>
          </w:p>
        </w:tc>
      </w:tr>
      <w:tr w:rsidR="00496621" w:rsidRPr="004A0787" w14:paraId="419A619D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7ECF130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  <w:tc>
          <w:tcPr>
            <w:tcW w:w="1008" w:type="dxa"/>
            <w:vMerge w:val="restart"/>
            <w:vAlign w:val="center"/>
          </w:tcPr>
          <w:p w14:paraId="691A310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PA</w:t>
            </w:r>
          </w:p>
        </w:tc>
        <w:tc>
          <w:tcPr>
            <w:tcW w:w="873" w:type="dxa"/>
            <w:vAlign w:val="center"/>
          </w:tcPr>
          <w:p w14:paraId="2CD80E5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77AB2B45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686.77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7CA7E615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.850.400.000</w:t>
            </w:r>
          </w:p>
        </w:tc>
        <w:tc>
          <w:tcPr>
            <w:tcW w:w="1596" w:type="dxa"/>
          </w:tcPr>
          <w:p w14:paraId="5032A2BF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41</w:t>
            </w:r>
          </w:p>
        </w:tc>
      </w:tr>
      <w:tr w:rsidR="00496621" w:rsidRPr="004A0787" w14:paraId="7C500249" w14:textId="77777777" w:rsidTr="000F1DA7">
        <w:trPr>
          <w:trHeight w:val="79"/>
        </w:trPr>
        <w:tc>
          <w:tcPr>
            <w:tcW w:w="511" w:type="dxa"/>
            <w:vMerge/>
          </w:tcPr>
          <w:p w14:paraId="5A9F90E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687226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94052A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33B01DE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.07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0677C7D1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.850.400.000</w:t>
            </w:r>
          </w:p>
        </w:tc>
        <w:tc>
          <w:tcPr>
            <w:tcW w:w="1596" w:type="dxa"/>
          </w:tcPr>
          <w:p w14:paraId="3C394670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</w:tr>
      <w:tr w:rsidR="00496621" w:rsidRPr="004A0787" w14:paraId="6E78DA17" w14:textId="77777777" w:rsidTr="000F1DA7">
        <w:trPr>
          <w:trHeight w:val="79"/>
        </w:trPr>
        <w:tc>
          <w:tcPr>
            <w:tcW w:w="511" w:type="dxa"/>
            <w:vMerge/>
          </w:tcPr>
          <w:p w14:paraId="2474B54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C5B9AA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51487FB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655845CD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50.75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067ABDC4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.850.400.000</w:t>
            </w:r>
          </w:p>
        </w:tc>
        <w:tc>
          <w:tcPr>
            <w:tcW w:w="1596" w:type="dxa"/>
          </w:tcPr>
          <w:p w14:paraId="2DCEB815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8</w:t>
            </w:r>
          </w:p>
        </w:tc>
      </w:tr>
      <w:tr w:rsidR="00496621" w:rsidRPr="004A0787" w14:paraId="33E2C977" w14:textId="77777777" w:rsidTr="000F1DA7">
        <w:trPr>
          <w:trHeight w:val="79"/>
        </w:trPr>
        <w:tc>
          <w:tcPr>
            <w:tcW w:w="511" w:type="dxa"/>
            <w:vMerge/>
          </w:tcPr>
          <w:p w14:paraId="2D5383B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7F1CC5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23907E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30F15B79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1.174.74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364F0507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.850.400.000</w:t>
            </w:r>
          </w:p>
        </w:tc>
        <w:tc>
          <w:tcPr>
            <w:tcW w:w="1596" w:type="dxa"/>
          </w:tcPr>
          <w:p w14:paraId="1080AFBE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12</w:t>
            </w:r>
          </w:p>
        </w:tc>
      </w:tr>
      <w:tr w:rsidR="00496621" w:rsidRPr="004A0787" w14:paraId="53C739AD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1E57B1F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8</w:t>
            </w:r>
          </w:p>
        </w:tc>
        <w:tc>
          <w:tcPr>
            <w:tcW w:w="1008" w:type="dxa"/>
            <w:vMerge w:val="restart"/>
            <w:vAlign w:val="center"/>
          </w:tcPr>
          <w:p w14:paraId="25536BD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FILM</w:t>
            </w:r>
          </w:p>
        </w:tc>
        <w:tc>
          <w:tcPr>
            <w:tcW w:w="873" w:type="dxa"/>
            <w:vAlign w:val="center"/>
          </w:tcPr>
          <w:p w14:paraId="0C5CA412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590F0A4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0.964.618.745</w:t>
            </w:r>
          </w:p>
        </w:tc>
        <w:tc>
          <w:tcPr>
            <w:tcW w:w="2024" w:type="dxa"/>
          </w:tcPr>
          <w:p w14:paraId="310A011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.511.217.000</w:t>
            </w:r>
          </w:p>
        </w:tc>
        <w:tc>
          <w:tcPr>
            <w:tcW w:w="1596" w:type="dxa"/>
          </w:tcPr>
          <w:p w14:paraId="67D7904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,41</w:t>
            </w:r>
          </w:p>
        </w:tc>
      </w:tr>
      <w:tr w:rsidR="00496621" w:rsidRPr="004A0787" w14:paraId="12467EB4" w14:textId="77777777" w:rsidTr="000F1DA7">
        <w:trPr>
          <w:trHeight w:val="79"/>
        </w:trPr>
        <w:tc>
          <w:tcPr>
            <w:tcW w:w="511" w:type="dxa"/>
            <w:vMerge/>
          </w:tcPr>
          <w:p w14:paraId="1CFC970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13B116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2179427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0D9B800D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6.959.984.824</w:t>
            </w:r>
          </w:p>
        </w:tc>
        <w:tc>
          <w:tcPr>
            <w:tcW w:w="2024" w:type="dxa"/>
          </w:tcPr>
          <w:p w14:paraId="218C2B25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.452.547.267</w:t>
            </w:r>
          </w:p>
        </w:tc>
        <w:tc>
          <w:tcPr>
            <w:tcW w:w="1596" w:type="dxa"/>
          </w:tcPr>
          <w:p w14:paraId="195FFBA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,03</w:t>
            </w:r>
          </w:p>
        </w:tc>
      </w:tr>
      <w:tr w:rsidR="00496621" w:rsidRPr="004A0787" w14:paraId="189D6500" w14:textId="77777777" w:rsidTr="000F1DA7">
        <w:trPr>
          <w:trHeight w:val="79"/>
        </w:trPr>
        <w:tc>
          <w:tcPr>
            <w:tcW w:w="511" w:type="dxa"/>
            <w:vMerge/>
          </w:tcPr>
          <w:p w14:paraId="35777FF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47589B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6C30060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0964BD6D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3.670.492.951</w:t>
            </w:r>
          </w:p>
        </w:tc>
        <w:tc>
          <w:tcPr>
            <w:tcW w:w="2024" w:type="dxa"/>
          </w:tcPr>
          <w:p w14:paraId="78C3A19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.364.296.600</w:t>
            </w:r>
          </w:p>
        </w:tc>
        <w:tc>
          <w:tcPr>
            <w:tcW w:w="1596" w:type="dxa"/>
          </w:tcPr>
          <w:p w14:paraId="041AF10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,60</w:t>
            </w:r>
          </w:p>
        </w:tc>
      </w:tr>
      <w:tr w:rsidR="00496621" w:rsidRPr="004A0787" w14:paraId="0CB43136" w14:textId="77777777" w:rsidTr="000F1DA7">
        <w:trPr>
          <w:trHeight w:val="79"/>
        </w:trPr>
        <w:tc>
          <w:tcPr>
            <w:tcW w:w="511" w:type="dxa"/>
            <w:vMerge/>
          </w:tcPr>
          <w:p w14:paraId="6938611A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2F213D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BEEE596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66EA68DB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9.988.797.132</w:t>
            </w:r>
          </w:p>
        </w:tc>
        <w:tc>
          <w:tcPr>
            <w:tcW w:w="2024" w:type="dxa"/>
          </w:tcPr>
          <w:p w14:paraId="49C590B2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.474.990.052</w:t>
            </w:r>
          </w:p>
        </w:tc>
        <w:tc>
          <w:tcPr>
            <w:tcW w:w="1596" w:type="dxa"/>
          </w:tcPr>
          <w:p w14:paraId="3B4CCF2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,89</w:t>
            </w:r>
          </w:p>
        </w:tc>
      </w:tr>
      <w:tr w:rsidR="00496621" w:rsidRPr="004A0787" w14:paraId="79E53A1A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77D0ABD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9</w:t>
            </w:r>
          </w:p>
        </w:tc>
        <w:tc>
          <w:tcPr>
            <w:tcW w:w="1008" w:type="dxa"/>
            <w:vMerge w:val="restart"/>
            <w:vAlign w:val="center"/>
          </w:tcPr>
          <w:p w14:paraId="1B5E804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PTV</w:t>
            </w:r>
          </w:p>
        </w:tc>
        <w:tc>
          <w:tcPr>
            <w:tcW w:w="873" w:type="dxa"/>
            <w:vAlign w:val="center"/>
          </w:tcPr>
          <w:p w14:paraId="136AE301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0693695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4785C">
              <w:rPr>
                <w:rFonts w:ascii="Times New Roman" w:hAnsi="Times New Roman" w:cs="Times New Roman"/>
                <w:noProof/>
                <w:sz w:val="24"/>
                <w:szCs w:val="24"/>
              </w:rPr>
              <w:t>312.34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603D0F7C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4785C">
              <w:rPr>
                <w:rFonts w:ascii="Times New Roman" w:hAnsi="Times New Roman" w:cs="Times New Roman"/>
                <w:noProof/>
                <w:sz w:val="24"/>
                <w:szCs w:val="24"/>
              </w:rPr>
              <w:t>29.076.862.896</w:t>
            </w:r>
          </w:p>
        </w:tc>
        <w:tc>
          <w:tcPr>
            <w:tcW w:w="1596" w:type="dxa"/>
          </w:tcPr>
          <w:p w14:paraId="218802EE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,74</w:t>
            </w:r>
          </w:p>
        </w:tc>
      </w:tr>
      <w:tr w:rsidR="00496621" w:rsidRPr="004A0787" w14:paraId="38D6BED8" w14:textId="77777777" w:rsidTr="000F1DA7">
        <w:trPr>
          <w:trHeight w:val="79"/>
        </w:trPr>
        <w:tc>
          <w:tcPr>
            <w:tcW w:w="511" w:type="dxa"/>
            <w:vMerge/>
          </w:tcPr>
          <w:p w14:paraId="69F2E8E2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26DD269B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D1ECF7E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720ADDAD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4785C">
              <w:rPr>
                <w:rFonts w:ascii="Times New Roman" w:hAnsi="Times New Roman" w:cs="Times New Roman"/>
                <w:noProof/>
                <w:sz w:val="24"/>
                <w:szCs w:val="24"/>
              </w:rPr>
              <w:t>229.98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25E72BF0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4785C">
              <w:rPr>
                <w:rFonts w:ascii="Times New Roman" w:hAnsi="Times New Roman" w:cs="Times New Roman"/>
                <w:noProof/>
                <w:sz w:val="24"/>
                <w:szCs w:val="24"/>
              </w:rPr>
              <w:t>37.716.914.825</w:t>
            </w:r>
          </w:p>
        </w:tc>
        <w:tc>
          <w:tcPr>
            <w:tcW w:w="1596" w:type="dxa"/>
          </w:tcPr>
          <w:p w14:paraId="308D53D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,06</w:t>
            </w:r>
          </w:p>
        </w:tc>
      </w:tr>
      <w:tr w:rsidR="00496621" w:rsidRPr="004A0787" w14:paraId="50819CD8" w14:textId="77777777" w:rsidTr="000F1DA7">
        <w:trPr>
          <w:trHeight w:val="79"/>
        </w:trPr>
        <w:tc>
          <w:tcPr>
            <w:tcW w:w="511" w:type="dxa"/>
            <w:vMerge/>
          </w:tcPr>
          <w:p w14:paraId="2164267C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1A251780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1C0342AC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44218AA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4785C">
              <w:rPr>
                <w:rFonts w:ascii="Times New Roman" w:hAnsi="Times New Roman" w:cs="Times New Roman"/>
                <w:noProof/>
                <w:sz w:val="24"/>
                <w:szCs w:val="24"/>
              </w:rPr>
              <w:t>198.66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55D16ED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41.206.076.099</w:t>
            </w:r>
          </w:p>
        </w:tc>
        <w:tc>
          <w:tcPr>
            <w:tcW w:w="1596" w:type="dxa"/>
          </w:tcPr>
          <w:p w14:paraId="5E968BE4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,82</w:t>
            </w:r>
          </w:p>
        </w:tc>
      </w:tr>
      <w:tr w:rsidR="00496621" w:rsidRPr="004A0787" w14:paraId="178DFF6F" w14:textId="77777777" w:rsidTr="000F1DA7">
        <w:trPr>
          <w:trHeight w:val="79"/>
        </w:trPr>
        <w:tc>
          <w:tcPr>
            <w:tcW w:w="511" w:type="dxa"/>
            <w:vMerge/>
          </w:tcPr>
          <w:p w14:paraId="176ADD58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79BA286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75ACAA11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7C05464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4785C">
              <w:rPr>
                <w:rFonts w:ascii="Times New Roman" w:hAnsi="Times New Roman" w:cs="Times New Roman"/>
                <w:noProof/>
                <w:sz w:val="24"/>
                <w:szCs w:val="24"/>
              </w:rPr>
              <w:t>123.2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.000</w:t>
            </w:r>
          </w:p>
        </w:tc>
        <w:tc>
          <w:tcPr>
            <w:tcW w:w="2024" w:type="dxa"/>
          </w:tcPr>
          <w:p w14:paraId="71663EF3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42.197.950.841</w:t>
            </w:r>
          </w:p>
        </w:tc>
        <w:tc>
          <w:tcPr>
            <w:tcW w:w="1596" w:type="dxa"/>
          </w:tcPr>
          <w:p w14:paraId="7A89E7C9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,92</w:t>
            </w:r>
          </w:p>
        </w:tc>
      </w:tr>
      <w:tr w:rsidR="00496621" w:rsidRPr="004A0787" w14:paraId="1D821650" w14:textId="77777777" w:rsidTr="000F1DA7">
        <w:trPr>
          <w:trHeight w:val="79"/>
        </w:trPr>
        <w:tc>
          <w:tcPr>
            <w:tcW w:w="511" w:type="dxa"/>
            <w:vMerge w:val="restart"/>
            <w:vAlign w:val="center"/>
          </w:tcPr>
          <w:p w14:paraId="3D8D111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</w:t>
            </w:r>
          </w:p>
        </w:tc>
        <w:tc>
          <w:tcPr>
            <w:tcW w:w="1008" w:type="dxa"/>
            <w:vMerge w:val="restart"/>
            <w:vAlign w:val="center"/>
          </w:tcPr>
          <w:p w14:paraId="67D4F83E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NOV</w:t>
            </w:r>
          </w:p>
        </w:tc>
        <w:tc>
          <w:tcPr>
            <w:tcW w:w="873" w:type="dxa"/>
            <w:vAlign w:val="center"/>
          </w:tcPr>
          <w:p w14:paraId="70444367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2318" w:type="dxa"/>
          </w:tcPr>
          <w:p w14:paraId="05DAC14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2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53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43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34367C9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8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22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900</w:t>
            </w:r>
          </w:p>
        </w:tc>
        <w:tc>
          <w:tcPr>
            <w:tcW w:w="1596" w:type="dxa"/>
          </w:tcPr>
          <w:p w14:paraId="2957847A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,46</w:t>
            </w:r>
          </w:p>
        </w:tc>
      </w:tr>
      <w:tr w:rsidR="00496621" w:rsidRPr="004A0787" w14:paraId="2611FF9E" w14:textId="77777777" w:rsidTr="000F1DA7">
        <w:trPr>
          <w:trHeight w:val="79"/>
        </w:trPr>
        <w:tc>
          <w:tcPr>
            <w:tcW w:w="511" w:type="dxa"/>
            <w:vMerge/>
          </w:tcPr>
          <w:p w14:paraId="229EB44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3D780BD9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416B52CF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2318" w:type="dxa"/>
          </w:tcPr>
          <w:p w14:paraId="4D5493E8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23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52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40BB1AC6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8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22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900</w:t>
            </w:r>
          </w:p>
        </w:tc>
        <w:tc>
          <w:tcPr>
            <w:tcW w:w="1596" w:type="dxa"/>
          </w:tcPr>
          <w:p w14:paraId="64FF028E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,11</w:t>
            </w:r>
          </w:p>
        </w:tc>
      </w:tr>
      <w:tr w:rsidR="00496621" w:rsidRPr="004A0787" w14:paraId="46311235" w14:textId="77777777" w:rsidTr="000F1DA7">
        <w:trPr>
          <w:trHeight w:val="79"/>
        </w:trPr>
        <w:tc>
          <w:tcPr>
            <w:tcW w:w="511" w:type="dxa"/>
            <w:vMerge/>
          </w:tcPr>
          <w:p w14:paraId="1B8817CF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F0617A5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37C5FEAB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2318" w:type="dxa"/>
          </w:tcPr>
          <w:p w14:paraId="41C7A4E9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32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80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230E60BA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8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22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900</w:t>
            </w:r>
          </w:p>
        </w:tc>
        <w:tc>
          <w:tcPr>
            <w:tcW w:w="1596" w:type="dxa"/>
          </w:tcPr>
          <w:p w14:paraId="79A1907D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,11</w:t>
            </w:r>
          </w:p>
        </w:tc>
      </w:tr>
      <w:tr w:rsidR="00496621" w:rsidRPr="004A0787" w14:paraId="7A86A58A" w14:textId="77777777" w:rsidTr="000F1DA7">
        <w:trPr>
          <w:trHeight w:val="79"/>
        </w:trPr>
        <w:tc>
          <w:tcPr>
            <w:tcW w:w="511" w:type="dxa"/>
            <w:vMerge/>
          </w:tcPr>
          <w:p w14:paraId="63944C66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1008" w:type="dxa"/>
            <w:vMerge/>
            <w:vAlign w:val="center"/>
          </w:tcPr>
          <w:p w14:paraId="4B43DA64" w14:textId="77777777" w:rsidR="00496621" w:rsidRPr="004A0787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73" w:type="dxa"/>
            <w:vAlign w:val="center"/>
          </w:tcPr>
          <w:p w14:paraId="051E1968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2318" w:type="dxa"/>
          </w:tcPr>
          <w:p w14:paraId="6EC14D8C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3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39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14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000</w:t>
            </w:r>
          </w:p>
        </w:tc>
        <w:tc>
          <w:tcPr>
            <w:tcW w:w="2024" w:type="dxa"/>
          </w:tcPr>
          <w:p w14:paraId="08C8D87E" w14:textId="77777777" w:rsidR="00496621" w:rsidRPr="00EF4E62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8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22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F92348">
              <w:rPr>
                <w:rFonts w:ascii="Times New Roman" w:hAnsi="Times New Roman" w:cs="Times New Roman"/>
                <w:noProof/>
                <w:sz w:val="24"/>
                <w:szCs w:val="24"/>
              </w:rPr>
              <w:t>900</w:t>
            </w:r>
          </w:p>
        </w:tc>
        <w:tc>
          <w:tcPr>
            <w:tcW w:w="1596" w:type="dxa"/>
          </w:tcPr>
          <w:p w14:paraId="1C260B27" w14:textId="77777777" w:rsidR="00496621" w:rsidRDefault="00496621" w:rsidP="000F1DA7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after="100" w:afterAutospacing="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0,13</w:t>
            </w:r>
          </w:p>
        </w:tc>
      </w:tr>
      <w:bookmarkEnd w:id="17"/>
    </w:tbl>
    <w:p w14:paraId="7C5AE5C0" w14:textId="3AE44AEC" w:rsidR="003C4CAB" w:rsidRDefault="003C4CAB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631B1381" w14:textId="77777777" w:rsidR="003C4CAB" w:rsidRDefault="003C4CAB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3D01EC50" w14:textId="050983F1" w:rsidR="003C4CAB" w:rsidRDefault="009C6105" w:rsidP="009C6105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bookmarkStart w:id="18" w:name="_Toc136289242"/>
      <w:r w:rsidRPr="009C6105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9C6105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9C6105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9C6105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bookmarkEnd w:id="18"/>
      <w:r w:rsidRPr="009C6105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3445E583" w14:textId="70801AD0" w:rsidR="009C6105" w:rsidRDefault="009C6105" w:rsidP="009C6105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Hasil Perhitungan Semua Variabel Penelitian Tahun 2019-2022</w:t>
      </w:r>
    </w:p>
    <w:tbl>
      <w:tblPr>
        <w:tblStyle w:val="TableGrid"/>
        <w:tblW w:w="9356" w:type="dxa"/>
        <w:tblInd w:w="-34" w:type="dxa"/>
        <w:tblLook w:val="04A0" w:firstRow="1" w:lastRow="0" w:firstColumn="1" w:lastColumn="0" w:noHBand="0" w:noVBand="1"/>
      </w:tblPr>
      <w:tblGrid>
        <w:gridCol w:w="709"/>
        <w:gridCol w:w="3443"/>
        <w:gridCol w:w="986"/>
        <w:gridCol w:w="756"/>
        <w:gridCol w:w="769"/>
        <w:gridCol w:w="850"/>
        <w:gridCol w:w="851"/>
        <w:gridCol w:w="992"/>
      </w:tblGrid>
      <w:tr w:rsidR="00FD1524" w14:paraId="749E5183" w14:textId="77777777" w:rsidTr="002C78B3">
        <w:tc>
          <w:tcPr>
            <w:tcW w:w="709" w:type="dxa"/>
            <w:vAlign w:val="center"/>
          </w:tcPr>
          <w:p w14:paraId="79CD32FF" w14:textId="7FB17590" w:rsidR="009C6105" w:rsidRDefault="009C6105" w:rsidP="009C6105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T</w:t>
            </w:r>
            <w:r w:rsidR="00FD1524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hn.</w:t>
            </w:r>
          </w:p>
        </w:tc>
        <w:tc>
          <w:tcPr>
            <w:tcW w:w="3443" w:type="dxa"/>
            <w:vAlign w:val="center"/>
          </w:tcPr>
          <w:p w14:paraId="502A4C4F" w14:textId="6941C5CD" w:rsidR="009C6105" w:rsidRDefault="009C6105" w:rsidP="009C6105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Perusahaan</w:t>
            </w:r>
          </w:p>
        </w:tc>
        <w:tc>
          <w:tcPr>
            <w:tcW w:w="986" w:type="dxa"/>
            <w:vAlign w:val="center"/>
          </w:tcPr>
          <w:p w14:paraId="01BE4D4B" w14:textId="0DEC15BA" w:rsidR="009C6105" w:rsidRDefault="009C6105" w:rsidP="009C6105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DFL (X1)</w:t>
            </w:r>
          </w:p>
        </w:tc>
        <w:tc>
          <w:tcPr>
            <w:tcW w:w="756" w:type="dxa"/>
            <w:vAlign w:val="center"/>
          </w:tcPr>
          <w:p w14:paraId="7CA7DA82" w14:textId="3B6E187B" w:rsidR="009C6105" w:rsidRDefault="009C6105" w:rsidP="00FD1524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CR (X2)</w:t>
            </w:r>
          </w:p>
        </w:tc>
        <w:tc>
          <w:tcPr>
            <w:tcW w:w="769" w:type="dxa"/>
            <w:vAlign w:val="center"/>
          </w:tcPr>
          <w:p w14:paraId="4E76AA22" w14:textId="2958FC0D" w:rsidR="009C6105" w:rsidRDefault="00FD1524" w:rsidP="006F1E4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DER (X3)</w:t>
            </w:r>
          </w:p>
        </w:tc>
        <w:tc>
          <w:tcPr>
            <w:tcW w:w="850" w:type="dxa"/>
            <w:vAlign w:val="center"/>
          </w:tcPr>
          <w:p w14:paraId="3969C354" w14:textId="10B694DD" w:rsidR="009C6105" w:rsidRDefault="006F1E40" w:rsidP="006F1E40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NPM (X4)</w:t>
            </w:r>
          </w:p>
        </w:tc>
        <w:tc>
          <w:tcPr>
            <w:tcW w:w="851" w:type="dxa"/>
            <w:vAlign w:val="center"/>
          </w:tcPr>
          <w:p w14:paraId="2977335A" w14:textId="12E22A5B" w:rsidR="009C6105" w:rsidRDefault="006F1E40" w:rsidP="009C6105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S</w:t>
            </w:r>
            <w:r w:rsidR="002C78B3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IZE (X5)</w:t>
            </w:r>
          </w:p>
        </w:tc>
        <w:tc>
          <w:tcPr>
            <w:tcW w:w="992" w:type="dxa"/>
            <w:vAlign w:val="center"/>
          </w:tcPr>
          <w:p w14:paraId="5CF9C242" w14:textId="717DE3B6" w:rsidR="009C6105" w:rsidRDefault="009C6105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  <w:t>EPS (Y)</w:t>
            </w:r>
          </w:p>
        </w:tc>
      </w:tr>
      <w:tr w:rsidR="002C78B3" w14:paraId="5B338C99" w14:textId="77777777" w:rsidTr="002C78B3">
        <w:tc>
          <w:tcPr>
            <w:tcW w:w="709" w:type="dxa"/>
            <w:vMerge w:val="restart"/>
            <w:vAlign w:val="center"/>
          </w:tcPr>
          <w:p w14:paraId="0A6EE5A8" w14:textId="6DC7B08E" w:rsidR="002C78B3" w:rsidRPr="009C610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9C6105">
              <w:rPr>
                <w:rFonts w:ascii="Times New Roman" w:hAnsi="Times New Roman" w:cs="Times New Roman"/>
                <w:noProof/>
                <w:sz w:val="24"/>
                <w:szCs w:val="24"/>
              </w:rPr>
              <w:t>2019</w:t>
            </w:r>
          </w:p>
        </w:tc>
        <w:tc>
          <w:tcPr>
            <w:tcW w:w="3443" w:type="dxa"/>
          </w:tcPr>
          <w:p w14:paraId="5B6D1241" w14:textId="159D557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01CC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e Hardware Indonesia Tbk</w:t>
            </w:r>
          </w:p>
        </w:tc>
        <w:tc>
          <w:tcPr>
            <w:tcW w:w="986" w:type="dxa"/>
            <w:vAlign w:val="bottom"/>
          </w:tcPr>
          <w:p w14:paraId="0262389C" w14:textId="0E23B3C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8</w:t>
            </w:r>
          </w:p>
        </w:tc>
        <w:tc>
          <w:tcPr>
            <w:tcW w:w="756" w:type="dxa"/>
            <w:vAlign w:val="center"/>
          </w:tcPr>
          <w:p w14:paraId="0D2268DB" w14:textId="12D7340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,57</w:t>
            </w:r>
          </w:p>
        </w:tc>
        <w:tc>
          <w:tcPr>
            <w:tcW w:w="769" w:type="dxa"/>
            <w:vAlign w:val="center"/>
          </w:tcPr>
          <w:p w14:paraId="7C1D452A" w14:textId="2DC5F9F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2</w:t>
            </w:r>
          </w:p>
        </w:tc>
        <w:tc>
          <w:tcPr>
            <w:tcW w:w="850" w:type="dxa"/>
            <w:vAlign w:val="center"/>
          </w:tcPr>
          <w:p w14:paraId="09F36885" w14:textId="6A50BD3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57</w:t>
            </w:r>
          </w:p>
        </w:tc>
        <w:tc>
          <w:tcPr>
            <w:tcW w:w="851" w:type="dxa"/>
            <w:vAlign w:val="bottom"/>
          </w:tcPr>
          <w:p w14:paraId="59FD5BDB" w14:textId="6E5ADD8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2</w:t>
            </w:r>
          </w:p>
        </w:tc>
        <w:tc>
          <w:tcPr>
            <w:tcW w:w="992" w:type="dxa"/>
            <w:vAlign w:val="center"/>
          </w:tcPr>
          <w:p w14:paraId="67B9BA78" w14:textId="1AD10FA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,58</w:t>
            </w:r>
          </w:p>
        </w:tc>
      </w:tr>
      <w:tr w:rsidR="002C78B3" w14:paraId="2C70E2A3" w14:textId="77777777" w:rsidTr="002C78B3">
        <w:tc>
          <w:tcPr>
            <w:tcW w:w="709" w:type="dxa"/>
            <w:vMerge/>
          </w:tcPr>
          <w:p w14:paraId="7182F52D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804C385" w14:textId="4FE4084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5438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patu Bata Tbk.</w:t>
            </w:r>
          </w:p>
        </w:tc>
        <w:tc>
          <w:tcPr>
            <w:tcW w:w="986" w:type="dxa"/>
            <w:vAlign w:val="bottom"/>
          </w:tcPr>
          <w:p w14:paraId="79CDAF09" w14:textId="0AB4985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9</w:t>
            </w:r>
          </w:p>
        </w:tc>
        <w:tc>
          <w:tcPr>
            <w:tcW w:w="756" w:type="dxa"/>
            <w:vAlign w:val="center"/>
          </w:tcPr>
          <w:p w14:paraId="62C0F7C9" w14:textId="64F422C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,31</w:t>
            </w:r>
          </w:p>
        </w:tc>
        <w:tc>
          <w:tcPr>
            <w:tcW w:w="769" w:type="dxa"/>
            <w:vAlign w:val="center"/>
          </w:tcPr>
          <w:p w14:paraId="1FEEBC41" w14:textId="1F13A23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4</w:t>
            </w:r>
          </w:p>
        </w:tc>
        <w:tc>
          <w:tcPr>
            <w:tcW w:w="850" w:type="dxa"/>
            <w:vAlign w:val="center"/>
          </w:tcPr>
          <w:p w14:paraId="24B8C21C" w14:textId="3678DC9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2</w:t>
            </w:r>
          </w:p>
        </w:tc>
        <w:tc>
          <w:tcPr>
            <w:tcW w:w="851" w:type="dxa"/>
            <w:vAlign w:val="bottom"/>
          </w:tcPr>
          <w:p w14:paraId="5EFB845C" w14:textId="2EF0AF7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48</w:t>
            </w:r>
          </w:p>
        </w:tc>
        <w:tc>
          <w:tcPr>
            <w:tcW w:w="992" w:type="dxa"/>
            <w:vAlign w:val="center"/>
          </w:tcPr>
          <w:p w14:paraId="7211B59B" w14:textId="61533C0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,03</w:t>
            </w:r>
          </w:p>
        </w:tc>
      </w:tr>
      <w:tr w:rsidR="002C78B3" w14:paraId="2A4F79B4" w14:textId="77777777" w:rsidTr="002C78B3">
        <w:tc>
          <w:tcPr>
            <w:tcW w:w="709" w:type="dxa"/>
            <w:vMerge/>
          </w:tcPr>
          <w:p w14:paraId="7C71DFE0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7A69A6C" w14:textId="7A1F3E8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8164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tur Sentosa Adipran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0D7EF96E" w14:textId="4D43DF5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1,33</w:t>
            </w:r>
          </w:p>
        </w:tc>
        <w:tc>
          <w:tcPr>
            <w:tcW w:w="756" w:type="dxa"/>
            <w:vAlign w:val="center"/>
          </w:tcPr>
          <w:p w14:paraId="5B339C6B" w14:textId="04E7CAA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14</w:t>
            </w:r>
          </w:p>
        </w:tc>
        <w:tc>
          <w:tcPr>
            <w:tcW w:w="769" w:type="dxa"/>
            <w:vAlign w:val="center"/>
          </w:tcPr>
          <w:p w14:paraId="66049C32" w14:textId="4F43133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4</w:t>
            </w:r>
          </w:p>
        </w:tc>
        <w:tc>
          <w:tcPr>
            <w:tcW w:w="850" w:type="dxa"/>
            <w:vAlign w:val="center"/>
          </w:tcPr>
          <w:p w14:paraId="59E91682" w14:textId="55B2C03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  <w:tc>
          <w:tcPr>
            <w:tcW w:w="851" w:type="dxa"/>
            <w:vAlign w:val="bottom"/>
          </w:tcPr>
          <w:p w14:paraId="5E116C17" w14:textId="6287A5E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2</w:t>
            </w:r>
          </w:p>
        </w:tc>
        <w:tc>
          <w:tcPr>
            <w:tcW w:w="992" w:type="dxa"/>
            <w:vAlign w:val="center"/>
          </w:tcPr>
          <w:p w14:paraId="5D6C99A7" w14:textId="5132029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,64</w:t>
            </w:r>
          </w:p>
        </w:tc>
      </w:tr>
      <w:tr w:rsidR="002C78B3" w14:paraId="4D0C3EC2" w14:textId="77777777" w:rsidTr="002C78B3">
        <w:tc>
          <w:tcPr>
            <w:tcW w:w="709" w:type="dxa"/>
            <w:vMerge/>
          </w:tcPr>
          <w:p w14:paraId="7CDA9FC6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A305B80" w14:textId="1BAF732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0079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rajaya Swasembad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5C3335E9" w14:textId="3FDB37B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5</w:t>
            </w:r>
          </w:p>
        </w:tc>
        <w:tc>
          <w:tcPr>
            <w:tcW w:w="756" w:type="dxa"/>
            <w:vAlign w:val="center"/>
          </w:tcPr>
          <w:p w14:paraId="33A80183" w14:textId="4B56E4C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50</w:t>
            </w:r>
          </w:p>
        </w:tc>
        <w:tc>
          <w:tcPr>
            <w:tcW w:w="769" w:type="dxa"/>
            <w:vAlign w:val="center"/>
          </w:tcPr>
          <w:p w14:paraId="4F4EDE93" w14:textId="5B45DD4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6</w:t>
            </w:r>
          </w:p>
        </w:tc>
        <w:tc>
          <w:tcPr>
            <w:tcW w:w="850" w:type="dxa"/>
            <w:vAlign w:val="center"/>
          </w:tcPr>
          <w:p w14:paraId="1FBD7B08" w14:textId="45846BB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  <w:tc>
          <w:tcPr>
            <w:tcW w:w="851" w:type="dxa"/>
            <w:vAlign w:val="bottom"/>
          </w:tcPr>
          <w:p w14:paraId="43259C47" w14:textId="08F50BB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1</w:t>
            </w:r>
          </w:p>
        </w:tc>
        <w:tc>
          <w:tcPr>
            <w:tcW w:w="992" w:type="dxa"/>
            <w:vAlign w:val="center"/>
          </w:tcPr>
          <w:p w14:paraId="14E91661" w14:textId="069A9AA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2C78B3" w14:paraId="3DEC0A25" w14:textId="77777777" w:rsidTr="002C78B3">
        <w:tc>
          <w:tcPr>
            <w:tcW w:w="709" w:type="dxa"/>
            <w:vMerge/>
          </w:tcPr>
          <w:p w14:paraId="463D0EA1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F671845" w14:textId="34E06C9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260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jah Tunggal Tbk.</w:t>
            </w:r>
          </w:p>
        </w:tc>
        <w:tc>
          <w:tcPr>
            <w:tcW w:w="986" w:type="dxa"/>
            <w:vAlign w:val="bottom"/>
          </w:tcPr>
          <w:p w14:paraId="211AEA7B" w14:textId="57F522A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</w:t>
            </w:r>
          </w:p>
        </w:tc>
        <w:tc>
          <w:tcPr>
            <w:tcW w:w="756" w:type="dxa"/>
            <w:vAlign w:val="center"/>
          </w:tcPr>
          <w:p w14:paraId="20A23B3D" w14:textId="5F946EC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9</w:t>
            </w:r>
          </w:p>
        </w:tc>
        <w:tc>
          <w:tcPr>
            <w:tcW w:w="769" w:type="dxa"/>
            <w:vAlign w:val="center"/>
          </w:tcPr>
          <w:p w14:paraId="0AC762BD" w14:textId="2246EFF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2</w:t>
            </w:r>
          </w:p>
        </w:tc>
        <w:tc>
          <w:tcPr>
            <w:tcW w:w="850" w:type="dxa"/>
            <w:vAlign w:val="center"/>
          </w:tcPr>
          <w:p w14:paraId="1E239C64" w14:textId="04247F9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9</w:t>
            </w:r>
          </w:p>
        </w:tc>
        <w:tc>
          <w:tcPr>
            <w:tcW w:w="851" w:type="dxa"/>
            <w:vAlign w:val="bottom"/>
          </w:tcPr>
          <w:p w14:paraId="573376DA" w14:textId="3BCFB2D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7</w:t>
            </w:r>
          </w:p>
        </w:tc>
        <w:tc>
          <w:tcPr>
            <w:tcW w:w="992" w:type="dxa"/>
            <w:vAlign w:val="center"/>
          </w:tcPr>
          <w:p w14:paraId="6C6370D2" w14:textId="742C925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77,23</w:t>
            </w:r>
          </w:p>
        </w:tc>
      </w:tr>
      <w:tr w:rsidR="002C78B3" w14:paraId="1A700F08" w14:textId="77777777" w:rsidTr="002C78B3">
        <w:tc>
          <w:tcPr>
            <w:tcW w:w="709" w:type="dxa"/>
            <w:vMerge/>
          </w:tcPr>
          <w:p w14:paraId="42623941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D3B49FB" w14:textId="20B3A2A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839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tikeramik Alamasri Industri </w:t>
            </w:r>
          </w:p>
        </w:tc>
        <w:tc>
          <w:tcPr>
            <w:tcW w:w="986" w:type="dxa"/>
            <w:vAlign w:val="bottom"/>
          </w:tcPr>
          <w:p w14:paraId="76920B15" w14:textId="72400D5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2,43</w:t>
            </w:r>
          </w:p>
        </w:tc>
        <w:tc>
          <w:tcPr>
            <w:tcW w:w="756" w:type="dxa"/>
            <w:vAlign w:val="center"/>
          </w:tcPr>
          <w:p w14:paraId="5BC009DB" w14:textId="5C6AAE1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,29</w:t>
            </w:r>
          </w:p>
        </w:tc>
        <w:tc>
          <w:tcPr>
            <w:tcW w:w="769" w:type="dxa"/>
            <w:vAlign w:val="center"/>
          </w:tcPr>
          <w:p w14:paraId="7146FFAE" w14:textId="1671BF2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  <w:tc>
          <w:tcPr>
            <w:tcW w:w="850" w:type="dxa"/>
            <w:vAlign w:val="center"/>
          </w:tcPr>
          <w:p w14:paraId="4BCBB058" w14:textId="073F2A8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84,85</w:t>
            </w:r>
          </w:p>
        </w:tc>
        <w:tc>
          <w:tcPr>
            <w:tcW w:w="851" w:type="dxa"/>
            <w:vAlign w:val="bottom"/>
          </w:tcPr>
          <w:p w14:paraId="6038FCCE" w14:textId="2A0DAF6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94</w:t>
            </w:r>
          </w:p>
        </w:tc>
        <w:tc>
          <w:tcPr>
            <w:tcW w:w="992" w:type="dxa"/>
            <w:vAlign w:val="center"/>
          </w:tcPr>
          <w:p w14:paraId="054746B4" w14:textId="6CF64BD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5,49</w:t>
            </w:r>
          </w:p>
        </w:tc>
      </w:tr>
      <w:tr w:rsidR="002C78B3" w14:paraId="6DF67429" w14:textId="77777777" w:rsidTr="002C78B3">
        <w:tc>
          <w:tcPr>
            <w:tcW w:w="709" w:type="dxa"/>
            <w:vMerge/>
          </w:tcPr>
          <w:p w14:paraId="47D1E75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AA45DD3" w14:textId="2673651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839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domobil Sukses Internasional</w:t>
            </w:r>
          </w:p>
        </w:tc>
        <w:tc>
          <w:tcPr>
            <w:tcW w:w="986" w:type="dxa"/>
            <w:vAlign w:val="bottom"/>
          </w:tcPr>
          <w:p w14:paraId="6EB05F76" w14:textId="1E4D32F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14,99</w:t>
            </w:r>
          </w:p>
        </w:tc>
        <w:tc>
          <w:tcPr>
            <w:tcW w:w="756" w:type="dxa"/>
            <w:vAlign w:val="center"/>
          </w:tcPr>
          <w:p w14:paraId="7F4B1CB6" w14:textId="03A6AF5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7</w:t>
            </w:r>
          </w:p>
        </w:tc>
        <w:tc>
          <w:tcPr>
            <w:tcW w:w="769" w:type="dxa"/>
            <w:vAlign w:val="center"/>
          </w:tcPr>
          <w:p w14:paraId="7F997337" w14:textId="24BE6FB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5</w:t>
            </w:r>
          </w:p>
        </w:tc>
        <w:tc>
          <w:tcPr>
            <w:tcW w:w="850" w:type="dxa"/>
            <w:vAlign w:val="center"/>
          </w:tcPr>
          <w:p w14:paraId="3CE603FC" w14:textId="1D4F6E1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5</w:t>
            </w:r>
          </w:p>
        </w:tc>
        <w:tc>
          <w:tcPr>
            <w:tcW w:w="851" w:type="dxa"/>
            <w:vAlign w:val="bottom"/>
          </w:tcPr>
          <w:p w14:paraId="5F33AFE3" w14:textId="6A0E406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43</w:t>
            </w:r>
          </w:p>
        </w:tc>
        <w:tc>
          <w:tcPr>
            <w:tcW w:w="992" w:type="dxa"/>
            <w:vAlign w:val="center"/>
          </w:tcPr>
          <w:p w14:paraId="5CEF9365" w14:textId="3FC7B73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1,50</w:t>
            </w:r>
          </w:p>
        </w:tc>
      </w:tr>
      <w:tr w:rsidR="002C78B3" w14:paraId="049BAA83" w14:textId="77777777" w:rsidTr="002C78B3">
        <w:tc>
          <w:tcPr>
            <w:tcW w:w="709" w:type="dxa"/>
            <w:vMerge/>
          </w:tcPr>
          <w:p w14:paraId="77FEBF5D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30038C4" w14:textId="33F9F25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925DC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edaung Indah Can Tbk</w:t>
            </w:r>
          </w:p>
        </w:tc>
        <w:tc>
          <w:tcPr>
            <w:tcW w:w="986" w:type="dxa"/>
            <w:vAlign w:val="bottom"/>
          </w:tcPr>
          <w:p w14:paraId="3A8E72EC" w14:textId="12A96F4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12</w:t>
            </w:r>
          </w:p>
        </w:tc>
        <w:tc>
          <w:tcPr>
            <w:tcW w:w="756" w:type="dxa"/>
            <w:vAlign w:val="center"/>
          </w:tcPr>
          <w:p w14:paraId="05DB98AA" w14:textId="2CA1221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58</w:t>
            </w:r>
          </w:p>
        </w:tc>
        <w:tc>
          <w:tcPr>
            <w:tcW w:w="769" w:type="dxa"/>
            <w:vAlign w:val="center"/>
          </w:tcPr>
          <w:p w14:paraId="547C5C77" w14:textId="38D09CB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5</w:t>
            </w:r>
          </w:p>
        </w:tc>
        <w:tc>
          <w:tcPr>
            <w:tcW w:w="850" w:type="dxa"/>
            <w:vAlign w:val="center"/>
          </w:tcPr>
          <w:p w14:paraId="41F42F9A" w14:textId="0B4005B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48</w:t>
            </w:r>
          </w:p>
        </w:tc>
        <w:tc>
          <w:tcPr>
            <w:tcW w:w="851" w:type="dxa"/>
            <w:vAlign w:val="bottom"/>
          </w:tcPr>
          <w:p w14:paraId="4FD2EFC6" w14:textId="3FC9AEA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75</w:t>
            </w:r>
          </w:p>
        </w:tc>
        <w:tc>
          <w:tcPr>
            <w:tcW w:w="992" w:type="dxa"/>
            <w:vAlign w:val="center"/>
          </w:tcPr>
          <w:p w14:paraId="6A456E0C" w14:textId="6BCBAF0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11,49</w:t>
            </w:r>
          </w:p>
        </w:tc>
      </w:tr>
      <w:tr w:rsidR="002C78B3" w14:paraId="22AEF485" w14:textId="77777777" w:rsidTr="002C78B3">
        <w:tc>
          <w:tcPr>
            <w:tcW w:w="709" w:type="dxa"/>
            <w:vMerge/>
          </w:tcPr>
          <w:p w14:paraId="4B467062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8522CED" w14:textId="16D26B9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925DC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tahari Department Store Tbk.</w:t>
            </w:r>
          </w:p>
        </w:tc>
        <w:tc>
          <w:tcPr>
            <w:tcW w:w="986" w:type="dxa"/>
            <w:vAlign w:val="bottom"/>
          </w:tcPr>
          <w:p w14:paraId="33926B52" w14:textId="091E8AB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12</w:t>
            </w:r>
          </w:p>
        </w:tc>
        <w:tc>
          <w:tcPr>
            <w:tcW w:w="756" w:type="dxa"/>
            <w:vAlign w:val="center"/>
          </w:tcPr>
          <w:p w14:paraId="132BFFDC" w14:textId="3CA516B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6</w:t>
            </w:r>
          </w:p>
        </w:tc>
        <w:tc>
          <w:tcPr>
            <w:tcW w:w="769" w:type="dxa"/>
            <w:vAlign w:val="center"/>
          </w:tcPr>
          <w:p w14:paraId="1A0350F3" w14:textId="36180AA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7</w:t>
            </w:r>
          </w:p>
        </w:tc>
        <w:tc>
          <w:tcPr>
            <w:tcW w:w="850" w:type="dxa"/>
            <w:vAlign w:val="center"/>
          </w:tcPr>
          <w:p w14:paraId="0C452C55" w14:textId="3226D86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,30</w:t>
            </w:r>
          </w:p>
        </w:tc>
        <w:tc>
          <w:tcPr>
            <w:tcW w:w="851" w:type="dxa"/>
            <w:vAlign w:val="bottom"/>
          </w:tcPr>
          <w:p w14:paraId="54C2793E" w14:textId="373DDA1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21</w:t>
            </w:r>
          </w:p>
        </w:tc>
        <w:tc>
          <w:tcPr>
            <w:tcW w:w="992" w:type="dxa"/>
            <w:vAlign w:val="center"/>
          </w:tcPr>
          <w:p w14:paraId="43B21A7D" w14:textId="0006DD1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92</w:t>
            </w:r>
          </w:p>
        </w:tc>
      </w:tr>
      <w:tr w:rsidR="002C78B3" w14:paraId="7B8EDD7C" w14:textId="77777777" w:rsidTr="002C78B3">
        <w:tc>
          <w:tcPr>
            <w:tcW w:w="709" w:type="dxa"/>
            <w:vMerge/>
          </w:tcPr>
          <w:p w14:paraId="6B14186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CF98667" w14:textId="217648F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B46D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ra Adiperkasa Tbk.</w:t>
            </w:r>
          </w:p>
        </w:tc>
        <w:tc>
          <w:tcPr>
            <w:tcW w:w="986" w:type="dxa"/>
            <w:vAlign w:val="bottom"/>
          </w:tcPr>
          <w:p w14:paraId="0BA60CD7" w14:textId="73BCC12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1</w:t>
            </w:r>
          </w:p>
        </w:tc>
        <w:tc>
          <w:tcPr>
            <w:tcW w:w="756" w:type="dxa"/>
            <w:vAlign w:val="center"/>
          </w:tcPr>
          <w:p w14:paraId="7C474B79" w14:textId="2464F57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4</w:t>
            </w:r>
          </w:p>
        </w:tc>
        <w:tc>
          <w:tcPr>
            <w:tcW w:w="769" w:type="dxa"/>
            <w:vAlign w:val="center"/>
          </w:tcPr>
          <w:p w14:paraId="56276A13" w14:textId="535D155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9</w:t>
            </w:r>
          </w:p>
        </w:tc>
        <w:tc>
          <w:tcPr>
            <w:tcW w:w="850" w:type="dxa"/>
            <w:vAlign w:val="center"/>
          </w:tcPr>
          <w:p w14:paraId="411D4454" w14:textId="17499CE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38</w:t>
            </w:r>
          </w:p>
        </w:tc>
        <w:tc>
          <w:tcPr>
            <w:tcW w:w="851" w:type="dxa"/>
            <w:vAlign w:val="bottom"/>
          </w:tcPr>
          <w:p w14:paraId="1AD313CC" w14:textId="5AE5732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27</w:t>
            </w:r>
          </w:p>
        </w:tc>
        <w:tc>
          <w:tcPr>
            <w:tcW w:w="992" w:type="dxa"/>
            <w:vAlign w:val="center"/>
          </w:tcPr>
          <w:p w14:paraId="2EAB4550" w14:textId="225D6A4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6</w:t>
            </w:r>
          </w:p>
        </w:tc>
      </w:tr>
      <w:tr w:rsidR="002C78B3" w14:paraId="73EF7CF2" w14:textId="77777777" w:rsidTr="002C78B3">
        <w:tc>
          <w:tcPr>
            <w:tcW w:w="709" w:type="dxa"/>
            <w:vMerge/>
          </w:tcPr>
          <w:p w14:paraId="78A9F5CB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B47532D" w14:textId="51DAD02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CD13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dia Nusantara Citr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6A4EA483" w14:textId="2B4C0A1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5</w:t>
            </w:r>
          </w:p>
        </w:tc>
        <w:tc>
          <w:tcPr>
            <w:tcW w:w="756" w:type="dxa"/>
            <w:vAlign w:val="center"/>
          </w:tcPr>
          <w:p w14:paraId="660A1426" w14:textId="502AD78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7</w:t>
            </w:r>
          </w:p>
        </w:tc>
        <w:tc>
          <w:tcPr>
            <w:tcW w:w="769" w:type="dxa"/>
            <w:vAlign w:val="center"/>
          </w:tcPr>
          <w:p w14:paraId="2BB3D87D" w14:textId="3508635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2</w:t>
            </w:r>
          </w:p>
        </w:tc>
        <w:tc>
          <w:tcPr>
            <w:tcW w:w="850" w:type="dxa"/>
            <w:vAlign w:val="center"/>
          </w:tcPr>
          <w:p w14:paraId="2D84EF5B" w14:textId="7E13F79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6</w:t>
            </w:r>
          </w:p>
        </w:tc>
        <w:tc>
          <w:tcPr>
            <w:tcW w:w="851" w:type="dxa"/>
            <w:vAlign w:val="bottom"/>
          </w:tcPr>
          <w:p w14:paraId="5FDF3585" w14:textId="2F7ECF1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1</w:t>
            </w:r>
          </w:p>
        </w:tc>
        <w:tc>
          <w:tcPr>
            <w:tcW w:w="992" w:type="dxa"/>
            <w:vAlign w:val="center"/>
          </w:tcPr>
          <w:p w14:paraId="111529C1" w14:textId="74C3810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79,82</w:t>
            </w:r>
          </w:p>
        </w:tc>
      </w:tr>
      <w:tr w:rsidR="002C78B3" w14:paraId="28B3C1FB" w14:textId="77777777" w:rsidTr="002C78B3">
        <w:tc>
          <w:tcPr>
            <w:tcW w:w="709" w:type="dxa"/>
            <w:vMerge/>
          </w:tcPr>
          <w:p w14:paraId="79F541E9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0EE8B25" w14:textId="5271260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314DE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ra Pinasthika Mustik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6A5CDBE3" w14:textId="1F2B919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7,55</w:t>
            </w:r>
          </w:p>
        </w:tc>
        <w:tc>
          <w:tcPr>
            <w:tcW w:w="756" w:type="dxa"/>
            <w:vAlign w:val="center"/>
          </w:tcPr>
          <w:p w14:paraId="076C7E51" w14:textId="169A964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1</w:t>
            </w:r>
          </w:p>
        </w:tc>
        <w:tc>
          <w:tcPr>
            <w:tcW w:w="769" w:type="dxa"/>
            <w:vAlign w:val="center"/>
          </w:tcPr>
          <w:p w14:paraId="68369DA6" w14:textId="1DD7544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  <w:tc>
          <w:tcPr>
            <w:tcW w:w="850" w:type="dxa"/>
            <w:vAlign w:val="center"/>
          </w:tcPr>
          <w:p w14:paraId="124ADA4D" w14:textId="5F0E613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82</w:t>
            </w:r>
          </w:p>
        </w:tc>
        <w:tc>
          <w:tcPr>
            <w:tcW w:w="851" w:type="dxa"/>
            <w:vAlign w:val="bottom"/>
          </w:tcPr>
          <w:p w14:paraId="5CA56C26" w14:textId="2EDAB8B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89</w:t>
            </w:r>
          </w:p>
        </w:tc>
        <w:tc>
          <w:tcPr>
            <w:tcW w:w="992" w:type="dxa"/>
            <w:vAlign w:val="center"/>
          </w:tcPr>
          <w:p w14:paraId="5132E624" w14:textId="0B3A09D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1</w:t>
            </w:r>
          </w:p>
        </w:tc>
      </w:tr>
      <w:tr w:rsidR="002C78B3" w14:paraId="3F211A3B" w14:textId="77777777" w:rsidTr="002C78B3">
        <w:tc>
          <w:tcPr>
            <w:tcW w:w="709" w:type="dxa"/>
            <w:vMerge/>
          </w:tcPr>
          <w:p w14:paraId="2D934E17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7278533" w14:textId="59CC2ED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E61C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Sky Vision Tbk.</w:t>
            </w:r>
          </w:p>
        </w:tc>
        <w:tc>
          <w:tcPr>
            <w:tcW w:w="986" w:type="dxa"/>
            <w:vAlign w:val="bottom"/>
          </w:tcPr>
          <w:p w14:paraId="122DBBE3" w14:textId="657CE5A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5</w:t>
            </w:r>
          </w:p>
        </w:tc>
        <w:tc>
          <w:tcPr>
            <w:tcW w:w="756" w:type="dxa"/>
            <w:vAlign w:val="center"/>
          </w:tcPr>
          <w:p w14:paraId="7F8DBC71" w14:textId="43840BE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  <w:tc>
          <w:tcPr>
            <w:tcW w:w="769" w:type="dxa"/>
            <w:vAlign w:val="center"/>
          </w:tcPr>
          <w:p w14:paraId="7B83381A" w14:textId="68C7E0B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  <w:tc>
          <w:tcPr>
            <w:tcW w:w="850" w:type="dxa"/>
            <w:vAlign w:val="center"/>
          </w:tcPr>
          <w:p w14:paraId="740C43CA" w14:textId="45B4D43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07</w:t>
            </w:r>
          </w:p>
        </w:tc>
        <w:tc>
          <w:tcPr>
            <w:tcW w:w="851" w:type="dxa"/>
            <w:vAlign w:val="bottom"/>
          </w:tcPr>
          <w:p w14:paraId="15919073" w14:textId="17ECE96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10</w:t>
            </w:r>
          </w:p>
        </w:tc>
        <w:tc>
          <w:tcPr>
            <w:tcW w:w="992" w:type="dxa"/>
            <w:vAlign w:val="center"/>
          </w:tcPr>
          <w:p w14:paraId="0C5F4D31" w14:textId="4C975EC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8,1</w:t>
            </w:r>
          </w:p>
        </w:tc>
      </w:tr>
      <w:tr w:rsidR="002C78B3" w14:paraId="6815437E" w14:textId="77777777" w:rsidTr="002C78B3">
        <w:tc>
          <w:tcPr>
            <w:tcW w:w="709" w:type="dxa"/>
            <w:vMerge/>
          </w:tcPr>
          <w:p w14:paraId="5D10C9AF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8162F6A" w14:textId="092E8BB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7504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orama Sentrawisata Tbk.</w:t>
            </w:r>
          </w:p>
        </w:tc>
        <w:tc>
          <w:tcPr>
            <w:tcW w:w="986" w:type="dxa"/>
            <w:vAlign w:val="bottom"/>
          </w:tcPr>
          <w:p w14:paraId="3625E47A" w14:textId="03843B4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  <w:tc>
          <w:tcPr>
            <w:tcW w:w="756" w:type="dxa"/>
            <w:vAlign w:val="center"/>
          </w:tcPr>
          <w:p w14:paraId="66BAF688" w14:textId="3BC90B7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6</w:t>
            </w:r>
          </w:p>
        </w:tc>
        <w:tc>
          <w:tcPr>
            <w:tcW w:w="769" w:type="dxa"/>
            <w:vAlign w:val="center"/>
          </w:tcPr>
          <w:p w14:paraId="2D90B3EC" w14:textId="5704683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  <w:tc>
          <w:tcPr>
            <w:tcW w:w="850" w:type="dxa"/>
            <w:vAlign w:val="center"/>
          </w:tcPr>
          <w:p w14:paraId="23532985" w14:textId="453D721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15</w:t>
            </w:r>
          </w:p>
        </w:tc>
        <w:tc>
          <w:tcPr>
            <w:tcW w:w="851" w:type="dxa"/>
            <w:vAlign w:val="bottom"/>
          </w:tcPr>
          <w:p w14:paraId="486CA36A" w14:textId="76C39CC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0</w:t>
            </w:r>
          </w:p>
        </w:tc>
        <w:tc>
          <w:tcPr>
            <w:tcW w:w="992" w:type="dxa"/>
            <w:vAlign w:val="center"/>
          </w:tcPr>
          <w:p w14:paraId="0AC5FA05" w14:textId="661BFFE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36,73</w:t>
            </w:r>
          </w:p>
        </w:tc>
      </w:tr>
      <w:tr w:rsidR="002C78B3" w14:paraId="0CBC2094" w14:textId="77777777" w:rsidTr="002C78B3">
        <w:tc>
          <w:tcPr>
            <w:tcW w:w="709" w:type="dxa"/>
            <w:vMerge/>
          </w:tcPr>
          <w:p w14:paraId="6A8386E3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2DA8F73" w14:textId="59B36EA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C27B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mbangunan Jaya Ancol Tbk.</w:t>
            </w:r>
          </w:p>
        </w:tc>
        <w:tc>
          <w:tcPr>
            <w:tcW w:w="986" w:type="dxa"/>
            <w:vAlign w:val="bottom"/>
          </w:tcPr>
          <w:p w14:paraId="25BE1894" w14:textId="02E2B7F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0</w:t>
            </w:r>
          </w:p>
        </w:tc>
        <w:tc>
          <w:tcPr>
            <w:tcW w:w="756" w:type="dxa"/>
            <w:vAlign w:val="center"/>
          </w:tcPr>
          <w:p w14:paraId="08C1AB87" w14:textId="2AC97B5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  <w:tc>
          <w:tcPr>
            <w:tcW w:w="769" w:type="dxa"/>
            <w:vAlign w:val="center"/>
          </w:tcPr>
          <w:p w14:paraId="08DE11A5" w14:textId="5F1E74A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0</w:t>
            </w:r>
          </w:p>
        </w:tc>
        <w:tc>
          <w:tcPr>
            <w:tcW w:w="850" w:type="dxa"/>
            <w:vAlign w:val="center"/>
          </w:tcPr>
          <w:p w14:paraId="4A5791E0" w14:textId="614F5DE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,15</w:t>
            </w:r>
          </w:p>
        </w:tc>
        <w:tc>
          <w:tcPr>
            <w:tcW w:w="851" w:type="dxa"/>
            <w:vAlign w:val="bottom"/>
          </w:tcPr>
          <w:p w14:paraId="1C841B4A" w14:textId="4961DE7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04</w:t>
            </w:r>
          </w:p>
        </w:tc>
        <w:tc>
          <w:tcPr>
            <w:tcW w:w="992" w:type="dxa"/>
            <w:vAlign w:val="center"/>
          </w:tcPr>
          <w:p w14:paraId="1317A25A" w14:textId="5B35850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4</w:t>
            </w:r>
          </w:p>
        </w:tc>
      </w:tr>
      <w:tr w:rsidR="002C78B3" w14:paraId="440AC4B9" w14:textId="77777777" w:rsidTr="002C78B3">
        <w:tc>
          <w:tcPr>
            <w:tcW w:w="709" w:type="dxa"/>
            <w:vMerge/>
          </w:tcPr>
          <w:p w14:paraId="4A953E4F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A842FB8" w14:textId="53A9082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C6413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ima Alloy Steel Universal Tb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.</w:t>
            </w:r>
          </w:p>
        </w:tc>
        <w:tc>
          <w:tcPr>
            <w:tcW w:w="986" w:type="dxa"/>
            <w:vAlign w:val="bottom"/>
          </w:tcPr>
          <w:p w14:paraId="1C278993" w14:textId="4EB80F7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  <w:tc>
          <w:tcPr>
            <w:tcW w:w="756" w:type="dxa"/>
            <w:vAlign w:val="center"/>
          </w:tcPr>
          <w:p w14:paraId="33D59D2D" w14:textId="0E8DB1C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  <w:tc>
          <w:tcPr>
            <w:tcW w:w="769" w:type="dxa"/>
            <w:vAlign w:val="center"/>
          </w:tcPr>
          <w:p w14:paraId="24FB99D8" w14:textId="2E6EC5E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7</w:t>
            </w:r>
          </w:p>
        </w:tc>
        <w:tc>
          <w:tcPr>
            <w:tcW w:w="850" w:type="dxa"/>
            <w:vAlign w:val="center"/>
          </w:tcPr>
          <w:p w14:paraId="6349CCC8" w14:textId="3CD18C6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2,81</w:t>
            </w:r>
          </w:p>
        </w:tc>
        <w:tc>
          <w:tcPr>
            <w:tcW w:w="851" w:type="dxa"/>
            <w:vAlign w:val="bottom"/>
          </w:tcPr>
          <w:p w14:paraId="21420247" w14:textId="4A9FB42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4</w:t>
            </w:r>
          </w:p>
        </w:tc>
        <w:tc>
          <w:tcPr>
            <w:tcW w:w="992" w:type="dxa"/>
            <w:vAlign w:val="center"/>
          </w:tcPr>
          <w:p w14:paraId="7C5E2DAA" w14:textId="2F3C5EC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62,2</w:t>
            </w:r>
          </w:p>
        </w:tc>
      </w:tr>
      <w:tr w:rsidR="002C78B3" w14:paraId="04557E80" w14:textId="77777777" w:rsidTr="002C78B3">
        <w:tc>
          <w:tcPr>
            <w:tcW w:w="709" w:type="dxa"/>
            <w:vMerge/>
          </w:tcPr>
          <w:p w14:paraId="5EF68A69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328D0C9" w14:textId="16ABD52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7559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mayana Lestari Sentosa Tbk.</w:t>
            </w:r>
          </w:p>
        </w:tc>
        <w:tc>
          <w:tcPr>
            <w:tcW w:w="986" w:type="dxa"/>
            <w:vAlign w:val="bottom"/>
          </w:tcPr>
          <w:p w14:paraId="3FDE856A" w14:textId="063528F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41</w:t>
            </w:r>
          </w:p>
        </w:tc>
        <w:tc>
          <w:tcPr>
            <w:tcW w:w="756" w:type="dxa"/>
            <w:vAlign w:val="center"/>
          </w:tcPr>
          <w:p w14:paraId="56B0F78B" w14:textId="6CE97B0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4</w:t>
            </w:r>
          </w:p>
        </w:tc>
        <w:tc>
          <w:tcPr>
            <w:tcW w:w="769" w:type="dxa"/>
            <w:vAlign w:val="center"/>
          </w:tcPr>
          <w:p w14:paraId="5E1566A3" w14:textId="6AAAD31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  <w:tc>
          <w:tcPr>
            <w:tcW w:w="850" w:type="dxa"/>
            <w:vAlign w:val="center"/>
          </w:tcPr>
          <w:p w14:paraId="760F5E91" w14:textId="4E043B6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58</w:t>
            </w:r>
          </w:p>
        </w:tc>
        <w:tc>
          <w:tcPr>
            <w:tcW w:w="851" w:type="dxa"/>
            <w:vAlign w:val="bottom"/>
          </w:tcPr>
          <w:p w14:paraId="46ABDB55" w14:textId="6BCDFB0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6</w:t>
            </w:r>
          </w:p>
        </w:tc>
        <w:tc>
          <w:tcPr>
            <w:tcW w:w="992" w:type="dxa"/>
            <w:vAlign w:val="center"/>
          </w:tcPr>
          <w:p w14:paraId="4A0A330E" w14:textId="3A0C522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96,12</w:t>
            </w:r>
          </w:p>
        </w:tc>
      </w:tr>
      <w:tr w:rsidR="002C78B3" w14:paraId="6E91A0F8" w14:textId="77777777" w:rsidTr="002C78B3">
        <w:tc>
          <w:tcPr>
            <w:tcW w:w="709" w:type="dxa"/>
            <w:vMerge/>
          </w:tcPr>
          <w:p w14:paraId="681B222D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3FB19D2" w14:textId="591D307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C27B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cky Putra Globalindo Tbk</w:t>
            </w:r>
          </w:p>
        </w:tc>
        <w:tc>
          <w:tcPr>
            <w:tcW w:w="986" w:type="dxa"/>
            <w:vAlign w:val="bottom"/>
          </w:tcPr>
          <w:p w14:paraId="031A88B3" w14:textId="4070433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7,11</w:t>
            </w:r>
          </w:p>
        </w:tc>
        <w:tc>
          <w:tcPr>
            <w:tcW w:w="756" w:type="dxa"/>
            <w:vAlign w:val="center"/>
          </w:tcPr>
          <w:p w14:paraId="2BFAF4CC" w14:textId="542198A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0</w:t>
            </w:r>
          </w:p>
        </w:tc>
        <w:tc>
          <w:tcPr>
            <w:tcW w:w="769" w:type="dxa"/>
            <w:vAlign w:val="center"/>
          </w:tcPr>
          <w:p w14:paraId="558E11AC" w14:textId="3671A8B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4</w:t>
            </w:r>
          </w:p>
        </w:tc>
        <w:tc>
          <w:tcPr>
            <w:tcW w:w="850" w:type="dxa"/>
            <w:vAlign w:val="center"/>
          </w:tcPr>
          <w:p w14:paraId="4648E2FA" w14:textId="1369005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  <w:tc>
          <w:tcPr>
            <w:tcW w:w="851" w:type="dxa"/>
            <w:vAlign w:val="bottom"/>
          </w:tcPr>
          <w:p w14:paraId="75387572" w14:textId="582324D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1</w:t>
            </w:r>
          </w:p>
        </w:tc>
        <w:tc>
          <w:tcPr>
            <w:tcW w:w="992" w:type="dxa"/>
            <w:vAlign w:val="center"/>
          </w:tcPr>
          <w:p w14:paraId="11FE9472" w14:textId="05B890E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8,85</w:t>
            </w:r>
          </w:p>
        </w:tc>
      </w:tr>
      <w:tr w:rsidR="002C78B3" w14:paraId="4FA2F802" w14:textId="77777777" w:rsidTr="002C78B3">
        <w:tc>
          <w:tcPr>
            <w:tcW w:w="709" w:type="dxa"/>
            <w:vMerge/>
          </w:tcPr>
          <w:p w14:paraId="3A7DC0A1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553BC81" w14:textId="4FD8B29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7206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rya Citra Medi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7873566F" w14:textId="2DCFB8D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4</w:t>
            </w:r>
          </w:p>
        </w:tc>
        <w:tc>
          <w:tcPr>
            <w:tcW w:w="756" w:type="dxa"/>
            <w:vAlign w:val="center"/>
          </w:tcPr>
          <w:p w14:paraId="7BC7DBA7" w14:textId="27EB1CA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0</w:t>
            </w:r>
          </w:p>
        </w:tc>
        <w:tc>
          <w:tcPr>
            <w:tcW w:w="769" w:type="dxa"/>
            <w:vAlign w:val="center"/>
          </w:tcPr>
          <w:p w14:paraId="3D429545" w14:textId="41637D7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850" w:type="dxa"/>
            <w:vAlign w:val="center"/>
          </w:tcPr>
          <w:p w14:paraId="3E655ECB" w14:textId="3E3FF75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,03</w:t>
            </w:r>
          </w:p>
        </w:tc>
        <w:tc>
          <w:tcPr>
            <w:tcW w:w="851" w:type="dxa"/>
            <w:vAlign w:val="bottom"/>
          </w:tcPr>
          <w:p w14:paraId="51F26CB5" w14:textId="574A017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4</w:t>
            </w:r>
          </w:p>
        </w:tc>
        <w:tc>
          <w:tcPr>
            <w:tcW w:w="992" w:type="dxa"/>
            <w:vAlign w:val="center"/>
          </w:tcPr>
          <w:p w14:paraId="5C414939" w14:textId="149C265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2,91</w:t>
            </w:r>
          </w:p>
        </w:tc>
      </w:tr>
      <w:tr w:rsidR="002C78B3" w14:paraId="5962D05D" w14:textId="77777777" w:rsidTr="002C78B3">
        <w:tc>
          <w:tcPr>
            <w:tcW w:w="709" w:type="dxa"/>
            <w:vMerge/>
          </w:tcPr>
          <w:p w14:paraId="679EA012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B6FAE53" w14:textId="3EE05C2C" w:rsidR="002C78B3" w:rsidRPr="007206D1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25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lamat Sempurna Tbk</w:t>
            </w:r>
          </w:p>
        </w:tc>
        <w:tc>
          <w:tcPr>
            <w:tcW w:w="986" w:type="dxa"/>
            <w:vAlign w:val="bottom"/>
          </w:tcPr>
          <w:p w14:paraId="167F938D" w14:textId="14F3403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83</w:t>
            </w:r>
          </w:p>
        </w:tc>
        <w:tc>
          <w:tcPr>
            <w:tcW w:w="756" w:type="dxa"/>
            <w:vAlign w:val="center"/>
          </w:tcPr>
          <w:p w14:paraId="374C4331" w14:textId="01B743E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64</w:t>
            </w:r>
          </w:p>
        </w:tc>
        <w:tc>
          <w:tcPr>
            <w:tcW w:w="769" w:type="dxa"/>
            <w:vAlign w:val="center"/>
          </w:tcPr>
          <w:p w14:paraId="03BA86C5" w14:textId="20D1A63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7</w:t>
            </w:r>
          </w:p>
        </w:tc>
        <w:tc>
          <w:tcPr>
            <w:tcW w:w="850" w:type="dxa"/>
            <w:vAlign w:val="center"/>
          </w:tcPr>
          <w:p w14:paraId="25D0F07C" w14:textId="370041E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23</w:t>
            </w:r>
          </w:p>
        </w:tc>
        <w:tc>
          <w:tcPr>
            <w:tcW w:w="851" w:type="dxa"/>
            <w:vAlign w:val="bottom"/>
          </w:tcPr>
          <w:p w14:paraId="5BA6925F" w14:textId="4D27CBA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76</w:t>
            </w:r>
          </w:p>
        </w:tc>
        <w:tc>
          <w:tcPr>
            <w:tcW w:w="992" w:type="dxa"/>
            <w:vAlign w:val="center"/>
          </w:tcPr>
          <w:p w14:paraId="204A31BD" w14:textId="4576CBF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0</w:t>
            </w:r>
          </w:p>
        </w:tc>
      </w:tr>
      <w:tr w:rsidR="002C78B3" w14:paraId="71D48735" w14:textId="77777777" w:rsidTr="002C78B3">
        <w:tc>
          <w:tcPr>
            <w:tcW w:w="709" w:type="dxa"/>
            <w:vMerge/>
          </w:tcPr>
          <w:p w14:paraId="0B052FAC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102902E" w14:textId="6F4AFA72" w:rsidR="002C78B3" w:rsidRPr="0043253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07E6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ona Topas Tourism Industry</w:t>
            </w:r>
          </w:p>
        </w:tc>
        <w:tc>
          <w:tcPr>
            <w:tcW w:w="986" w:type="dxa"/>
            <w:vAlign w:val="bottom"/>
          </w:tcPr>
          <w:p w14:paraId="3A62257B" w14:textId="52F245B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8</w:t>
            </w:r>
          </w:p>
        </w:tc>
        <w:tc>
          <w:tcPr>
            <w:tcW w:w="756" w:type="dxa"/>
            <w:vAlign w:val="center"/>
          </w:tcPr>
          <w:p w14:paraId="6244A152" w14:textId="6EB3E95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29</w:t>
            </w:r>
          </w:p>
        </w:tc>
        <w:tc>
          <w:tcPr>
            <w:tcW w:w="769" w:type="dxa"/>
            <w:vAlign w:val="center"/>
          </w:tcPr>
          <w:p w14:paraId="7DEDA51F" w14:textId="25E226E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850" w:type="dxa"/>
            <w:vAlign w:val="center"/>
          </w:tcPr>
          <w:p w14:paraId="20E48A67" w14:textId="1FED4CC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8</w:t>
            </w:r>
          </w:p>
        </w:tc>
        <w:tc>
          <w:tcPr>
            <w:tcW w:w="851" w:type="dxa"/>
            <w:vAlign w:val="bottom"/>
          </w:tcPr>
          <w:p w14:paraId="7A9E59DF" w14:textId="0ABCF58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74</w:t>
            </w:r>
          </w:p>
        </w:tc>
        <w:tc>
          <w:tcPr>
            <w:tcW w:w="992" w:type="dxa"/>
            <w:vAlign w:val="center"/>
          </w:tcPr>
          <w:p w14:paraId="27EAB2A7" w14:textId="797AA03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6</w:t>
            </w:r>
          </w:p>
        </w:tc>
      </w:tr>
      <w:tr w:rsidR="002C78B3" w14:paraId="13E24B23" w14:textId="77777777" w:rsidTr="002C78B3">
        <w:tc>
          <w:tcPr>
            <w:tcW w:w="709" w:type="dxa"/>
            <w:vMerge/>
          </w:tcPr>
          <w:p w14:paraId="5C87388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A8FF6CB" w14:textId="6B693D2D" w:rsidR="002C78B3" w:rsidRPr="00D07E66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unas Ridean Tbk</w:t>
            </w:r>
          </w:p>
        </w:tc>
        <w:tc>
          <w:tcPr>
            <w:tcW w:w="986" w:type="dxa"/>
            <w:vAlign w:val="bottom"/>
          </w:tcPr>
          <w:p w14:paraId="0FFBB798" w14:textId="3369FE0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  <w:tc>
          <w:tcPr>
            <w:tcW w:w="756" w:type="dxa"/>
            <w:vAlign w:val="center"/>
          </w:tcPr>
          <w:p w14:paraId="46BF00A2" w14:textId="070B062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7</w:t>
            </w:r>
          </w:p>
        </w:tc>
        <w:tc>
          <w:tcPr>
            <w:tcW w:w="769" w:type="dxa"/>
            <w:vAlign w:val="center"/>
          </w:tcPr>
          <w:p w14:paraId="28882C75" w14:textId="6FFA679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  <w:tc>
          <w:tcPr>
            <w:tcW w:w="850" w:type="dxa"/>
            <w:vAlign w:val="center"/>
          </w:tcPr>
          <w:p w14:paraId="0B1E43AC" w14:textId="6DA8476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9</w:t>
            </w:r>
          </w:p>
        </w:tc>
        <w:tc>
          <w:tcPr>
            <w:tcW w:w="851" w:type="dxa"/>
            <w:vAlign w:val="bottom"/>
          </w:tcPr>
          <w:p w14:paraId="2316D5AF" w14:textId="0E23FB7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47</w:t>
            </w:r>
          </w:p>
        </w:tc>
        <w:tc>
          <w:tcPr>
            <w:tcW w:w="992" w:type="dxa"/>
            <w:vAlign w:val="center"/>
          </w:tcPr>
          <w:p w14:paraId="3E1056E4" w14:textId="7061124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4</w:t>
            </w:r>
          </w:p>
        </w:tc>
      </w:tr>
      <w:tr w:rsidR="002C78B3" w14:paraId="366BC9DF" w14:textId="77777777" w:rsidTr="002C78B3">
        <w:tc>
          <w:tcPr>
            <w:tcW w:w="709" w:type="dxa"/>
            <w:vMerge/>
          </w:tcPr>
          <w:p w14:paraId="000A9785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1636784" w14:textId="602C359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egra Indocabinet Tbk.</w:t>
            </w:r>
          </w:p>
        </w:tc>
        <w:tc>
          <w:tcPr>
            <w:tcW w:w="986" w:type="dxa"/>
            <w:vAlign w:val="bottom"/>
          </w:tcPr>
          <w:p w14:paraId="4D86EE26" w14:textId="044376B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7</w:t>
            </w:r>
          </w:p>
        </w:tc>
        <w:tc>
          <w:tcPr>
            <w:tcW w:w="756" w:type="dxa"/>
            <w:vAlign w:val="center"/>
          </w:tcPr>
          <w:p w14:paraId="4C6AFBF3" w14:textId="4CF7A71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0</w:t>
            </w:r>
          </w:p>
        </w:tc>
        <w:tc>
          <w:tcPr>
            <w:tcW w:w="769" w:type="dxa"/>
            <w:vAlign w:val="center"/>
          </w:tcPr>
          <w:p w14:paraId="3F507271" w14:textId="7465149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4</w:t>
            </w:r>
          </w:p>
        </w:tc>
        <w:tc>
          <w:tcPr>
            <w:tcW w:w="850" w:type="dxa"/>
            <w:vAlign w:val="center"/>
          </w:tcPr>
          <w:p w14:paraId="0C4338BD" w14:textId="6BC8796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21</w:t>
            </w:r>
          </w:p>
        </w:tc>
        <w:tc>
          <w:tcPr>
            <w:tcW w:w="851" w:type="dxa"/>
            <w:vAlign w:val="bottom"/>
          </w:tcPr>
          <w:p w14:paraId="09E45C6B" w14:textId="15719E6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4</w:t>
            </w:r>
          </w:p>
        </w:tc>
        <w:tc>
          <w:tcPr>
            <w:tcW w:w="992" w:type="dxa"/>
            <w:vAlign w:val="center"/>
          </w:tcPr>
          <w:p w14:paraId="18BA195D" w14:textId="570725E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9</w:t>
            </w:r>
          </w:p>
        </w:tc>
      </w:tr>
      <w:tr w:rsidR="002C78B3" w14:paraId="4FD4333C" w14:textId="77777777" w:rsidTr="002C78B3">
        <w:tc>
          <w:tcPr>
            <w:tcW w:w="709" w:type="dxa"/>
            <w:vMerge/>
          </w:tcPr>
          <w:p w14:paraId="3E450322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895FD80" w14:textId="1ABE5C17" w:rsidR="002C78B3" w:rsidRPr="006A322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53C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rtadinata Abadi Tbk.</w:t>
            </w:r>
          </w:p>
        </w:tc>
        <w:tc>
          <w:tcPr>
            <w:tcW w:w="986" w:type="dxa"/>
            <w:vAlign w:val="bottom"/>
          </w:tcPr>
          <w:p w14:paraId="2D2B02A6" w14:textId="2B2DFCF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0</w:t>
            </w:r>
          </w:p>
        </w:tc>
        <w:tc>
          <w:tcPr>
            <w:tcW w:w="756" w:type="dxa"/>
            <w:vAlign w:val="center"/>
          </w:tcPr>
          <w:p w14:paraId="66116A8D" w14:textId="53D0E0A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07</w:t>
            </w:r>
          </w:p>
        </w:tc>
        <w:tc>
          <w:tcPr>
            <w:tcW w:w="769" w:type="dxa"/>
            <w:vAlign w:val="center"/>
          </w:tcPr>
          <w:p w14:paraId="453191AB" w14:textId="64D41E7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1</w:t>
            </w:r>
          </w:p>
        </w:tc>
        <w:tc>
          <w:tcPr>
            <w:tcW w:w="850" w:type="dxa"/>
            <w:vAlign w:val="center"/>
          </w:tcPr>
          <w:p w14:paraId="19AE1CEC" w14:textId="04E68B2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64</w:t>
            </w:r>
          </w:p>
        </w:tc>
        <w:tc>
          <w:tcPr>
            <w:tcW w:w="851" w:type="dxa"/>
            <w:vAlign w:val="bottom"/>
          </w:tcPr>
          <w:p w14:paraId="47984E5E" w14:textId="42D791E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7</w:t>
            </w:r>
          </w:p>
        </w:tc>
        <w:tc>
          <w:tcPr>
            <w:tcW w:w="992" w:type="dxa"/>
            <w:vAlign w:val="center"/>
          </w:tcPr>
          <w:p w14:paraId="390354AD" w14:textId="4845EF5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2,60</w:t>
            </w:r>
          </w:p>
        </w:tc>
      </w:tr>
      <w:tr w:rsidR="002C78B3" w14:paraId="0A13CC6B" w14:textId="77777777" w:rsidTr="002C78B3">
        <w:tc>
          <w:tcPr>
            <w:tcW w:w="709" w:type="dxa"/>
            <w:vMerge/>
          </w:tcPr>
          <w:p w14:paraId="58532A1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983027D" w14:textId="3495CE62" w:rsidR="002C78B3" w:rsidRPr="00D53CAF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rimelati Kencana Tbk.</w:t>
            </w:r>
          </w:p>
        </w:tc>
        <w:tc>
          <w:tcPr>
            <w:tcW w:w="986" w:type="dxa"/>
            <w:vAlign w:val="bottom"/>
          </w:tcPr>
          <w:p w14:paraId="02031D20" w14:textId="1E4F135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5</w:t>
            </w:r>
          </w:p>
        </w:tc>
        <w:tc>
          <w:tcPr>
            <w:tcW w:w="756" w:type="dxa"/>
            <w:vAlign w:val="center"/>
          </w:tcPr>
          <w:p w14:paraId="4C811271" w14:textId="0F488B8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2</w:t>
            </w:r>
          </w:p>
        </w:tc>
        <w:tc>
          <w:tcPr>
            <w:tcW w:w="769" w:type="dxa"/>
            <w:vAlign w:val="center"/>
          </w:tcPr>
          <w:p w14:paraId="0EAD4D47" w14:textId="38A11F2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  <w:tc>
          <w:tcPr>
            <w:tcW w:w="850" w:type="dxa"/>
            <w:vAlign w:val="center"/>
          </w:tcPr>
          <w:p w14:paraId="297A4734" w14:textId="1B74770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02</w:t>
            </w:r>
          </w:p>
        </w:tc>
        <w:tc>
          <w:tcPr>
            <w:tcW w:w="851" w:type="dxa"/>
            <w:vAlign w:val="bottom"/>
          </w:tcPr>
          <w:p w14:paraId="530A6863" w14:textId="6305A17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38</w:t>
            </w:r>
          </w:p>
        </w:tc>
        <w:tc>
          <w:tcPr>
            <w:tcW w:w="992" w:type="dxa"/>
            <w:vAlign w:val="center"/>
          </w:tcPr>
          <w:p w14:paraId="51537747" w14:textId="3DFC20C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66,19</w:t>
            </w:r>
          </w:p>
        </w:tc>
      </w:tr>
      <w:tr w:rsidR="002C78B3" w14:paraId="578D8BA4" w14:textId="77777777" w:rsidTr="002C78B3">
        <w:tc>
          <w:tcPr>
            <w:tcW w:w="709" w:type="dxa"/>
            <w:vMerge/>
          </w:tcPr>
          <w:p w14:paraId="156BE51C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7411BE4" w14:textId="6C32E8AB" w:rsidR="002C78B3" w:rsidRPr="006A322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Digital Entertainment Tbk.</w:t>
            </w:r>
          </w:p>
        </w:tc>
        <w:tc>
          <w:tcPr>
            <w:tcW w:w="986" w:type="dxa"/>
            <w:vAlign w:val="bottom"/>
          </w:tcPr>
          <w:p w14:paraId="47D7E6EC" w14:textId="5AA672A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78</w:t>
            </w:r>
          </w:p>
        </w:tc>
        <w:tc>
          <w:tcPr>
            <w:tcW w:w="756" w:type="dxa"/>
            <w:vAlign w:val="center"/>
          </w:tcPr>
          <w:p w14:paraId="40C2D78E" w14:textId="6D1E118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92</w:t>
            </w:r>
          </w:p>
        </w:tc>
        <w:tc>
          <w:tcPr>
            <w:tcW w:w="769" w:type="dxa"/>
            <w:vAlign w:val="center"/>
          </w:tcPr>
          <w:p w14:paraId="0DD44B0A" w14:textId="183430C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  <w:tc>
          <w:tcPr>
            <w:tcW w:w="850" w:type="dxa"/>
            <w:vAlign w:val="center"/>
          </w:tcPr>
          <w:p w14:paraId="244F7A0E" w14:textId="5E076C6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99</w:t>
            </w:r>
          </w:p>
        </w:tc>
        <w:tc>
          <w:tcPr>
            <w:tcW w:w="851" w:type="dxa"/>
            <w:vAlign w:val="bottom"/>
          </w:tcPr>
          <w:p w14:paraId="180A2023" w14:textId="6A0F20F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37</w:t>
            </w:r>
          </w:p>
        </w:tc>
        <w:tc>
          <w:tcPr>
            <w:tcW w:w="992" w:type="dxa"/>
            <w:vAlign w:val="center"/>
          </w:tcPr>
          <w:p w14:paraId="577FA944" w14:textId="0C81ED9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0,64</w:t>
            </w:r>
          </w:p>
        </w:tc>
      </w:tr>
      <w:tr w:rsidR="002C78B3" w14:paraId="189A6344" w14:textId="77777777" w:rsidTr="002C78B3">
        <w:tc>
          <w:tcPr>
            <w:tcW w:w="709" w:type="dxa"/>
            <w:vMerge/>
          </w:tcPr>
          <w:p w14:paraId="15E91C40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AED7B86" w14:textId="75DED52F" w:rsidR="002C78B3" w:rsidRPr="006A322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p Aktif Adiperkasa Tbk.</w:t>
            </w:r>
          </w:p>
        </w:tc>
        <w:tc>
          <w:tcPr>
            <w:tcW w:w="986" w:type="dxa"/>
            <w:vAlign w:val="bottom"/>
          </w:tcPr>
          <w:p w14:paraId="73A886F6" w14:textId="3E8986C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6</w:t>
            </w:r>
          </w:p>
        </w:tc>
        <w:tc>
          <w:tcPr>
            <w:tcW w:w="756" w:type="dxa"/>
            <w:vAlign w:val="center"/>
          </w:tcPr>
          <w:p w14:paraId="234E8FEB" w14:textId="35939DE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5</w:t>
            </w:r>
          </w:p>
        </w:tc>
        <w:tc>
          <w:tcPr>
            <w:tcW w:w="769" w:type="dxa"/>
            <w:vAlign w:val="center"/>
          </w:tcPr>
          <w:p w14:paraId="17F3EA4A" w14:textId="253FD21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4</w:t>
            </w:r>
          </w:p>
        </w:tc>
        <w:tc>
          <w:tcPr>
            <w:tcW w:w="850" w:type="dxa"/>
            <w:vAlign w:val="center"/>
          </w:tcPr>
          <w:p w14:paraId="036FCA0A" w14:textId="5DD5DCD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19</w:t>
            </w:r>
          </w:p>
        </w:tc>
        <w:tc>
          <w:tcPr>
            <w:tcW w:w="851" w:type="dxa"/>
            <w:vAlign w:val="bottom"/>
          </w:tcPr>
          <w:p w14:paraId="72A69B1A" w14:textId="616FED4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04</w:t>
            </w:r>
          </w:p>
        </w:tc>
        <w:tc>
          <w:tcPr>
            <w:tcW w:w="992" w:type="dxa"/>
            <w:vAlign w:val="center"/>
          </w:tcPr>
          <w:p w14:paraId="7C991A7F" w14:textId="6F83E93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41</w:t>
            </w:r>
          </w:p>
        </w:tc>
      </w:tr>
      <w:tr w:rsidR="002C78B3" w14:paraId="550AA936" w14:textId="77777777" w:rsidTr="002C78B3">
        <w:tc>
          <w:tcPr>
            <w:tcW w:w="709" w:type="dxa"/>
            <w:vMerge/>
          </w:tcPr>
          <w:p w14:paraId="401A1AA3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47CAD71" w14:textId="150A5975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D Pictures Tbk.</w:t>
            </w:r>
          </w:p>
        </w:tc>
        <w:tc>
          <w:tcPr>
            <w:tcW w:w="986" w:type="dxa"/>
            <w:vAlign w:val="bottom"/>
          </w:tcPr>
          <w:p w14:paraId="7E1693CD" w14:textId="3D0346E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  <w:tc>
          <w:tcPr>
            <w:tcW w:w="756" w:type="dxa"/>
            <w:vAlign w:val="center"/>
          </w:tcPr>
          <w:p w14:paraId="433111D0" w14:textId="7B1D2E0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79</w:t>
            </w:r>
          </w:p>
        </w:tc>
        <w:tc>
          <w:tcPr>
            <w:tcW w:w="769" w:type="dxa"/>
            <w:vAlign w:val="center"/>
          </w:tcPr>
          <w:p w14:paraId="4C853998" w14:textId="1C6C15C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2</w:t>
            </w:r>
          </w:p>
        </w:tc>
        <w:tc>
          <w:tcPr>
            <w:tcW w:w="850" w:type="dxa"/>
            <w:vAlign w:val="center"/>
          </w:tcPr>
          <w:p w14:paraId="2DFF5EAD" w14:textId="7085295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,36</w:t>
            </w:r>
          </w:p>
        </w:tc>
        <w:tc>
          <w:tcPr>
            <w:tcW w:w="851" w:type="dxa"/>
            <w:vAlign w:val="bottom"/>
          </w:tcPr>
          <w:p w14:paraId="38DFE040" w14:textId="1DEDD4C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00</w:t>
            </w:r>
          </w:p>
        </w:tc>
        <w:tc>
          <w:tcPr>
            <w:tcW w:w="992" w:type="dxa"/>
            <w:vAlign w:val="center"/>
          </w:tcPr>
          <w:p w14:paraId="7FAAC313" w14:textId="32976B8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,41</w:t>
            </w:r>
          </w:p>
        </w:tc>
      </w:tr>
      <w:tr w:rsidR="002C78B3" w14:paraId="6A533FF9" w14:textId="77777777" w:rsidTr="002C78B3">
        <w:tc>
          <w:tcPr>
            <w:tcW w:w="709" w:type="dxa"/>
            <w:vMerge/>
          </w:tcPr>
          <w:p w14:paraId="28968660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1ADE35F" w14:textId="16CA1EAF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Vision Networks Tbk.</w:t>
            </w:r>
          </w:p>
        </w:tc>
        <w:tc>
          <w:tcPr>
            <w:tcW w:w="986" w:type="dxa"/>
            <w:vAlign w:val="bottom"/>
          </w:tcPr>
          <w:p w14:paraId="76F88CD3" w14:textId="41C4970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  <w:tc>
          <w:tcPr>
            <w:tcW w:w="756" w:type="dxa"/>
            <w:vAlign w:val="center"/>
          </w:tcPr>
          <w:p w14:paraId="383F6846" w14:textId="297BF2E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1</w:t>
            </w:r>
          </w:p>
        </w:tc>
        <w:tc>
          <w:tcPr>
            <w:tcW w:w="769" w:type="dxa"/>
            <w:vAlign w:val="center"/>
          </w:tcPr>
          <w:p w14:paraId="73901560" w14:textId="798D119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  <w:tc>
          <w:tcPr>
            <w:tcW w:w="850" w:type="dxa"/>
            <w:vAlign w:val="center"/>
          </w:tcPr>
          <w:p w14:paraId="7990FCCE" w14:textId="3F910D7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25</w:t>
            </w:r>
          </w:p>
        </w:tc>
        <w:tc>
          <w:tcPr>
            <w:tcW w:w="851" w:type="dxa"/>
            <w:vAlign w:val="bottom"/>
          </w:tcPr>
          <w:p w14:paraId="4A3F71A2" w14:textId="4809451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6</w:t>
            </w:r>
          </w:p>
        </w:tc>
        <w:tc>
          <w:tcPr>
            <w:tcW w:w="992" w:type="dxa"/>
            <w:vAlign w:val="center"/>
          </w:tcPr>
          <w:p w14:paraId="7EF724FF" w14:textId="7605E87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0,74</w:t>
            </w:r>
          </w:p>
        </w:tc>
      </w:tr>
      <w:tr w:rsidR="002C78B3" w14:paraId="3CB7F58F" w14:textId="77777777" w:rsidTr="002C78B3">
        <w:tc>
          <w:tcPr>
            <w:tcW w:w="709" w:type="dxa"/>
            <w:vMerge/>
          </w:tcPr>
          <w:p w14:paraId="43B9E190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D0F1B0B" w14:textId="785430CF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ocycle Technology Group Tbk.</w:t>
            </w:r>
          </w:p>
        </w:tc>
        <w:tc>
          <w:tcPr>
            <w:tcW w:w="986" w:type="dxa"/>
            <w:vAlign w:val="bottom"/>
          </w:tcPr>
          <w:p w14:paraId="578D5BA6" w14:textId="2DE3232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63</w:t>
            </w:r>
          </w:p>
        </w:tc>
        <w:tc>
          <w:tcPr>
            <w:tcW w:w="756" w:type="dxa"/>
            <w:vAlign w:val="center"/>
          </w:tcPr>
          <w:p w14:paraId="6501C34C" w14:textId="1323380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2</w:t>
            </w:r>
          </w:p>
        </w:tc>
        <w:tc>
          <w:tcPr>
            <w:tcW w:w="769" w:type="dxa"/>
            <w:vAlign w:val="center"/>
          </w:tcPr>
          <w:p w14:paraId="0FAE2C34" w14:textId="33E8CFE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9</w:t>
            </w:r>
          </w:p>
        </w:tc>
        <w:tc>
          <w:tcPr>
            <w:tcW w:w="850" w:type="dxa"/>
            <w:vAlign w:val="center"/>
          </w:tcPr>
          <w:p w14:paraId="27E28874" w14:textId="3ABF1E2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56</w:t>
            </w:r>
          </w:p>
        </w:tc>
        <w:tc>
          <w:tcPr>
            <w:tcW w:w="851" w:type="dxa"/>
            <w:vAlign w:val="bottom"/>
          </w:tcPr>
          <w:p w14:paraId="3899A182" w14:textId="26AC58E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26</w:t>
            </w:r>
          </w:p>
        </w:tc>
        <w:tc>
          <w:tcPr>
            <w:tcW w:w="992" w:type="dxa"/>
            <w:vAlign w:val="center"/>
          </w:tcPr>
          <w:p w14:paraId="78D5CA1F" w14:textId="5BB350A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,46</w:t>
            </w:r>
          </w:p>
        </w:tc>
      </w:tr>
      <w:tr w:rsidR="002C78B3" w14:paraId="2FAD9361" w14:textId="77777777" w:rsidTr="002C78B3">
        <w:tc>
          <w:tcPr>
            <w:tcW w:w="709" w:type="dxa"/>
            <w:vMerge w:val="restart"/>
            <w:vAlign w:val="center"/>
          </w:tcPr>
          <w:p w14:paraId="176266A2" w14:textId="26FD3490" w:rsidR="002C78B3" w:rsidRPr="00FD1524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20</w:t>
            </w:r>
          </w:p>
        </w:tc>
        <w:tc>
          <w:tcPr>
            <w:tcW w:w="3443" w:type="dxa"/>
          </w:tcPr>
          <w:p w14:paraId="35080F12" w14:textId="3CF4CA2A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01CC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e Hardware Indonesia Tbk</w:t>
            </w:r>
          </w:p>
        </w:tc>
        <w:tc>
          <w:tcPr>
            <w:tcW w:w="986" w:type="dxa"/>
            <w:vAlign w:val="bottom"/>
          </w:tcPr>
          <w:p w14:paraId="1137048D" w14:textId="40506CE4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2</w:t>
            </w:r>
          </w:p>
        </w:tc>
        <w:tc>
          <w:tcPr>
            <w:tcW w:w="756" w:type="dxa"/>
            <w:vAlign w:val="center"/>
          </w:tcPr>
          <w:p w14:paraId="06B654FE" w14:textId="5AEDB07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5,96</w:t>
            </w:r>
          </w:p>
        </w:tc>
        <w:tc>
          <w:tcPr>
            <w:tcW w:w="769" w:type="dxa"/>
            <w:vAlign w:val="center"/>
          </w:tcPr>
          <w:p w14:paraId="1BE7377E" w14:textId="26A2C39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9</w:t>
            </w:r>
          </w:p>
        </w:tc>
        <w:tc>
          <w:tcPr>
            <w:tcW w:w="850" w:type="dxa"/>
            <w:vAlign w:val="center"/>
          </w:tcPr>
          <w:p w14:paraId="10489E7D" w14:textId="4D31F4C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87</w:t>
            </w:r>
          </w:p>
        </w:tc>
        <w:tc>
          <w:tcPr>
            <w:tcW w:w="851" w:type="dxa"/>
            <w:vAlign w:val="bottom"/>
          </w:tcPr>
          <w:p w14:paraId="4CF4E059" w14:textId="70ED1C3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1</w:t>
            </w:r>
          </w:p>
        </w:tc>
        <w:tc>
          <w:tcPr>
            <w:tcW w:w="992" w:type="dxa"/>
            <w:vAlign w:val="center"/>
          </w:tcPr>
          <w:p w14:paraId="694FA659" w14:textId="48C2259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,86</w:t>
            </w:r>
          </w:p>
        </w:tc>
      </w:tr>
      <w:tr w:rsidR="002C78B3" w14:paraId="30F466AC" w14:textId="77777777" w:rsidTr="002C78B3">
        <w:tc>
          <w:tcPr>
            <w:tcW w:w="709" w:type="dxa"/>
            <w:vMerge/>
          </w:tcPr>
          <w:p w14:paraId="6A2808C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1CE52D8F" w14:textId="15FC8D8B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5438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patu Bata Tbk.</w:t>
            </w:r>
          </w:p>
        </w:tc>
        <w:tc>
          <w:tcPr>
            <w:tcW w:w="986" w:type="dxa"/>
            <w:vAlign w:val="bottom"/>
          </w:tcPr>
          <w:p w14:paraId="1F117F13" w14:textId="686E2F22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1</w:t>
            </w:r>
          </w:p>
        </w:tc>
        <w:tc>
          <w:tcPr>
            <w:tcW w:w="756" w:type="dxa"/>
            <w:vAlign w:val="center"/>
          </w:tcPr>
          <w:p w14:paraId="7D44B13F" w14:textId="6B969EB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,38</w:t>
            </w:r>
          </w:p>
        </w:tc>
        <w:tc>
          <w:tcPr>
            <w:tcW w:w="769" w:type="dxa"/>
            <w:vAlign w:val="center"/>
          </w:tcPr>
          <w:p w14:paraId="4F50CAAD" w14:textId="4D36CD1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850" w:type="dxa"/>
            <w:vAlign w:val="center"/>
          </w:tcPr>
          <w:p w14:paraId="697C3460" w14:textId="1088600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8,68</w:t>
            </w:r>
          </w:p>
        </w:tc>
        <w:tc>
          <w:tcPr>
            <w:tcW w:w="851" w:type="dxa"/>
            <w:vAlign w:val="bottom"/>
          </w:tcPr>
          <w:p w14:paraId="5CF2256F" w14:textId="53610F0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38</w:t>
            </w:r>
          </w:p>
        </w:tc>
        <w:tc>
          <w:tcPr>
            <w:tcW w:w="992" w:type="dxa"/>
            <w:vAlign w:val="center"/>
          </w:tcPr>
          <w:p w14:paraId="5092F601" w14:textId="5B28063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36,74</w:t>
            </w:r>
          </w:p>
        </w:tc>
      </w:tr>
      <w:tr w:rsidR="002C78B3" w14:paraId="7C2374C4" w14:textId="77777777" w:rsidTr="002C78B3">
        <w:tc>
          <w:tcPr>
            <w:tcW w:w="709" w:type="dxa"/>
            <w:vMerge/>
          </w:tcPr>
          <w:p w14:paraId="48A075C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ED393DC" w14:textId="14CED0A3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8164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tur Sentosa Adipran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25DC31B8" w14:textId="6613100E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03</w:t>
            </w:r>
          </w:p>
        </w:tc>
        <w:tc>
          <w:tcPr>
            <w:tcW w:w="756" w:type="dxa"/>
            <w:vAlign w:val="center"/>
          </w:tcPr>
          <w:p w14:paraId="0B6C2EAC" w14:textId="0C54A1A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09</w:t>
            </w:r>
          </w:p>
        </w:tc>
        <w:tc>
          <w:tcPr>
            <w:tcW w:w="769" w:type="dxa"/>
            <w:vAlign w:val="center"/>
          </w:tcPr>
          <w:p w14:paraId="50473342" w14:textId="4A67365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71</w:t>
            </w:r>
          </w:p>
        </w:tc>
        <w:tc>
          <w:tcPr>
            <w:tcW w:w="850" w:type="dxa"/>
            <w:vAlign w:val="center"/>
          </w:tcPr>
          <w:p w14:paraId="56863C59" w14:textId="5AD85E9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  <w:tc>
          <w:tcPr>
            <w:tcW w:w="851" w:type="dxa"/>
            <w:vAlign w:val="bottom"/>
          </w:tcPr>
          <w:p w14:paraId="76C60635" w14:textId="4D8A424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6</w:t>
            </w:r>
          </w:p>
        </w:tc>
        <w:tc>
          <w:tcPr>
            <w:tcW w:w="992" w:type="dxa"/>
            <w:vAlign w:val="center"/>
          </w:tcPr>
          <w:p w14:paraId="25E92454" w14:textId="2982497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,57</w:t>
            </w:r>
          </w:p>
        </w:tc>
      </w:tr>
      <w:tr w:rsidR="002C78B3" w14:paraId="491AF96A" w14:textId="77777777" w:rsidTr="002C78B3">
        <w:tc>
          <w:tcPr>
            <w:tcW w:w="709" w:type="dxa"/>
            <w:vMerge/>
          </w:tcPr>
          <w:p w14:paraId="56D79747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7D35F14" w14:textId="5D26A719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079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rajaya Swasembad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72F34566" w14:textId="045BC7B9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9</w:t>
            </w:r>
          </w:p>
        </w:tc>
        <w:tc>
          <w:tcPr>
            <w:tcW w:w="756" w:type="dxa"/>
            <w:vAlign w:val="center"/>
          </w:tcPr>
          <w:p w14:paraId="79BA50AA" w14:textId="25C9B02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47</w:t>
            </w:r>
          </w:p>
        </w:tc>
        <w:tc>
          <w:tcPr>
            <w:tcW w:w="769" w:type="dxa"/>
            <w:vAlign w:val="center"/>
          </w:tcPr>
          <w:p w14:paraId="7BB57846" w14:textId="749C5D8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7</w:t>
            </w:r>
          </w:p>
        </w:tc>
        <w:tc>
          <w:tcPr>
            <w:tcW w:w="850" w:type="dxa"/>
            <w:vAlign w:val="center"/>
          </w:tcPr>
          <w:p w14:paraId="7BD412A2" w14:textId="39B2426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7</w:t>
            </w:r>
          </w:p>
        </w:tc>
        <w:tc>
          <w:tcPr>
            <w:tcW w:w="851" w:type="dxa"/>
            <w:vAlign w:val="bottom"/>
          </w:tcPr>
          <w:p w14:paraId="11DBBEC6" w14:textId="4C1E7E1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5</w:t>
            </w:r>
          </w:p>
        </w:tc>
        <w:tc>
          <w:tcPr>
            <w:tcW w:w="992" w:type="dxa"/>
            <w:vAlign w:val="center"/>
          </w:tcPr>
          <w:p w14:paraId="36327764" w14:textId="06490E8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2</w:t>
            </w:r>
          </w:p>
        </w:tc>
      </w:tr>
      <w:tr w:rsidR="002C78B3" w14:paraId="014F0524" w14:textId="77777777" w:rsidTr="002C78B3">
        <w:tc>
          <w:tcPr>
            <w:tcW w:w="709" w:type="dxa"/>
            <w:vMerge/>
          </w:tcPr>
          <w:p w14:paraId="48B5BAB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EC87556" w14:textId="2EE55887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260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jah Tunggal Tbk.</w:t>
            </w:r>
          </w:p>
        </w:tc>
        <w:tc>
          <w:tcPr>
            <w:tcW w:w="986" w:type="dxa"/>
            <w:vAlign w:val="bottom"/>
          </w:tcPr>
          <w:p w14:paraId="6B4A5E4C" w14:textId="5009C77E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71</w:t>
            </w:r>
          </w:p>
        </w:tc>
        <w:tc>
          <w:tcPr>
            <w:tcW w:w="756" w:type="dxa"/>
            <w:vAlign w:val="center"/>
          </w:tcPr>
          <w:p w14:paraId="1F1085C5" w14:textId="4576812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1</w:t>
            </w:r>
          </w:p>
        </w:tc>
        <w:tc>
          <w:tcPr>
            <w:tcW w:w="769" w:type="dxa"/>
            <w:vAlign w:val="center"/>
          </w:tcPr>
          <w:p w14:paraId="57E8894B" w14:textId="2DBDE20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9</w:t>
            </w:r>
          </w:p>
        </w:tc>
        <w:tc>
          <w:tcPr>
            <w:tcW w:w="850" w:type="dxa"/>
            <w:vAlign w:val="center"/>
          </w:tcPr>
          <w:p w14:paraId="0EE7DAF7" w14:textId="06A9C74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7</w:t>
            </w:r>
          </w:p>
        </w:tc>
        <w:tc>
          <w:tcPr>
            <w:tcW w:w="851" w:type="dxa"/>
            <w:vAlign w:val="bottom"/>
          </w:tcPr>
          <w:p w14:paraId="6FC7EB9A" w14:textId="48D8AE7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1</w:t>
            </w:r>
          </w:p>
        </w:tc>
        <w:tc>
          <w:tcPr>
            <w:tcW w:w="992" w:type="dxa"/>
            <w:vAlign w:val="center"/>
          </w:tcPr>
          <w:p w14:paraId="63A663C9" w14:textId="3BBF490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91,94</w:t>
            </w:r>
          </w:p>
        </w:tc>
      </w:tr>
      <w:tr w:rsidR="002C78B3" w14:paraId="442FA840" w14:textId="77777777" w:rsidTr="002C78B3">
        <w:tc>
          <w:tcPr>
            <w:tcW w:w="709" w:type="dxa"/>
            <w:vMerge/>
          </w:tcPr>
          <w:p w14:paraId="36C5C1BF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BA6970C" w14:textId="2F8202D8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39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tikeramik Alamasri Industri </w:t>
            </w:r>
          </w:p>
        </w:tc>
        <w:tc>
          <w:tcPr>
            <w:tcW w:w="986" w:type="dxa"/>
            <w:vAlign w:val="bottom"/>
          </w:tcPr>
          <w:p w14:paraId="20FD9F52" w14:textId="22370AF6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  <w:tc>
          <w:tcPr>
            <w:tcW w:w="756" w:type="dxa"/>
            <w:vAlign w:val="center"/>
          </w:tcPr>
          <w:p w14:paraId="3CD5DF36" w14:textId="6E45CAF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82</w:t>
            </w:r>
          </w:p>
        </w:tc>
        <w:tc>
          <w:tcPr>
            <w:tcW w:w="769" w:type="dxa"/>
            <w:vAlign w:val="center"/>
          </w:tcPr>
          <w:p w14:paraId="73E0ECF6" w14:textId="689537D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  <w:tc>
          <w:tcPr>
            <w:tcW w:w="850" w:type="dxa"/>
            <w:vAlign w:val="center"/>
          </w:tcPr>
          <w:p w14:paraId="16EF8B1C" w14:textId="3A4DC2A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81,07</w:t>
            </w:r>
          </w:p>
        </w:tc>
        <w:tc>
          <w:tcPr>
            <w:tcW w:w="851" w:type="dxa"/>
            <w:vAlign w:val="bottom"/>
          </w:tcPr>
          <w:p w14:paraId="7EB880D1" w14:textId="3BAB0C1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88</w:t>
            </w:r>
          </w:p>
        </w:tc>
        <w:tc>
          <w:tcPr>
            <w:tcW w:w="992" w:type="dxa"/>
            <w:vAlign w:val="center"/>
          </w:tcPr>
          <w:p w14:paraId="0732D55B" w14:textId="34607DC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5,32</w:t>
            </w:r>
          </w:p>
        </w:tc>
      </w:tr>
      <w:tr w:rsidR="002C78B3" w14:paraId="53CF9032" w14:textId="77777777" w:rsidTr="002C78B3">
        <w:tc>
          <w:tcPr>
            <w:tcW w:w="709" w:type="dxa"/>
            <w:vMerge/>
          </w:tcPr>
          <w:p w14:paraId="40F519BE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15E95CB3" w14:textId="29B3DD1B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39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domobil Sukses Internasional</w:t>
            </w:r>
          </w:p>
        </w:tc>
        <w:tc>
          <w:tcPr>
            <w:tcW w:w="986" w:type="dxa"/>
            <w:vAlign w:val="bottom"/>
          </w:tcPr>
          <w:p w14:paraId="34960E3A" w14:textId="34AC3F35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,03</w:t>
            </w:r>
          </w:p>
        </w:tc>
        <w:tc>
          <w:tcPr>
            <w:tcW w:w="756" w:type="dxa"/>
            <w:vAlign w:val="center"/>
          </w:tcPr>
          <w:p w14:paraId="7BACA0AE" w14:textId="0687A9F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  <w:tc>
          <w:tcPr>
            <w:tcW w:w="769" w:type="dxa"/>
            <w:vAlign w:val="center"/>
          </w:tcPr>
          <w:p w14:paraId="289D3CB5" w14:textId="3F8BA19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81</w:t>
            </w:r>
          </w:p>
        </w:tc>
        <w:tc>
          <w:tcPr>
            <w:tcW w:w="850" w:type="dxa"/>
            <w:vAlign w:val="center"/>
          </w:tcPr>
          <w:p w14:paraId="332EAB38" w14:textId="543284A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,44</w:t>
            </w:r>
          </w:p>
        </w:tc>
        <w:tc>
          <w:tcPr>
            <w:tcW w:w="851" w:type="dxa"/>
            <w:vAlign w:val="bottom"/>
          </w:tcPr>
          <w:p w14:paraId="206B576A" w14:textId="2BFA980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51</w:t>
            </w:r>
          </w:p>
        </w:tc>
        <w:tc>
          <w:tcPr>
            <w:tcW w:w="992" w:type="dxa"/>
            <w:vAlign w:val="center"/>
          </w:tcPr>
          <w:p w14:paraId="51054FB4" w14:textId="74C65A5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76,03</w:t>
            </w:r>
          </w:p>
        </w:tc>
      </w:tr>
      <w:tr w:rsidR="002C78B3" w14:paraId="2C4C61FD" w14:textId="77777777" w:rsidTr="002C78B3">
        <w:tc>
          <w:tcPr>
            <w:tcW w:w="709" w:type="dxa"/>
            <w:vMerge/>
          </w:tcPr>
          <w:p w14:paraId="4F86659F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1F55801" w14:textId="743616F8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25DC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edaung Indah Can Tbk</w:t>
            </w:r>
          </w:p>
        </w:tc>
        <w:tc>
          <w:tcPr>
            <w:tcW w:w="986" w:type="dxa"/>
            <w:vAlign w:val="bottom"/>
          </w:tcPr>
          <w:p w14:paraId="6C3E16FF" w14:textId="4F01A4CD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05</w:t>
            </w:r>
          </w:p>
        </w:tc>
        <w:tc>
          <w:tcPr>
            <w:tcW w:w="756" w:type="dxa"/>
            <w:vAlign w:val="center"/>
          </w:tcPr>
          <w:p w14:paraId="25051F90" w14:textId="1D8F382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83</w:t>
            </w:r>
          </w:p>
        </w:tc>
        <w:tc>
          <w:tcPr>
            <w:tcW w:w="769" w:type="dxa"/>
            <w:vAlign w:val="center"/>
          </w:tcPr>
          <w:p w14:paraId="50989295" w14:textId="6AC24AE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4</w:t>
            </w:r>
          </w:p>
        </w:tc>
        <w:tc>
          <w:tcPr>
            <w:tcW w:w="850" w:type="dxa"/>
            <w:vAlign w:val="center"/>
          </w:tcPr>
          <w:p w14:paraId="083C2B9C" w14:textId="31179C5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01</w:t>
            </w:r>
          </w:p>
        </w:tc>
        <w:tc>
          <w:tcPr>
            <w:tcW w:w="851" w:type="dxa"/>
            <w:vAlign w:val="bottom"/>
          </w:tcPr>
          <w:p w14:paraId="0761AC1C" w14:textId="47A82D8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78</w:t>
            </w:r>
          </w:p>
        </w:tc>
        <w:tc>
          <w:tcPr>
            <w:tcW w:w="992" w:type="dxa"/>
            <w:vAlign w:val="center"/>
          </w:tcPr>
          <w:p w14:paraId="491456A2" w14:textId="7885938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0,04</w:t>
            </w:r>
          </w:p>
        </w:tc>
      </w:tr>
      <w:tr w:rsidR="002C78B3" w14:paraId="4253FF1A" w14:textId="77777777" w:rsidTr="002C78B3">
        <w:tc>
          <w:tcPr>
            <w:tcW w:w="709" w:type="dxa"/>
            <w:vMerge/>
          </w:tcPr>
          <w:p w14:paraId="57622E2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C91F339" w14:textId="5A1C10D8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25DC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tahari Department Store Tbk.</w:t>
            </w:r>
          </w:p>
        </w:tc>
        <w:tc>
          <w:tcPr>
            <w:tcW w:w="986" w:type="dxa"/>
            <w:vAlign w:val="bottom"/>
          </w:tcPr>
          <w:p w14:paraId="362CB61D" w14:textId="0D1C306E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7</w:t>
            </w:r>
          </w:p>
        </w:tc>
        <w:tc>
          <w:tcPr>
            <w:tcW w:w="756" w:type="dxa"/>
            <w:vAlign w:val="center"/>
          </w:tcPr>
          <w:p w14:paraId="6C53394B" w14:textId="1A68F89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  <w:tc>
          <w:tcPr>
            <w:tcW w:w="769" w:type="dxa"/>
            <w:vAlign w:val="center"/>
          </w:tcPr>
          <w:p w14:paraId="4FC9EC61" w14:textId="3AC0A39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87</w:t>
            </w:r>
          </w:p>
        </w:tc>
        <w:tc>
          <w:tcPr>
            <w:tcW w:w="850" w:type="dxa"/>
            <w:vAlign w:val="center"/>
          </w:tcPr>
          <w:p w14:paraId="107E2214" w14:textId="71D471E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8,04</w:t>
            </w:r>
          </w:p>
        </w:tc>
        <w:tc>
          <w:tcPr>
            <w:tcW w:w="851" w:type="dxa"/>
            <w:vAlign w:val="bottom"/>
          </w:tcPr>
          <w:p w14:paraId="51EE0EC3" w14:textId="19E8333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47</w:t>
            </w:r>
          </w:p>
        </w:tc>
        <w:tc>
          <w:tcPr>
            <w:tcW w:w="992" w:type="dxa"/>
            <w:vAlign w:val="center"/>
          </w:tcPr>
          <w:p w14:paraId="34B94334" w14:textId="377971B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32</w:t>
            </w:r>
          </w:p>
        </w:tc>
      </w:tr>
      <w:tr w:rsidR="002C78B3" w14:paraId="4718172E" w14:textId="77777777" w:rsidTr="002C78B3">
        <w:tc>
          <w:tcPr>
            <w:tcW w:w="709" w:type="dxa"/>
            <w:vMerge/>
          </w:tcPr>
          <w:p w14:paraId="7C833860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116B0E3" w14:textId="01BF05EA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46D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ra Adiperkasa Tbk.</w:t>
            </w:r>
          </w:p>
        </w:tc>
        <w:tc>
          <w:tcPr>
            <w:tcW w:w="986" w:type="dxa"/>
          </w:tcPr>
          <w:p w14:paraId="6E8CD199" w14:textId="0D7AAB47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9</w:t>
            </w:r>
          </w:p>
        </w:tc>
        <w:tc>
          <w:tcPr>
            <w:tcW w:w="756" w:type="dxa"/>
            <w:vAlign w:val="center"/>
          </w:tcPr>
          <w:p w14:paraId="2B51D252" w14:textId="4815B84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1</w:t>
            </w:r>
          </w:p>
        </w:tc>
        <w:tc>
          <w:tcPr>
            <w:tcW w:w="769" w:type="dxa"/>
            <w:vAlign w:val="center"/>
          </w:tcPr>
          <w:p w14:paraId="7CFE5174" w14:textId="0B4F99C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2</w:t>
            </w:r>
          </w:p>
        </w:tc>
        <w:tc>
          <w:tcPr>
            <w:tcW w:w="850" w:type="dxa"/>
            <w:vAlign w:val="center"/>
          </w:tcPr>
          <w:p w14:paraId="4387BBC9" w14:textId="7E2226F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94</w:t>
            </w:r>
          </w:p>
        </w:tc>
        <w:tc>
          <w:tcPr>
            <w:tcW w:w="851" w:type="dxa"/>
            <w:vAlign w:val="bottom"/>
          </w:tcPr>
          <w:p w14:paraId="493BF68B" w14:textId="7C02B42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0</w:t>
            </w:r>
          </w:p>
        </w:tc>
        <w:tc>
          <w:tcPr>
            <w:tcW w:w="992" w:type="dxa"/>
            <w:vAlign w:val="center"/>
          </w:tcPr>
          <w:p w14:paraId="1C6E1B40" w14:textId="490B707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3</w:t>
            </w:r>
          </w:p>
        </w:tc>
      </w:tr>
      <w:tr w:rsidR="002C78B3" w14:paraId="3CD749BA" w14:textId="77777777" w:rsidTr="002C78B3">
        <w:tc>
          <w:tcPr>
            <w:tcW w:w="709" w:type="dxa"/>
            <w:vMerge/>
          </w:tcPr>
          <w:p w14:paraId="48E7D39E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0AE2A45" w14:textId="18529483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D13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dia Nusantara Citr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349852B0" w14:textId="360988ED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4</w:t>
            </w:r>
          </w:p>
        </w:tc>
        <w:tc>
          <w:tcPr>
            <w:tcW w:w="756" w:type="dxa"/>
            <w:vAlign w:val="center"/>
          </w:tcPr>
          <w:p w14:paraId="52A8F790" w14:textId="044C876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85</w:t>
            </w:r>
          </w:p>
        </w:tc>
        <w:tc>
          <w:tcPr>
            <w:tcW w:w="769" w:type="dxa"/>
            <w:vAlign w:val="center"/>
          </w:tcPr>
          <w:p w14:paraId="372E3B8C" w14:textId="07CAAE8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850" w:type="dxa"/>
            <w:vAlign w:val="center"/>
          </w:tcPr>
          <w:p w14:paraId="03AF3F22" w14:textId="7F3CFA2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,52</w:t>
            </w:r>
          </w:p>
        </w:tc>
        <w:tc>
          <w:tcPr>
            <w:tcW w:w="851" w:type="dxa"/>
            <w:vAlign w:val="bottom"/>
          </w:tcPr>
          <w:p w14:paraId="7515A396" w14:textId="0EC5315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7</w:t>
            </w:r>
          </w:p>
        </w:tc>
        <w:tc>
          <w:tcPr>
            <w:tcW w:w="992" w:type="dxa"/>
            <w:vAlign w:val="center"/>
          </w:tcPr>
          <w:p w14:paraId="5A31A016" w14:textId="56E54A0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38,03</w:t>
            </w:r>
          </w:p>
        </w:tc>
      </w:tr>
      <w:tr w:rsidR="002C78B3" w14:paraId="6497BFC8" w14:textId="77777777" w:rsidTr="002C78B3">
        <w:tc>
          <w:tcPr>
            <w:tcW w:w="709" w:type="dxa"/>
            <w:vMerge/>
          </w:tcPr>
          <w:p w14:paraId="50DF45C5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084756E" w14:textId="33182967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14DE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ra Pinasthika Mustik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</w:tcPr>
          <w:p w14:paraId="1499AECB" w14:textId="26D6C68A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5</w:t>
            </w:r>
          </w:p>
        </w:tc>
        <w:tc>
          <w:tcPr>
            <w:tcW w:w="756" w:type="dxa"/>
            <w:vAlign w:val="center"/>
          </w:tcPr>
          <w:p w14:paraId="66D34D34" w14:textId="06F3C9C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4</w:t>
            </w:r>
          </w:p>
        </w:tc>
        <w:tc>
          <w:tcPr>
            <w:tcW w:w="769" w:type="dxa"/>
            <w:vAlign w:val="center"/>
          </w:tcPr>
          <w:p w14:paraId="5345AB37" w14:textId="0595241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6</w:t>
            </w:r>
          </w:p>
        </w:tc>
        <w:tc>
          <w:tcPr>
            <w:tcW w:w="850" w:type="dxa"/>
            <w:vAlign w:val="center"/>
          </w:tcPr>
          <w:p w14:paraId="32C64954" w14:textId="6155040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9</w:t>
            </w:r>
          </w:p>
        </w:tc>
        <w:tc>
          <w:tcPr>
            <w:tcW w:w="851" w:type="dxa"/>
            <w:vAlign w:val="bottom"/>
          </w:tcPr>
          <w:p w14:paraId="7BF7E804" w14:textId="3E02272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85</w:t>
            </w:r>
          </w:p>
        </w:tc>
        <w:tc>
          <w:tcPr>
            <w:tcW w:w="992" w:type="dxa"/>
            <w:vAlign w:val="center"/>
          </w:tcPr>
          <w:p w14:paraId="708CCCBF" w14:textId="3557055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</w:tr>
      <w:tr w:rsidR="002C78B3" w14:paraId="0F7994E9" w14:textId="77777777" w:rsidTr="002C78B3">
        <w:tc>
          <w:tcPr>
            <w:tcW w:w="709" w:type="dxa"/>
            <w:vMerge/>
          </w:tcPr>
          <w:p w14:paraId="33C535D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FAED597" w14:textId="40F92DA8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E61C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Sky Vision Tbk.</w:t>
            </w:r>
          </w:p>
        </w:tc>
        <w:tc>
          <w:tcPr>
            <w:tcW w:w="986" w:type="dxa"/>
          </w:tcPr>
          <w:p w14:paraId="6144D7F2" w14:textId="188B58D4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4</w:t>
            </w:r>
          </w:p>
        </w:tc>
        <w:tc>
          <w:tcPr>
            <w:tcW w:w="756" w:type="dxa"/>
            <w:vAlign w:val="center"/>
          </w:tcPr>
          <w:p w14:paraId="291D53CE" w14:textId="518F6ED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4</w:t>
            </w:r>
          </w:p>
        </w:tc>
        <w:tc>
          <w:tcPr>
            <w:tcW w:w="769" w:type="dxa"/>
            <w:vAlign w:val="center"/>
          </w:tcPr>
          <w:p w14:paraId="6524C719" w14:textId="45974E8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</w:t>
            </w:r>
          </w:p>
        </w:tc>
        <w:tc>
          <w:tcPr>
            <w:tcW w:w="850" w:type="dxa"/>
            <w:vAlign w:val="center"/>
          </w:tcPr>
          <w:p w14:paraId="4EF6EBF0" w14:textId="15886F5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9,95</w:t>
            </w:r>
          </w:p>
        </w:tc>
        <w:tc>
          <w:tcPr>
            <w:tcW w:w="851" w:type="dxa"/>
            <w:vAlign w:val="bottom"/>
          </w:tcPr>
          <w:p w14:paraId="71C63891" w14:textId="73A5C40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16</w:t>
            </w:r>
          </w:p>
        </w:tc>
        <w:tc>
          <w:tcPr>
            <w:tcW w:w="992" w:type="dxa"/>
            <w:vAlign w:val="center"/>
          </w:tcPr>
          <w:p w14:paraId="5C74FF78" w14:textId="6674463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20,1</w:t>
            </w:r>
          </w:p>
        </w:tc>
      </w:tr>
      <w:tr w:rsidR="002C78B3" w14:paraId="1A3B296E" w14:textId="77777777" w:rsidTr="002C78B3">
        <w:tc>
          <w:tcPr>
            <w:tcW w:w="709" w:type="dxa"/>
            <w:vMerge/>
          </w:tcPr>
          <w:p w14:paraId="4D388F88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DE72BB3" w14:textId="32596CAF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7504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orama Sentrawisata Tbk.</w:t>
            </w:r>
          </w:p>
        </w:tc>
        <w:tc>
          <w:tcPr>
            <w:tcW w:w="986" w:type="dxa"/>
            <w:vAlign w:val="bottom"/>
          </w:tcPr>
          <w:p w14:paraId="78843CF4" w14:textId="34DB7570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95</w:t>
            </w:r>
          </w:p>
        </w:tc>
        <w:tc>
          <w:tcPr>
            <w:tcW w:w="756" w:type="dxa"/>
            <w:vAlign w:val="center"/>
          </w:tcPr>
          <w:p w14:paraId="04234F0F" w14:textId="069D034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2</w:t>
            </w:r>
          </w:p>
        </w:tc>
        <w:tc>
          <w:tcPr>
            <w:tcW w:w="769" w:type="dxa"/>
            <w:vAlign w:val="center"/>
          </w:tcPr>
          <w:p w14:paraId="599CB403" w14:textId="58ACF47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9</w:t>
            </w:r>
          </w:p>
        </w:tc>
        <w:tc>
          <w:tcPr>
            <w:tcW w:w="850" w:type="dxa"/>
            <w:vAlign w:val="center"/>
          </w:tcPr>
          <w:p w14:paraId="6BB2AE74" w14:textId="2E250F1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98</w:t>
            </w:r>
          </w:p>
        </w:tc>
        <w:tc>
          <w:tcPr>
            <w:tcW w:w="851" w:type="dxa"/>
            <w:vAlign w:val="bottom"/>
          </w:tcPr>
          <w:p w14:paraId="40DB9067" w14:textId="395D78B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20</w:t>
            </w:r>
          </w:p>
        </w:tc>
        <w:tc>
          <w:tcPr>
            <w:tcW w:w="992" w:type="dxa"/>
            <w:vAlign w:val="center"/>
          </w:tcPr>
          <w:p w14:paraId="423F876D" w14:textId="2AF4EB9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148,31</w:t>
            </w:r>
          </w:p>
        </w:tc>
      </w:tr>
      <w:tr w:rsidR="002C78B3" w14:paraId="6F9826A8" w14:textId="77777777" w:rsidTr="002C78B3">
        <w:tc>
          <w:tcPr>
            <w:tcW w:w="709" w:type="dxa"/>
            <w:vMerge/>
          </w:tcPr>
          <w:p w14:paraId="22A60D72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75EA661" w14:textId="2BAB4992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27B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mbangunan Jaya Ancol Tbk.</w:t>
            </w:r>
          </w:p>
        </w:tc>
        <w:tc>
          <w:tcPr>
            <w:tcW w:w="986" w:type="dxa"/>
            <w:vAlign w:val="bottom"/>
          </w:tcPr>
          <w:p w14:paraId="6521BA84" w14:textId="62351AE8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6</w:t>
            </w:r>
          </w:p>
        </w:tc>
        <w:tc>
          <w:tcPr>
            <w:tcW w:w="756" w:type="dxa"/>
            <w:vAlign w:val="center"/>
          </w:tcPr>
          <w:p w14:paraId="59FD4DA4" w14:textId="5092AED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</w:t>
            </w:r>
          </w:p>
        </w:tc>
        <w:tc>
          <w:tcPr>
            <w:tcW w:w="769" w:type="dxa"/>
            <w:vAlign w:val="center"/>
          </w:tcPr>
          <w:p w14:paraId="659877CC" w14:textId="7E2AC45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9</w:t>
            </w:r>
          </w:p>
        </w:tc>
        <w:tc>
          <w:tcPr>
            <w:tcW w:w="850" w:type="dxa"/>
            <w:vAlign w:val="center"/>
          </w:tcPr>
          <w:p w14:paraId="2538CA8B" w14:textId="5EBFAF3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95,10</w:t>
            </w:r>
          </w:p>
        </w:tc>
        <w:tc>
          <w:tcPr>
            <w:tcW w:w="851" w:type="dxa"/>
            <w:vAlign w:val="bottom"/>
          </w:tcPr>
          <w:p w14:paraId="0EBEEC86" w14:textId="51EBCA6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03</w:t>
            </w:r>
          </w:p>
        </w:tc>
        <w:tc>
          <w:tcPr>
            <w:tcW w:w="992" w:type="dxa"/>
            <w:vAlign w:val="center"/>
          </w:tcPr>
          <w:p w14:paraId="4D8482BB" w14:textId="2521EF3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46</w:t>
            </w:r>
          </w:p>
        </w:tc>
      </w:tr>
      <w:tr w:rsidR="002C78B3" w14:paraId="556B47AB" w14:textId="77777777" w:rsidTr="002C78B3">
        <w:tc>
          <w:tcPr>
            <w:tcW w:w="709" w:type="dxa"/>
            <w:vMerge/>
          </w:tcPr>
          <w:p w14:paraId="3F4BBBC9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76FE802" w14:textId="65323144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6413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ima Alloy Steel Universal Tb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.</w:t>
            </w:r>
          </w:p>
        </w:tc>
        <w:tc>
          <w:tcPr>
            <w:tcW w:w="986" w:type="dxa"/>
            <w:vAlign w:val="bottom"/>
          </w:tcPr>
          <w:p w14:paraId="7B247455" w14:textId="2A563297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7</w:t>
            </w:r>
          </w:p>
        </w:tc>
        <w:tc>
          <w:tcPr>
            <w:tcW w:w="756" w:type="dxa"/>
            <w:vAlign w:val="center"/>
          </w:tcPr>
          <w:p w14:paraId="408FD864" w14:textId="2649C92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8</w:t>
            </w:r>
          </w:p>
        </w:tc>
        <w:tc>
          <w:tcPr>
            <w:tcW w:w="769" w:type="dxa"/>
            <w:vAlign w:val="center"/>
          </w:tcPr>
          <w:p w14:paraId="696D4360" w14:textId="49BAC19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1</w:t>
            </w:r>
          </w:p>
        </w:tc>
        <w:tc>
          <w:tcPr>
            <w:tcW w:w="850" w:type="dxa"/>
            <w:vAlign w:val="center"/>
          </w:tcPr>
          <w:p w14:paraId="1FBEABEB" w14:textId="7AB1484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65</w:t>
            </w:r>
          </w:p>
        </w:tc>
        <w:tc>
          <w:tcPr>
            <w:tcW w:w="851" w:type="dxa"/>
            <w:vAlign w:val="bottom"/>
          </w:tcPr>
          <w:p w14:paraId="70D61B61" w14:textId="5DC1DDA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4</w:t>
            </w:r>
          </w:p>
        </w:tc>
        <w:tc>
          <w:tcPr>
            <w:tcW w:w="992" w:type="dxa"/>
            <w:vAlign w:val="center"/>
          </w:tcPr>
          <w:p w14:paraId="60E53D3D" w14:textId="10FF430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7,1</w:t>
            </w:r>
          </w:p>
        </w:tc>
      </w:tr>
      <w:tr w:rsidR="002C78B3" w14:paraId="490DD8A9" w14:textId="77777777" w:rsidTr="002C78B3">
        <w:tc>
          <w:tcPr>
            <w:tcW w:w="709" w:type="dxa"/>
            <w:vMerge/>
          </w:tcPr>
          <w:p w14:paraId="652129F9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4542DB8" w14:textId="5198E5A1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59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mayana Lestari Sentosa Tbk.</w:t>
            </w:r>
          </w:p>
        </w:tc>
        <w:tc>
          <w:tcPr>
            <w:tcW w:w="986" w:type="dxa"/>
            <w:vAlign w:val="bottom"/>
          </w:tcPr>
          <w:p w14:paraId="6C6AB3C6" w14:textId="47DF8B72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5</w:t>
            </w:r>
          </w:p>
        </w:tc>
        <w:tc>
          <w:tcPr>
            <w:tcW w:w="756" w:type="dxa"/>
            <w:vAlign w:val="center"/>
          </w:tcPr>
          <w:p w14:paraId="547F9B27" w14:textId="77B73B6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46</w:t>
            </w:r>
          </w:p>
        </w:tc>
        <w:tc>
          <w:tcPr>
            <w:tcW w:w="769" w:type="dxa"/>
            <w:vAlign w:val="center"/>
          </w:tcPr>
          <w:p w14:paraId="3E701A7C" w14:textId="1CA1165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2</w:t>
            </w:r>
          </w:p>
        </w:tc>
        <w:tc>
          <w:tcPr>
            <w:tcW w:w="850" w:type="dxa"/>
            <w:vAlign w:val="center"/>
          </w:tcPr>
          <w:p w14:paraId="6DB4CF6D" w14:textId="7E2F160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49</w:t>
            </w:r>
          </w:p>
        </w:tc>
        <w:tc>
          <w:tcPr>
            <w:tcW w:w="851" w:type="dxa"/>
            <w:vAlign w:val="bottom"/>
          </w:tcPr>
          <w:p w14:paraId="4C867445" w14:textId="7160A3D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0</w:t>
            </w:r>
          </w:p>
        </w:tc>
        <w:tc>
          <w:tcPr>
            <w:tcW w:w="992" w:type="dxa"/>
            <w:vAlign w:val="center"/>
          </w:tcPr>
          <w:p w14:paraId="5D2755A7" w14:textId="2BBBDD8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20,60</w:t>
            </w:r>
          </w:p>
        </w:tc>
      </w:tr>
      <w:tr w:rsidR="002C78B3" w14:paraId="2651DEBD" w14:textId="77777777" w:rsidTr="002C78B3">
        <w:tc>
          <w:tcPr>
            <w:tcW w:w="709" w:type="dxa"/>
            <w:vMerge/>
          </w:tcPr>
          <w:p w14:paraId="346B2042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CC1556D" w14:textId="71AE28DA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27B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cky Putra Globalindo Tbk</w:t>
            </w:r>
          </w:p>
        </w:tc>
        <w:tc>
          <w:tcPr>
            <w:tcW w:w="986" w:type="dxa"/>
            <w:vAlign w:val="bottom"/>
          </w:tcPr>
          <w:p w14:paraId="6FF6FB14" w14:textId="65F55DE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4</w:t>
            </w:r>
          </w:p>
        </w:tc>
        <w:tc>
          <w:tcPr>
            <w:tcW w:w="756" w:type="dxa"/>
            <w:vAlign w:val="center"/>
          </w:tcPr>
          <w:p w14:paraId="710B2F37" w14:textId="4B6ED4E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3</w:t>
            </w:r>
          </w:p>
        </w:tc>
        <w:tc>
          <w:tcPr>
            <w:tcW w:w="769" w:type="dxa"/>
            <w:vAlign w:val="center"/>
          </w:tcPr>
          <w:p w14:paraId="551F420C" w14:textId="6AE3F88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6</w:t>
            </w:r>
          </w:p>
        </w:tc>
        <w:tc>
          <w:tcPr>
            <w:tcW w:w="850" w:type="dxa"/>
            <w:vAlign w:val="center"/>
          </w:tcPr>
          <w:p w14:paraId="2B35A3F2" w14:textId="6F6CC79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6,03</w:t>
            </w:r>
          </w:p>
        </w:tc>
        <w:tc>
          <w:tcPr>
            <w:tcW w:w="851" w:type="dxa"/>
            <w:vAlign w:val="bottom"/>
          </w:tcPr>
          <w:p w14:paraId="43DF4FBC" w14:textId="237A189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8</w:t>
            </w:r>
          </w:p>
        </w:tc>
        <w:tc>
          <w:tcPr>
            <w:tcW w:w="992" w:type="dxa"/>
            <w:vAlign w:val="center"/>
          </w:tcPr>
          <w:p w14:paraId="6902AA73" w14:textId="7FCC472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1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97</w:t>
            </w:r>
          </w:p>
        </w:tc>
      </w:tr>
      <w:tr w:rsidR="002C78B3" w14:paraId="0ECE82C9" w14:textId="77777777" w:rsidTr="002C78B3">
        <w:tc>
          <w:tcPr>
            <w:tcW w:w="709" w:type="dxa"/>
            <w:vMerge/>
          </w:tcPr>
          <w:p w14:paraId="72F564FD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B303485" w14:textId="41622B75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206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rya Citra Medi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135BC0D7" w14:textId="1120E17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4</w:t>
            </w:r>
          </w:p>
        </w:tc>
        <w:tc>
          <w:tcPr>
            <w:tcW w:w="756" w:type="dxa"/>
            <w:vAlign w:val="center"/>
          </w:tcPr>
          <w:p w14:paraId="4201A882" w14:textId="75E99C5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4</w:t>
            </w:r>
          </w:p>
        </w:tc>
        <w:tc>
          <w:tcPr>
            <w:tcW w:w="769" w:type="dxa"/>
            <w:vAlign w:val="center"/>
          </w:tcPr>
          <w:p w14:paraId="54AA6A1A" w14:textId="46C3225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4</w:t>
            </w:r>
          </w:p>
        </w:tc>
        <w:tc>
          <w:tcPr>
            <w:tcW w:w="850" w:type="dxa"/>
            <w:vAlign w:val="center"/>
          </w:tcPr>
          <w:p w14:paraId="28B55059" w14:textId="3B32870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,55</w:t>
            </w:r>
          </w:p>
        </w:tc>
        <w:tc>
          <w:tcPr>
            <w:tcW w:w="851" w:type="dxa"/>
            <w:vAlign w:val="bottom"/>
          </w:tcPr>
          <w:p w14:paraId="4ED82532" w14:textId="1E0F312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4</w:t>
            </w:r>
          </w:p>
        </w:tc>
        <w:tc>
          <w:tcPr>
            <w:tcW w:w="992" w:type="dxa"/>
            <w:vAlign w:val="center"/>
          </w:tcPr>
          <w:p w14:paraId="5517D836" w14:textId="5AD3242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0,99</w:t>
            </w:r>
          </w:p>
        </w:tc>
      </w:tr>
      <w:tr w:rsidR="002C78B3" w14:paraId="3341AED4" w14:textId="77777777" w:rsidTr="002C78B3">
        <w:tc>
          <w:tcPr>
            <w:tcW w:w="709" w:type="dxa"/>
            <w:vMerge/>
          </w:tcPr>
          <w:p w14:paraId="7C80437D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FAA1EE6" w14:textId="6E29EF82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25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lamat Sempurna Tbk</w:t>
            </w:r>
          </w:p>
        </w:tc>
        <w:tc>
          <w:tcPr>
            <w:tcW w:w="986" w:type="dxa"/>
            <w:vAlign w:val="bottom"/>
          </w:tcPr>
          <w:p w14:paraId="1C704D93" w14:textId="3576EEBF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5</w:t>
            </w:r>
          </w:p>
        </w:tc>
        <w:tc>
          <w:tcPr>
            <w:tcW w:w="756" w:type="dxa"/>
            <w:vAlign w:val="center"/>
          </w:tcPr>
          <w:p w14:paraId="1B5CC916" w14:textId="1E1ED4C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76</w:t>
            </w:r>
          </w:p>
        </w:tc>
        <w:tc>
          <w:tcPr>
            <w:tcW w:w="769" w:type="dxa"/>
            <w:vAlign w:val="center"/>
          </w:tcPr>
          <w:p w14:paraId="519B0BCF" w14:textId="4709842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7</w:t>
            </w:r>
          </w:p>
        </w:tc>
        <w:tc>
          <w:tcPr>
            <w:tcW w:w="850" w:type="dxa"/>
            <w:vAlign w:val="center"/>
          </w:tcPr>
          <w:p w14:paraId="4420F497" w14:textId="1C7241C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67</w:t>
            </w:r>
          </w:p>
        </w:tc>
        <w:tc>
          <w:tcPr>
            <w:tcW w:w="851" w:type="dxa"/>
            <w:vAlign w:val="bottom"/>
          </w:tcPr>
          <w:p w14:paraId="3F543061" w14:textId="47DD712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76</w:t>
            </w:r>
          </w:p>
        </w:tc>
        <w:tc>
          <w:tcPr>
            <w:tcW w:w="992" w:type="dxa"/>
            <w:vAlign w:val="center"/>
          </w:tcPr>
          <w:p w14:paraId="1BD0C5D1" w14:textId="711F870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5</w:t>
            </w:r>
          </w:p>
        </w:tc>
      </w:tr>
      <w:tr w:rsidR="002C78B3" w14:paraId="571FD5FF" w14:textId="77777777" w:rsidTr="002C78B3">
        <w:tc>
          <w:tcPr>
            <w:tcW w:w="709" w:type="dxa"/>
            <w:vMerge/>
          </w:tcPr>
          <w:p w14:paraId="6FAFAA12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11C5679" w14:textId="59D63D6B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07E6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ona Topas Tourism Industry</w:t>
            </w:r>
          </w:p>
        </w:tc>
        <w:tc>
          <w:tcPr>
            <w:tcW w:w="986" w:type="dxa"/>
            <w:vAlign w:val="bottom"/>
          </w:tcPr>
          <w:p w14:paraId="772E2E8E" w14:textId="2EB1DEA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4</w:t>
            </w:r>
          </w:p>
        </w:tc>
        <w:tc>
          <w:tcPr>
            <w:tcW w:w="756" w:type="dxa"/>
            <w:vAlign w:val="center"/>
          </w:tcPr>
          <w:p w14:paraId="41BCEC2E" w14:textId="1FD67C3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49</w:t>
            </w:r>
          </w:p>
        </w:tc>
        <w:tc>
          <w:tcPr>
            <w:tcW w:w="769" w:type="dxa"/>
            <w:vAlign w:val="center"/>
          </w:tcPr>
          <w:p w14:paraId="07BD7E73" w14:textId="5320960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1</w:t>
            </w:r>
          </w:p>
        </w:tc>
        <w:tc>
          <w:tcPr>
            <w:tcW w:w="850" w:type="dxa"/>
            <w:vAlign w:val="center"/>
          </w:tcPr>
          <w:p w14:paraId="0BA8BE2C" w14:textId="66513D6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3,58</w:t>
            </w:r>
          </w:p>
        </w:tc>
        <w:tc>
          <w:tcPr>
            <w:tcW w:w="851" w:type="dxa"/>
            <w:vAlign w:val="bottom"/>
          </w:tcPr>
          <w:p w14:paraId="639460E5" w14:textId="154A795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47</w:t>
            </w:r>
          </w:p>
        </w:tc>
        <w:tc>
          <w:tcPr>
            <w:tcW w:w="992" w:type="dxa"/>
            <w:vAlign w:val="center"/>
          </w:tcPr>
          <w:p w14:paraId="4E5612E6" w14:textId="618BBF4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397</w:t>
            </w:r>
          </w:p>
        </w:tc>
      </w:tr>
      <w:tr w:rsidR="002C78B3" w14:paraId="7701A622" w14:textId="77777777" w:rsidTr="002C78B3">
        <w:tc>
          <w:tcPr>
            <w:tcW w:w="709" w:type="dxa"/>
            <w:vMerge/>
          </w:tcPr>
          <w:p w14:paraId="7E4D8AC9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FD234A1" w14:textId="0AFF20FE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unas Ridean Tbk</w:t>
            </w:r>
          </w:p>
        </w:tc>
        <w:tc>
          <w:tcPr>
            <w:tcW w:w="986" w:type="dxa"/>
            <w:vAlign w:val="bottom"/>
          </w:tcPr>
          <w:p w14:paraId="3E3A0F2E" w14:textId="78B81252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</w:t>
            </w:r>
          </w:p>
        </w:tc>
        <w:tc>
          <w:tcPr>
            <w:tcW w:w="756" w:type="dxa"/>
            <w:vAlign w:val="center"/>
          </w:tcPr>
          <w:p w14:paraId="546539F1" w14:textId="0268F9B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9</w:t>
            </w:r>
          </w:p>
        </w:tc>
        <w:tc>
          <w:tcPr>
            <w:tcW w:w="769" w:type="dxa"/>
            <w:vAlign w:val="center"/>
          </w:tcPr>
          <w:p w14:paraId="4A6CB169" w14:textId="24276E2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9</w:t>
            </w:r>
          </w:p>
        </w:tc>
        <w:tc>
          <w:tcPr>
            <w:tcW w:w="850" w:type="dxa"/>
            <w:vAlign w:val="center"/>
          </w:tcPr>
          <w:p w14:paraId="46DEE156" w14:textId="55ADDD1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1</w:t>
            </w:r>
          </w:p>
        </w:tc>
        <w:tc>
          <w:tcPr>
            <w:tcW w:w="851" w:type="dxa"/>
            <w:vAlign w:val="bottom"/>
          </w:tcPr>
          <w:p w14:paraId="6F777210" w14:textId="651D39A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8</w:t>
            </w:r>
          </w:p>
        </w:tc>
        <w:tc>
          <w:tcPr>
            <w:tcW w:w="992" w:type="dxa"/>
            <w:vAlign w:val="center"/>
          </w:tcPr>
          <w:p w14:paraId="545FB723" w14:textId="493504F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</w:tr>
      <w:tr w:rsidR="002C78B3" w14:paraId="01A36D7E" w14:textId="77777777" w:rsidTr="002C78B3">
        <w:tc>
          <w:tcPr>
            <w:tcW w:w="709" w:type="dxa"/>
            <w:vMerge/>
          </w:tcPr>
          <w:p w14:paraId="2C2720C3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4209F32" w14:textId="78A1720F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egra Indocabinet Tbk.</w:t>
            </w:r>
          </w:p>
        </w:tc>
        <w:tc>
          <w:tcPr>
            <w:tcW w:w="986" w:type="dxa"/>
            <w:vAlign w:val="bottom"/>
          </w:tcPr>
          <w:p w14:paraId="22883082" w14:textId="48A3C993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  <w:tc>
          <w:tcPr>
            <w:tcW w:w="756" w:type="dxa"/>
            <w:vAlign w:val="center"/>
          </w:tcPr>
          <w:p w14:paraId="5DB9C211" w14:textId="1041AFB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3</w:t>
            </w:r>
          </w:p>
        </w:tc>
        <w:tc>
          <w:tcPr>
            <w:tcW w:w="769" w:type="dxa"/>
            <w:vAlign w:val="center"/>
          </w:tcPr>
          <w:p w14:paraId="3A56F405" w14:textId="17BA3E3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6</w:t>
            </w:r>
          </w:p>
        </w:tc>
        <w:tc>
          <w:tcPr>
            <w:tcW w:w="850" w:type="dxa"/>
            <w:vAlign w:val="center"/>
          </w:tcPr>
          <w:p w14:paraId="34DC4899" w14:textId="0A08273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59</w:t>
            </w:r>
          </w:p>
        </w:tc>
        <w:tc>
          <w:tcPr>
            <w:tcW w:w="851" w:type="dxa"/>
            <w:vAlign w:val="bottom"/>
          </w:tcPr>
          <w:p w14:paraId="01D9D4D3" w14:textId="2D3A512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41</w:t>
            </w:r>
          </w:p>
        </w:tc>
        <w:tc>
          <w:tcPr>
            <w:tcW w:w="992" w:type="dxa"/>
            <w:vAlign w:val="center"/>
          </w:tcPr>
          <w:p w14:paraId="1CC661D2" w14:textId="120B73B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79</w:t>
            </w:r>
          </w:p>
        </w:tc>
      </w:tr>
      <w:tr w:rsidR="002C78B3" w14:paraId="2DD92199" w14:textId="77777777" w:rsidTr="002C78B3">
        <w:tc>
          <w:tcPr>
            <w:tcW w:w="709" w:type="dxa"/>
            <w:vMerge/>
          </w:tcPr>
          <w:p w14:paraId="48981A3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E321FA6" w14:textId="64A195B8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53C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rtadinata Abadi Tbk.</w:t>
            </w:r>
          </w:p>
        </w:tc>
        <w:tc>
          <w:tcPr>
            <w:tcW w:w="986" w:type="dxa"/>
            <w:vAlign w:val="bottom"/>
          </w:tcPr>
          <w:p w14:paraId="33F4E637" w14:textId="4E78FAEC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  <w:tc>
          <w:tcPr>
            <w:tcW w:w="756" w:type="dxa"/>
            <w:vAlign w:val="center"/>
          </w:tcPr>
          <w:p w14:paraId="5530ADB0" w14:textId="42FFA49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76</w:t>
            </w:r>
          </w:p>
        </w:tc>
        <w:tc>
          <w:tcPr>
            <w:tcW w:w="769" w:type="dxa"/>
            <w:vAlign w:val="center"/>
          </w:tcPr>
          <w:p w14:paraId="47840D62" w14:textId="5EF2831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9</w:t>
            </w:r>
          </w:p>
        </w:tc>
        <w:tc>
          <w:tcPr>
            <w:tcW w:w="850" w:type="dxa"/>
            <w:vAlign w:val="center"/>
          </w:tcPr>
          <w:p w14:paraId="30023747" w14:textId="75D5D4C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12</w:t>
            </w:r>
          </w:p>
        </w:tc>
        <w:tc>
          <w:tcPr>
            <w:tcW w:w="851" w:type="dxa"/>
            <w:vAlign w:val="bottom"/>
          </w:tcPr>
          <w:p w14:paraId="600F6DFE" w14:textId="31472A1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67</w:t>
            </w:r>
          </w:p>
        </w:tc>
        <w:tc>
          <w:tcPr>
            <w:tcW w:w="992" w:type="dxa"/>
            <w:vAlign w:val="center"/>
          </w:tcPr>
          <w:p w14:paraId="4AFB82E3" w14:textId="5C62BEA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37,08</w:t>
            </w:r>
          </w:p>
        </w:tc>
      </w:tr>
      <w:tr w:rsidR="002C78B3" w14:paraId="7DC17249" w14:textId="77777777" w:rsidTr="002C78B3">
        <w:tc>
          <w:tcPr>
            <w:tcW w:w="709" w:type="dxa"/>
            <w:vMerge/>
          </w:tcPr>
          <w:p w14:paraId="74F62DBC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3458068" w14:textId="25F99FD1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rimelati Kencana Tbk.</w:t>
            </w:r>
          </w:p>
        </w:tc>
        <w:tc>
          <w:tcPr>
            <w:tcW w:w="986" w:type="dxa"/>
            <w:vAlign w:val="bottom"/>
          </w:tcPr>
          <w:p w14:paraId="3C5BDA0B" w14:textId="123F0681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0</w:t>
            </w:r>
          </w:p>
        </w:tc>
        <w:tc>
          <w:tcPr>
            <w:tcW w:w="756" w:type="dxa"/>
            <w:vAlign w:val="center"/>
          </w:tcPr>
          <w:p w14:paraId="2AC89DAE" w14:textId="645A889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3</w:t>
            </w:r>
          </w:p>
        </w:tc>
        <w:tc>
          <w:tcPr>
            <w:tcW w:w="769" w:type="dxa"/>
            <w:vAlign w:val="center"/>
          </w:tcPr>
          <w:p w14:paraId="6D55F333" w14:textId="189C473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4</w:t>
            </w:r>
          </w:p>
        </w:tc>
        <w:tc>
          <w:tcPr>
            <w:tcW w:w="850" w:type="dxa"/>
            <w:vAlign w:val="center"/>
          </w:tcPr>
          <w:p w14:paraId="155FE750" w14:textId="2750C80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70</w:t>
            </w:r>
          </w:p>
        </w:tc>
        <w:tc>
          <w:tcPr>
            <w:tcW w:w="851" w:type="dxa"/>
            <w:vAlign w:val="bottom"/>
          </w:tcPr>
          <w:p w14:paraId="1B399E3D" w14:textId="1225A82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3</w:t>
            </w:r>
          </w:p>
        </w:tc>
        <w:tc>
          <w:tcPr>
            <w:tcW w:w="992" w:type="dxa"/>
            <w:vAlign w:val="center"/>
          </w:tcPr>
          <w:p w14:paraId="0C784A27" w14:textId="53389C4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31,07</w:t>
            </w:r>
          </w:p>
        </w:tc>
      </w:tr>
      <w:tr w:rsidR="002C78B3" w14:paraId="4B7CDD69" w14:textId="77777777" w:rsidTr="002C78B3">
        <w:tc>
          <w:tcPr>
            <w:tcW w:w="709" w:type="dxa"/>
            <w:vMerge/>
          </w:tcPr>
          <w:p w14:paraId="3964A548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5259DFC" w14:textId="7474E4F2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Digital Entertainment Tbk.</w:t>
            </w:r>
          </w:p>
        </w:tc>
        <w:tc>
          <w:tcPr>
            <w:tcW w:w="986" w:type="dxa"/>
            <w:vAlign w:val="bottom"/>
          </w:tcPr>
          <w:p w14:paraId="6F2ABCC9" w14:textId="16E94361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4</w:t>
            </w:r>
          </w:p>
        </w:tc>
        <w:tc>
          <w:tcPr>
            <w:tcW w:w="756" w:type="dxa"/>
            <w:vAlign w:val="center"/>
          </w:tcPr>
          <w:p w14:paraId="55996EF8" w14:textId="003761E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28</w:t>
            </w:r>
          </w:p>
        </w:tc>
        <w:tc>
          <w:tcPr>
            <w:tcW w:w="769" w:type="dxa"/>
            <w:vAlign w:val="center"/>
          </w:tcPr>
          <w:p w14:paraId="7A42F4FC" w14:textId="3E653A3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9</w:t>
            </w:r>
          </w:p>
        </w:tc>
        <w:tc>
          <w:tcPr>
            <w:tcW w:w="850" w:type="dxa"/>
            <w:vAlign w:val="center"/>
          </w:tcPr>
          <w:p w14:paraId="75BD6007" w14:textId="6116D0E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16</w:t>
            </w:r>
          </w:p>
        </w:tc>
        <w:tc>
          <w:tcPr>
            <w:tcW w:w="851" w:type="dxa"/>
            <w:vAlign w:val="bottom"/>
          </w:tcPr>
          <w:p w14:paraId="7D19EFBD" w14:textId="49B132D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7</w:t>
            </w:r>
          </w:p>
        </w:tc>
        <w:tc>
          <w:tcPr>
            <w:tcW w:w="992" w:type="dxa"/>
            <w:vAlign w:val="center"/>
          </w:tcPr>
          <w:p w14:paraId="670F27F5" w14:textId="3DCF3B1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2,58</w:t>
            </w:r>
          </w:p>
        </w:tc>
      </w:tr>
      <w:tr w:rsidR="002C78B3" w14:paraId="4AA87AFE" w14:textId="77777777" w:rsidTr="002C78B3">
        <w:tc>
          <w:tcPr>
            <w:tcW w:w="709" w:type="dxa"/>
            <w:vMerge/>
          </w:tcPr>
          <w:p w14:paraId="6D1FD95E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9E2CDFA" w14:textId="438017D1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p Aktif Adiperkasa Tbk.</w:t>
            </w:r>
          </w:p>
        </w:tc>
        <w:tc>
          <w:tcPr>
            <w:tcW w:w="986" w:type="dxa"/>
            <w:vAlign w:val="bottom"/>
          </w:tcPr>
          <w:p w14:paraId="0D04E024" w14:textId="0DCAA2C7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  <w:tc>
          <w:tcPr>
            <w:tcW w:w="756" w:type="dxa"/>
            <w:vAlign w:val="center"/>
          </w:tcPr>
          <w:p w14:paraId="0F178359" w14:textId="67B47CB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7</w:t>
            </w:r>
          </w:p>
        </w:tc>
        <w:tc>
          <w:tcPr>
            <w:tcW w:w="769" w:type="dxa"/>
            <w:vAlign w:val="center"/>
          </w:tcPr>
          <w:p w14:paraId="14169EA3" w14:textId="4C760D2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  <w:tc>
          <w:tcPr>
            <w:tcW w:w="850" w:type="dxa"/>
            <w:vAlign w:val="center"/>
          </w:tcPr>
          <w:p w14:paraId="42D09A9F" w14:textId="4359A46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9</w:t>
            </w:r>
          </w:p>
        </w:tc>
        <w:tc>
          <w:tcPr>
            <w:tcW w:w="851" w:type="dxa"/>
            <w:vAlign w:val="bottom"/>
          </w:tcPr>
          <w:p w14:paraId="57C8A392" w14:textId="2DF93FC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1</w:t>
            </w:r>
          </w:p>
        </w:tc>
        <w:tc>
          <w:tcPr>
            <w:tcW w:w="992" w:type="dxa"/>
            <w:vAlign w:val="center"/>
          </w:tcPr>
          <w:p w14:paraId="473801C3" w14:textId="5219994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</w:tr>
      <w:tr w:rsidR="002C78B3" w14:paraId="38832707" w14:textId="77777777" w:rsidTr="002C78B3">
        <w:tc>
          <w:tcPr>
            <w:tcW w:w="709" w:type="dxa"/>
            <w:vMerge/>
          </w:tcPr>
          <w:p w14:paraId="184BC89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E5A82E0" w14:textId="241E892A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D Pictures Tbk.</w:t>
            </w:r>
          </w:p>
        </w:tc>
        <w:tc>
          <w:tcPr>
            <w:tcW w:w="986" w:type="dxa"/>
          </w:tcPr>
          <w:p w14:paraId="615B8C30" w14:textId="31D36B29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  <w:tc>
          <w:tcPr>
            <w:tcW w:w="756" w:type="dxa"/>
            <w:vAlign w:val="center"/>
          </w:tcPr>
          <w:p w14:paraId="101DEBDA" w14:textId="12224EF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57</w:t>
            </w:r>
          </w:p>
        </w:tc>
        <w:tc>
          <w:tcPr>
            <w:tcW w:w="769" w:type="dxa"/>
            <w:vAlign w:val="center"/>
          </w:tcPr>
          <w:p w14:paraId="66EDB893" w14:textId="67E3FA4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2</w:t>
            </w:r>
          </w:p>
        </w:tc>
        <w:tc>
          <w:tcPr>
            <w:tcW w:w="850" w:type="dxa"/>
            <w:vAlign w:val="center"/>
          </w:tcPr>
          <w:p w14:paraId="48CEC9F3" w14:textId="610600B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8,05</w:t>
            </w:r>
          </w:p>
        </w:tc>
        <w:tc>
          <w:tcPr>
            <w:tcW w:w="851" w:type="dxa"/>
            <w:vAlign w:val="bottom"/>
          </w:tcPr>
          <w:p w14:paraId="4026545B" w14:textId="4E11441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93</w:t>
            </w:r>
          </w:p>
        </w:tc>
        <w:tc>
          <w:tcPr>
            <w:tcW w:w="992" w:type="dxa"/>
            <w:vAlign w:val="center"/>
          </w:tcPr>
          <w:p w14:paraId="197F022D" w14:textId="3B1AD33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,03</w:t>
            </w:r>
          </w:p>
        </w:tc>
      </w:tr>
      <w:tr w:rsidR="002C78B3" w14:paraId="248A9C7D" w14:textId="77777777" w:rsidTr="002C78B3">
        <w:tc>
          <w:tcPr>
            <w:tcW w:w="709" w:type="dxa"/>
            <w:vMerge/>
          </w:tcPr>
          <w:p w14:paraId="6C8DE446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1A7B4CFD" w14:textId="4280DABD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Vision Networks Tbk.</w:t>
            </w:r>
          </w:p>
        </w:tc>
        <w:tc>
          <w:tcPr>
            <w:tcW w:w="986" w:type="dxa"/>
            <w:vAlign w:val="bottom"/>
          </w:tcPr>
          <w:p w14:paraId="07454D9F" w14:textId="16C2C695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6</w:t>
            </w:r>
          </w:p>
        </w:tc>
        <w:tc>
          <w:tcPr>
            <w:tcW w:w="756" w:type="dxa"/>
            <w:vAlign w:val="center"/>
          </w:tcPr>
          <w:p w14:paraId="08BF79B9" w14:textId="493CBFC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5</w:t>
            </w:r>
          </w:p>
        </w:tc>
        <w:tc>
          <w:tcPr>
            <w:tcW w:w="769" w:type="dxa"/>
            <w:vAlign w:val="center"/>
          </w:tcPr>
          <w:p w14:paraId="34AD6116" w14:textId="3005062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1</w:t>
            </w:r>
          </w:p>
        </w:tc>
        <w:tc>
          <w:tcPr>
            <w:tcW w:w="850" w:type="dxa"/>
            <w:vAlign w:val="center"/>
          </w:tcPr>
          <w:p w14:paraId="7A724947" w14:textId="3E56C79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52</w:t>
            </w:r>
          </w:p>
        </w:tc>
        <w:tc>
          <w:tcPr>
            <w:tcW w:w="851" w:type="dxa"/>
            <w:vAlign w:val="bottom"/>
          </w:tcPr>
          <w:p w14:paraId="0D722327" w14:textId="076DC4B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3</w:t>
            </w:r>
          </w:p>
        </w:tc>
        <w:tc>
          <w:tcPr>
            <w:tcW w:w="992" w:type="dxa"/>
            <w:vAlign w:val="center"/>
          </w:tcPr>
          <w:p w14:paraId="6EBB5A78" w14:textId="0F25162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,06</w:t>
            </w:r>
          </w:p>
        </w:tc>
      </w:tr>
      <w:tr w:rsidR="002C78B3" w14:paraId="4E1C984B" w14:textId="77777777" w:rsidTr="002C78B3">
        <w:tc>
          <w:tcPr>
            <w:tcW w:w="709" w:type="dxa"/>
            <w:vMerge/>
          </w:tcPr>
          <w:p w14:paraId="349E4FC6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86740F0" w14:textId="64544D44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ocycle Technology Group Tbk.</w:t>
            </w:r>
          </w:p>
        </w:tc>
        <w:tc>
          <w:tcPr>
            <w:tcW w:w="986" w:type="dxa"/>
            <w:vAlign w:val="bottom"/>
          </w:tcPr>
          <w:p w14:paraId="6C330124" w14:textId="49490EEE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6</w:t>
            </w:r>
          </w:p>
        </w:tc>
        <w:tc>
          <w:tcPr>
            <w:tcW w:w="756" w:type="dxa"/>
            <w:vAlign w:val="center"/>
          </w:tcPr>
          <w:p w14:paraId="7BBFA6A1" w14:textId="3A9567B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  <w:tc>
          <w:tcPr>
            <w:tcW w:w="769" w:type="dxa"/>
            <w:vAlign w:val="center"/>
          </w:tcPr>
          <w:p w14:paraId="026865B4" w14:textId="4BC8EA6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9</w:t>
            </w:r>
          </w:p>
        </w:tc>
        <w:tc>
          <w:tcPr>
            <w:tcW w:w="850" w:type="dxa"/>
            <w:vAlign w:val="center"/>
          </w:tcPr>
          <w:p w14:paraId="7A125D90" w14:textId="22330A6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78</w:t>
            </w:r>
          </w:p>
        </w:tc>
        <w:tc>
          <w:tcPr>
            <w:tcW w:w="851" w:type="dxa"/>
            <w:vAlign w:val="bottom"/>
          </w:tcPr>
          <w:p w14:paraId="2D9C5FD7" w14:textId="191FF68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40</w:t>
            </w:r>
          </w:p>
        </w:tc>
        <w:tc>
          <w:tcPr>
            <w:tcW w:w="992" w:type="dxa"/>
            <w:vAlign w:val="center"/>
          </w:tcPr>
          <w:p w14:paraId="631595B1" w14:textId="1CCFD31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5,11</w:t>
            </w:r>
          </w:p>
        </w:tc>
      </w:tr>
      <w:tr w:rsidR="002C78B3" w14:paraId="36E0D5FB" w14:textId="77777777" w:rsidTr="002C78B3">
        <w:tc>
          <w:tcPr>
            <w:tcW w:w="709" w:type="dxa"/>
            <w:vMerge w:val="restart"/>
            <w:vAlign w:val="center"/>
          </w:tcPr>
          <w:p w14:paraId="65AF420C" w14:textId="3DAB94C1" w:rsidR="002C78B3" w:rsidRPr="00FD1524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1524">
              <w:rPr>
                <w:rFonts w:ascii="Times New Roman" w:hAnsi="Times New Roman" w:cs="Times New Roman"/>
                <w:noProof/>
                <w:sz w:val="24"/>
                <w:szCs w:val="24"/>
              </w:rPr>
              <w:t>2021</w:t>
            </w:r>
          </w:p>
        </w:tc>
        <w:tc>
          <w:tcPr>
            <w:tcW w:w="3443" w:type="dxa"/>
          </w:tcPr>
          <w:p w14:paraId="0F85AC7D" w14:textId="7CCF0409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01CC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e Hardware Indonesia Tbk</w:t>
            </w:r>
          </w:p>
        </w:tc>
        <w:tc>
          <w:tcPr>
            <w:tcW w:w="986" w:type="dxa"/>
            <w:vAlign w:val="bottom"/>
          </w:tcPr>
          <w:p w14:paraId="163700FE" w14:textId="00B1EEC8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</w:t>
            </w:r>
          </w:p>
        </w:tc>
        <w:tc>
          <w:tcPr>
            <w:tcW w:w="756" w:type="dxa"/>
            <w:vAlign w:val="center"/>
          </w:tcPr>
          <w:p w14:paraId="572DD1FC" w14:textId="67FCA0B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,19</w:t>
            </w:r>
          </w:p>
        </w:tc>
        <w:tc>
          <w:tcPr>
            <w:tcW w:w="769" w:type="dxa"/>
            <w:vAlign w:val="center"/>
          </w:tcPr>
          <w:p w14:paraId="13DD95DA" w14:textId="282B406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9</w:t>
            </w:r>
          </w:p>
        </w:tc>
        <w:tc>
          <w:tcPr>
            <w:tcW w:w="850" w:type="dxa"/>
            <w:vAlign w:val="center"/>
          </w:tcPr>
          <w:p w14:paraId="36CA95DA" w14:textId="2D13F9E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77</w:t>
            </w:r>
          </w:p>
        </w:tc>
        <w:tc>
          <w:tcPr>
            <w:tcW w:w="851" w:type="dxa"/>
            <w:vAlign w:val="bottom"/>
          </w:tcPr>
          <w:p w14:paraId="14E394E1" w14:textId="3AEF7D8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0</w:t>
            </w:r>
          </w:p>
        </w:tc>
        <w:tc>
          <w:tcPr>
            <w:tcW w:w="992" w:type="dxa"/>
            <w:vAlign w:val="center"/>
          </w:tcPr>
          <w:p w14:paraId="79D3368E" w14:textId="3EF0A23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,38</w:t>
            </w:r>
          </w:p>
        </w:tc>
      </w:tr>
      <w:tr w:rsidR="002C78B3" w14:paraId="232CDC20" w14:textId="77777777" w:rsidTr="002C78B3">
        <w:tc>
          <w:tcPr>
            <w:tcW w:w="709" w:type="dxa"/>
            <w:vMerge/>
          </w:tcPr>
          <w:p w14:paraId="7F4E95D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4D7B8EC" w14:textId="0B05816F" w:rsidR="002C78B3" w:rsidRPr="00A01CCF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5438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patu Bata Tbk.</w:t>
            </w:r>
          </w:p>
        </w:tc>
        <w:tc>
          <w:tcPr>
            <w:tcW w:w="986" w:type="dxa"/>
            <w:vAlign w:val="bottom"/>
          </w:tcPr>
          <w:p w14:paraId="62DDD86D" w14:textId="452226DA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  <w:tc>
          <w:tcPr>
            <w:tcW w:w="756" w:type="dxa"/>
            <w:vAlign w:val="center"/>
          </w:tcPr>
          <w:p w14:paraId="73C4AB41" w14:textId="61AE0BF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,51</w:t>
            </w:r>
          </w:p>
        </w:tc>
        <w:tc>
          <w:tcPr>
            <w:tcW w:w="769" w:type="dxa"/>
            <w:vAlign w:val="center"/>
          </w:tcPr>
          <w:p w14:paraId="5AEADEC3" w14:textId="1E522FD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  <w:tc>
          <w:tcPr>
            <w:tcW w:w="850" w:type="dxa"/>
            <w:vAlign w:val="center"/>
          </w:tcPr>
          <w:p w14:paraId="7F70CC4E" w14:textId="7266EFA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1,68</w:t>
            </w:r>
          </w:p>
        </w:tc>
        <w:tc>
          <w:tcPr>
            <w:tcW w:w="851" w:type="dxa"/>
            <w:vAlign w:val="bottom"/>
          </w:tcPr>
          <w:p w14:paraId="255ADB00" w14:textId="10AEF7E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20</w:t>
            </w:r>
          </w:p>
        </w:tc>
        <w:tc>
          <w:tcPr>
            <w:tcW w:w="992" w:type="dxa"/>
            <w:vAlign w:val="center"/>
          </w:tcPr>
          <w:p w14:paraId="299062D9" w14:textId="308C9A8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9,39</w:t>
            </w:r>
          </w:p>
        </w:tc>
      </w:tr>
      <w:tr w:rsidR="002C78B3" w14:paraId="7A959A7E" w14:textId="77777777" w:rsidTr="002C78B3">
        <w:tc>
          <w:tcPr>
            <w:tcW w:w="709" w:type="dxa"/>
            <w:vMerge/>
          </w:tcPr>
          <w:p w14:paraId="37E9D633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0CB2F55" w14:textId="5854DAB8" w:rsidR="002C78B3" w:rsidRPr="00A5438A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8164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tur Sentosa Adipran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2DE38A53" w14:textId="4A395BE0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29</w:t>
            </w:r>
          </w:p>
        </w:tc>
        <w:tc>
          <w:tcPr>
            <w:tcW w:w="756" w:type="dxa"/>
            <w:vAlign w:val="center"/>
          </w:tcPr>
          <w:p w14:paraId="0D3E5FB5" w14:textId="6D0D856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09</w:t>
            </w:r>
          </w:p>
        </w:tc>
        <w:tc>
          <w:tcPr>
            <w:tcW w:w="769" w:type="dxa"/>
            <w:vAlign w:val="center"/>
          </w:tcPr>
          <w:p w14:paraId="2CEA5628" w14:textId="520334E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75</w:t>
            </w:r>
          </w:p>
        </w:tc>
        <w:tc>
          <w:tcPr>
            <w:tcW w:w="850" w:type="dxa"/>
            <w:vAlign w:val="center"/>
          </w:tcPr>
          <w:p w14:paraId="34F8073C" w14:textId="7205BB1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8</w:t>
            </w:r>
          </w:p>
        </w:tc>
        <w:tc>
          <w:tcPr>
            <w:tcW w:w="851" w:type="dxa"/>
            <w:vAlign w:val="bottom"/>
          </w:tcPr>
          <w:p w14:paraId="2A3A664F" w14:textId="2369800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77</w:t>
            </w:r>
          </w:p>
        </w:tc>
        <w:tc>
          <w:tcPr>
            <w:tcW w:w="992" w:type="dxa"/>
            <w:vAlign w:val="center"/>
          </w:tcPr>
          <w:p w14:paraId="1D73B28D" w14:textId="1D1233B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,44</w:t>
            </w:r>
          </w:p>
        </w:tc>
      </w:tr>
      <w:tr w:rsidR="002C78B3" w14:paraId="66CD211C" w14:textId="77777777" w:rsidTr="002C78B3">
        <w:tc>
          <w:tcPr>
            <w:tcW w:w="709" w:type="dxa"/>
            <w:vMerge/>
          </w:tcPr>
          <w:p w14:paraId="22470E55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1AFDA168" w14:textId="667C18AB" w:rsidR="002C78B3" w:rsidRPr="0088164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079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rajaya Swasembad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0F25D40C" w14:textId="15868E26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33</w:t>
            </w:r>
          </w:p>
        </w:tc>
        <w:tc>
          <w:tcPr>
            <w:tcW w:w="756" w:type="dxa"/>
            <w:vAlign w:val="center"/>
          </w:tcPr>
          <w:p w14:paraId="39448BDA" w14:textId="3AC4951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5</w:t>
            </w:r>
          </w:p>
        </w:tc>
        <w:tc>
          <w:tcPr>
            <w:tcW w:w="769" w:type="dxa"/>
            <w:vAlign w:val="center"/>
          </w:tcPr>
          <w:p w14:paraId="15B60C94" w14:textId="6012942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  <w:tc>
          <w:tcPr>
            <w:tcW w:w="850" w:type="dxa"/>
            <w:vAlign w:val="center"/>
          </w:tcPr>
          <w:p w14:paraId="040D5034" w14:textId="60E7CD0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7</w:t>
            </w:r>
          </w:p>
        </w:tc>
        <w:tc>
          <w:tcPr>
            <w:tcW w:w="851" w:type="dxa"/>
            <w:vAlign w:val="bottom"/>
          </w:tcPr>
          <w:p w14:paraId="0DCA847B" w14:textId="2160A8D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6</w:t>
            </w:r>
          </w:p>
        </w:tc>
        <w:tc>
          <w:tcPr>
            <w:tcW w:w="992" w:type="dxa"/>
            <w:vAlign w:val="center"/>
          </w:tcPr>
          <w:p w14:paraId="2D490EE5" w14:textId="5E56F68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3,68</w:t>
            </w:r>
          </w:p>
        </w:tc>
      </w:tr>
      <w:tr w:rsidR="002C78B3" w14:paraId="614339E4" w14:textId="77777777" w:rsidTr="002C78B3">
        <w:tc>
          <w:tcPr>
            <w:tcW w:w="709" w:type="dxa"/>
            <w:vMerge/>
          </w:tcPr>
          <w:p w14:paraId="695EC5B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3D36F17" w14:textId="6B10CE92" w:rsidR="002C78B3" w:rsidRPr="00500792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260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jah Tunggal Tbk.</w:t>
            </w:r>
          </w:p>
        </w:tc>
        <w:tc>
          <w:tcPr>
            <w:tcW w:w="986" w:type="dxa"/>
            <w:vAlign w:val="bottom"/>
          </w:tcPr>
          <w:p w14:paraId="1159CA5B" w14:textId="6607FF40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3</w:t>
            </w:r>
          </w:p>
        </w:tc>
        <w:tc>
          <w:tcPr>
            <w:tcW w:w="756" w:type="dxa"/>
            <w:vAlign w:val="center"/>
          </w:tcPr>
          <w:p w14:paraId="3CB4C86B" w14:textId="229976B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6</w:t>
            </w:r>
          </w:p>
        </w:tc>
        <w:tc>
          <w:tcPr>
            <w:tcW w:w="769" w:type="dxa"/>
            <w:vAlign w:val="center"/>
          </w:tcPr>
          <w:p w14:paraId="7E799605" w14:textId="43C9B7F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7</w:t>
            </w:r>
          </w:p>
        </w:tc>
        <w:tc>
          <w:tcPr>
            <w:tcW w:w="850" w:type="dxa"/>
            <w:vAlign w:val="center"/>
          </w:tcPr>
          <w:p w14:paraId="197D4643" w14:textId="37B0833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  <w:tc>
          <w:tcPr>
            <w:tcW w:w="851" w:type="dxa"/>
            <w:vAlign w:val="bottom"/>
          </w:tcPr>
          <w:p w14:paraId="75FD4956" w14:textId="1439167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4</w:t>
            </w:r>
          </w:p>
        </w:tc>
        <w:tc>
          <w:tcPr>
            <w:tcW w:w="992" w:type="dxa"/>
            <w:vAlign w:val="center"/>
          </w:tcPr>
          <w:p w14:paraId="10F34FA5" w14:textId="493C8D5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3</w:t>
            </w:r>
          </w:p>
        </w:tc>
      </w:tr>
      <w:tr w:rsidR="002C78B3" w14:paraId="74B7A532" w14:textId="77777777" w:rsidTr="002C78B3">
        <w:tc>
          <w:tcPr>
            <w:tcW w:w="709" w:type="dxa"/>
            <w:vMerge/>
          </w:tcPr>
          <w:p w14:paraId="0F1C1B18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4482DC7" w14:textId="444966D3" w:rsidR="002C78B3" w:rsidRPr="0022608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39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tikeramik Alamasri Industri </w:t>
            </w:r>
          </w:p>
        </w:tc>
        <w:tc>
          <w:tcPr>
            <w:tcW w:w="986" w:type="dxa"/>
            <w:vAlign w:val="bottom"/>
          </w:tcPr>
          <w:p w14:paraId="2010FEC4" w14:textId="5BD823F9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</w:t>
            </w:r>
          </w:p>
        </w:tc>
        <w:tc>
          <w:tcPr>
            <w:tcW w:w="756" w:type="dxa"/>
            <w:vAlign w:val="center"/>
          </w:tcPr>
          <w:p w14:paraId="470A6604" w14:textId="746D1E8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7</w:t>
            </w:r>
          </w:p>
        </w:tc>
        <w:tc>
          <w:tcPr>
            <w:tcW w:w="769" w:type="dxa"/>
            <w:vAlign w:val="center"/>
          </w:tcPr>
          <w:p w14:paraId="74F885DC" w14:textId="2CA4445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  <w:tc>
          <w:tcPr>
            <w:tcW w:w="850" w:type="dxa"/>
            <w:vAlign w:val="center"/>
          </w:tcPr>
          <w:p w14:paraId="7D344407" w14:textId="09A7C03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0,89</w:t>
            </w:r>
          </w:p>
        </w:tc>
        <w:tc>
          <w:tcPr>
            <w:tcW w:w="851" w:type="dxa"/>
            <w:vAlign w:val="bottom"/>
          </w:tcPr>
          <w:p w14:paraId="5922AB2A" w14:textId="6D1FCA7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85</w:t>
            </w:r>
          </w:p>
        </w:tc>
        <w:tc>
          <w:tcPr>
            <w:tcW w:w="992" w:type="dxa"/>
            <w:vAlign w:val="center"/>
          </w:tcPr>
          <w:p w14:paraId="220D5662" w14:textId="3306CC1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4,21</w:t>
            </w:r>
          </w:p>
        </w:tc>
      </w:tr>
      <w:tr w:rsidR="002C78B3" w14:paraId="76ED3138" w14:textId="77777777" w:rsidTr="002C78B3">
        <w:tc>
          <w:tcPr>
            <w:tcW w:w="709" w:type="dxa"/>
            <w:vMerge/>
          </w:tcPr>
          <w:p w14:paraId="4685A028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F5DFC32" w14:textId="048631A0" w:rsidR="002C78B3" w:rsidRPr="00583909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39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domobil Sukses Internasional</w:t>
            </w:r>
          </w:p>
        </w:tc>
        <w:tc>
          <w:tcPr>
            <w:tcW w:w="986" w:type="dxa"/>
            <w:vAlign w:val="bottom"/>
          </w:tcPr>
          <w:p w14:paraId="23A0BF97" w14:textId="0DE8EC9D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96</w:t>
            </w:r>
          </w:p>
        </w:tc>
        <w:tc>
          <w:tcPr>
            <w:tcW w:w="756" w:type="dxa"/>
            <w:vAlign w:val="center"/>
          </w:tcPr>
          <w:p w14:paraId="68E2CAE3" w14:textId="19381FA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2</w:t>
            </w:r>
          </w:p>
        </w:tc>
        <w:tc>
          <w:tcPr>
            <w:tcW w:w="769" w:type="dxa"/>
            <w:vAlign w:val="center"/>
          </w:tcPr>
          <w:p w14:paraId="5F8E47CC" w14:textId="34DFB3B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97</w:t>
            </w:r>
          </w:p>
        </w:tc>
        <w:tc>
          <w:tcPr>
            <w:tcW w:w="850" w:type="dxa"/>
            <w:vAlign w:val="center"/>
          </w:tcPr>
          <w:p w14:paraId="70653513" w14:textId="0386880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33</w:t>
            </w:r>
          </w:p>
        </w:tc>
        <w:tc>
          <w:tcPr>
            <w:tcW w:w="851" w:type="dxa"/>
            <w:vAlign w:val="bottom"/>
          </w:tcPr>
          <w:p w14:paraId="75B1FD2E" w14:textId="77A62A8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56</w:t>
            </w:r>
          </w:p>
        </w:tc>
        <w:tc>
          <w:tcPr>
            <w:tcW w:w="992" w:type="dxa"/>
            <w:vAlign w:val="center"/>
          </w:tcPr>
          <w:p w14:paraId="484AC17A" w14:textId="26D19DB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66,29</w:t>
            </w:r>
          </w:p>
        </w:tc>
      </w:tr>
      <w:tr w:rsidR="002C78B3" w14:paraId="0DED7629" w14:textId="77777777" w:rsidTr="002C78B3">
        <w:tc>
          <w:tcPr>
            <w:tcW w:w="709" w:type="dxa"/>
            <w:vMerge/>
          </w:tcPr>
          <w:p w14:paraId="2E418275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236856B" w14:textId="69DAA9A1" w:rsidR="002C78B3" w:rsidRPr="00583909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25DC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edaung Indah Can Tbk</w:t>
            </w:r>
          </w:p>
        </w:tc>
        <w:tc>
          <w:tcPr>
            <w:tcW w:w="986" w:type="dxa"/>
            <w:vAlign w:val="bottom"/>
          </w:tcPr>
          <w:p w14:paraId="20A91537" w14:textId="3BC9FEC1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18</w:t>
            </w:r>
          </w:p>
        </w:tc>
        <w:tc>
          <w:tcPr>
            <w:tcW w:w="756" w:type="dxa"/>
            <w:vAlign w:val="center"/>
          </w:tcPr>
          <w:p w14:paraId="119FB36E" w14:textId="1922BC4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05</w:t>
            </w:r>
          </w:p>
        </w:tc>
        <w:tc>
          <w:tcPr>
            <w:tcW w:w="769" w:type="dxa"/>
            <w:vAlign w:val="center"/>
          </w:tcPr>
          <w:p w14:paraId="36B32B46" w14:textId="04FE976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4</w:t>
            </w:r>
          </w:p>
        </w:tc>
        <w:tc>
          <w:tcPr>
            <w:tcW w:w="850" w:type="dxa"/>
            <w:vAlign w:val="center"/>
          </w:tcPr>
          <w:p w14:paraId="128FEBA2" w14:textId="5B1E34C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,26</w:t>
            </w:r>
          </w:p>
        </w:tc>
        <w:tc>
          <w:tcPr>
            <w:tcW w:w="851" w:type="dxa"/>
            <w:vAlign w:val="bottom"/>
          </w:tcPr>
          <w:p w14:paraId="364F591A" w14:textId="3CB9DF4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95</w:t>
            </w:r>
          </w:p>
        </w:tc>
        <w:tc>
          <w:tcPr>
            <w:tcW w:w="992" w:type="dxa"/>
            <w:vAlign w:val="center"/>
          </w:tcPr>
          <w:p w14:paraId="1D1A1D94" w14:textId="529CA19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78,63</w:t>
            </w:r>
          </w:p>
        </w:tc>
      </w:tr>
      <w:tr w:rsidR="002C78B3" w14:paraId="0422A3FC" w14:textId="77777777" w:rsidTr="002C78B3">
        <w:tc>
          <w:tcPr>
            <w:tcW w:w="709" w:type="dxa"/>
            <w:vMerge/>
          </w:tcPr>
          <w:p w14:paraId="1CDA4A02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D55E3D9" w14:textId="3FF9A6AE" w:rsidR="002C78B3" w:rsidRPr="00925DC4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25DC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tahari Department Store Tbk.</w:t>
            </w:r>
          </w:p>
        </w:tc>
        <w:tc>
          <w:tcPr>
            <w:tcW w:w="986" w:type="dxa"/>
            <w:vAlign w:val="bottom"/>
          </w:tcPr>
          <w:p w14:paraId="6312F3B7" w14:textId="4F3F0309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0</w:t>
            </w:r>
          </w:p>
        </w:tc>
        <w:tc>
          <w:tcPr>
            <w:tcW w:w="756" w:type="dxa"/>
            <w:vAlign w:val="center"/>
          </w:tcPr>
          <w:p w14:paraId="691CA54B" w14:textId="649CF61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</w:t>
            </w:r>
          </w:p>
        </w:tc>
        <w:tc>
          <w:tcPr>
            <w:tcW w:w="769" w:type="dxa"/>
            <w:vAlign w:val="center"/>
          </w:tcPr>
          <w:p w14:paraId="0AFE2B15" w14:textId="3603F48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82</w:t>
            </w:r>
          </w:p>
        </w:tc>
        <w:tc>
          <w:tcPr>
            <w:tcW w:w="850" w:type="dxa"/>
            <w:vAlign w:val="center"/>
          </w:tcPr>
          <w:p w14:paraId="53C76945" w14:textId="30DBE99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34</w:t>
            </w:r>
          </w:p>
        </w:tc>
        <w:tc>
          <w:tcPr>
            <w:tcW w:w="851" w:type="dxa"/>
            <w:vAlign w:val="bottom"/>
          </w:tcPr>
          <w:p w14:paraId="241E4F17" w14:textId="41B83C4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40</w:t>
            </w:r>
          </w:p>
        </w:tc>
        <w:tc>
          <w:tcPr>
            <w:tcW w:w="992" w:type="dxa"/>
            <w:vAlign w:val="center"/>
          </w:tcPr>
          <w:p w14:paraId="39CCE2B9" w14:textId="5DF0007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35CD5">
              <w:rPr>
                <w:rFonts w:ascii="Times New Roman" w:hAnsi="Times New Roman" w:cs="Times New Roman"/>
                <w:noProof/>
                <w:sz w:val="24"/>
                <w:szCs w:val="24"/>
              </w:rPr>
              <w:t>351</w:t>
            </w:r>
          </w:p>
        </w:tc>
      </w:tr>
      <w:tr w:rsidR="002C78B3" w14:paraId="3A128080" w14:textId="77777777" w:rsidTr="002C78B3">
        <w:tc>
          <w:tcPr>
            <w:tcW w:w="709" w:type="dxa"/>
            <w:vMerge/>
          </w:tcPr>
          <w:p w14:paraId="44F9970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6234AB2" w14:textId="72D87993" w:rsidR="002C78B3" w:rsidRPr="00925DC4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46D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ra Adiperkasa Tbk.</w:t>
            </w:r>
          </w:p>
        </w:tc>
        <w:tc>
          <w:tcPr>
            <w:tcW w:w="986" w:type="dxa"/>
            <w:vAlign w:val="bottom"/>
          </w:tcPr>
          <w:p w14:paraId="02F56B21" w14:textId="3F6450B4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1</w:t>
            </w:r>
          </w:p>
        </w:tc>
        <w:tc>
          <w:tcPr>
            <w:tcW w:w="756" w:type="dxa"/>
            <w:vAlign w:val="center"/>
          </w:tcPr>
          <w:p w14:paraId="1C1B8A03" w14:textId="749A6A9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  <w:tc>
          <w:tcPr>
            <w:tcW w:w="769" w:type="dxa"/>
            <w:vAlign w:val="center"/>
          </w:tcPr>
          <w:p w14:paraId="678A5155" w14:textId="50C9E21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5</w:t>
            </w:r>
          </w:p>
        </w:tc>
        <w:tc>
          <w:tcPr>
            <w:tcW w:w="850" w:type="dxa"/>
            <w:vAlign w:val="center"/>
          </w:tcPr>
          <w:p w14:paraId="405F1C38" w14:textId="7F9D5F9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54</w:t>
            </w:r>
          </w:p>
        </w:tc>
        <w:tc>
          <w:tcPr>
            <w:tcW w:w="851" w:type="dxa"/>
            <w:vAlign w:val="bottom"/>
          </w:tcPr>
          <w:p w14:paraId="1BCA713B" w14:textId="53EC54B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45</w:t>
            </w:r>
          </w:p>
        </w:tc>
        <w:tc>
          <w:tcPr>
            <w:tcW w:w="992" w:type="dxa"/>
            <w:vAlign w:val="center"/>
          </w:tcPr>
          <w:p w14:paraId="40669297" w14:textId="5B4E8A3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5</w:t>
            </w:r>
          </w:p>
        </w:tc>
      </w:tr>
      <w:tr w:rsidR="002C78B3" w14:paraId="48D7CB76" w14:textId="77777777" w:rsidTr="002C78B3">
        <w:tc>
          <w:tcPr>
            <w:tcW w:w="709" w:type="dxa"/>
            <w:vMerge/>
          </w:tcPr>
          <w:p w14:paraId="452FE57C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983A02F" w14:textId="19A54529" w:rsidR="002C78B3" w:rsidRPr="00B46D5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D13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dia Nusantara Citr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29A5189F" w14:textId="0678DA78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2</w:t>
            </w:r>
          </w:p>
        </w:tc>
        <w:tc>
          <w:tcPr>
            <w:tcW w:w="756" w:type="dxa"/>
            <w:vAlign w:val="center"/>
          </w:tcPr>
          <w:p w14:paraId="3DAE54AB" w14:textId="62F8C5B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08</w:t>
            </w:r>
          </w:p>
        </w:tc>
        <w:tc>
          <w:tcPr>
            <w:tcW w:w="769" w:type="dxa"/>
            <w:vAlign w:val="center"/>
          </w:tcPr>
          <w:p w14:paraId="63F2F3D8" w14:textId="6BF4A6B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850" w:type="dxa"/>
            <w:vAlign w:val="center"/>
          </w:tcPr>
          <w:p w14:paraId="7A81897F" w14:textId="5369B30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,26</w:t>
            </w:r>
          </w:p>
        </w:tc>
        <w:tc>
          <w:tcPr>
            <w:tcW w:w="851" w:type="dxa"/>
            <w:vAlign w:val="bottom"/>
          </w:tcPr>
          <w:p w14:paraId="5684B9C8" w14:textId="2C79E44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67</w:t>
            </w:r>
          </w:p>
        </w:tc>
        <w:tc>
          <w:tcPr>
            <w:tcW w:w="992" w:type="dxa"/>
            <w:vAlign w:val="center"/>
          </w:tcPr>
          <w:p w14:paraId="3CD8162F" w14:textId="6F18D6D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83,72</w:t>
            </w:r>
          </w:p>
        </w:tc>
      </w:tr>
      <w:tr w:rsidR="002C78B3" w14:paraId="46B340F5" w14:textId="77777777" w:rsidTr="002C78B3">
        <w:tc>
          <w:tcPr>
            <w:tcW w:w="709" w:type="dxa"/>
            <w:vMerge/>
          </w:tcPr>
          <w:p w14:paraId="2963222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B21855C" w14:textId="65CFC65A" w:rsidR="002C78B3" w:rsidRPr="00CD1398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14DE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ra Pinasthika Mustik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300602CC" w14:textId="6561CF3C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0,09</w:t>
            </w:r>
          </w:p>
        </w:tc>
        <w:tc>
          <w:tcPr>
            <w:tcW w:w="756" w:type="dxa"/>
            <w:vAlign w:val="center"/>
          </w:tcPr>
          <w:p w14:paraId="71A626EB" w14:textId="7CC64F8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4</w:t>
            </w:r>
          </w:p>
        </w:tc>
        <w:tc>
          <w:tcPr>
            <w:tcW w:w="769" w:type="dxa"/>
            <w:vAlign w:val="center"/>
          </w:tcPr>
          <w:p w14:paraId="0E300B45" w14:textId="23AD749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8</w:t>
            </w:r>
          </w:p>
        </w:tc>
        <w:tc>
          <w:tcPr>
            <w:tcW w:w="850" w:type="dxa"/>
            <w:vAlign w:val="center"/>
          </w:tcPr>
          <w:p w14:paraId="642D2052" w14:textId="1905AE7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46</w:t>
            </w:r>
          </w:p>
        </w:tc>
        <w:tc>
          <w:tcPr>
            <w:tcW w:w="851" w:type="dxa"/>
            <w:vAlign w:val="bottom"/>
          </w:tcPr>
          <w:p w14:paraId="323DC3DB" w14:textId="5B37CA7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2</w:t>
            </w:r>
          </w:p>
        </w:tc>
        <w:tc>
          <w:tcPr>
            <w:tcW w:w="992" w:type="dxa"/>
            <w:vAlign w:val="center"/>
          </w:tcPr>
          <w:p w14:paraId="068F68C7" w14:textId="26F6C9C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5</w:t>
            </w:r>
          </w:p>
        </w:tc>
      </w:tr>
      <w:tr w:rsidR="002C78B3" w14:paraId="7C8E90F0" w14:textId="77777777" w:rsidTr="002C78B3">
        <w:tc>
          <w:tcPr>
            <w:tcW w:w="709" w:type="dxa"/>
            <w:vMerge/>
          </w:tcPr>
          <w:p w14:paraId="6197BB1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14F0E9E6" w14:textId="045B3C3B" w:rsidR="002C78B3" w:rsidRPr="00314DEA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E61C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Sky Vision Tbk.</w:t>
            </w:r>
          </w:p>
        </w:tc>
        <w:tc>
          <w:tcPr>
            <w:tcW w:w="986" w:type="dxa"/>
            <w:vAlign w:val="bottom"/>
          </w:tcPr>
          <w:p w14:paraId="7949EB27" w14:textId="74581FFD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67</w:t>
            </w:r>
          </w:p>
        </w:tc>
        <w:tc>
          <w:tcPr>
            <w:tcW w:w="756" w:type="dxa"/>
            <w:vAlign w:val="center"/>
          </w:tcPr>
          <w:p w14:paraId="23CF25C4" w14:textId="5EE4E70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1</w:t>
            </w:r>
          </w:p>
        </w:tc>
        <w:tc>
          <w:tcPr>
            <w:tcW w:w="769" w:type="dxa"/>
            <w:vAlign w:val="center"/>
          </w:tcPr>
          <w:p w14:paraId="5CE88793" w14:textId="505E3C6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  <w:tc>
          <w:tcPr>
            <w:tcW w:w="850" w:type="dxa"/>
            <w:vAlign w:val="center"/>
          </w:tcPr>
          <w:p w14:paraId="5FA5F528" w14:textId="0A0206E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2,44</w:t>
            </w:r>
          </w:p>
        </w:tc>
        <w:tc>
          <w:tcPr>
            <w:tcW w:w="851" w:type="dxa"/>
            <w:vAlign w:val="bottom"/>
          </w:tcPr>
          <w:p w14:paraId="7CBAE8CD" w14:textId="066014E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99</w:t>
            </w:r>
          </w:p>
        </w:tc>
        <w:tc>
          <w:tcPr>
            <w:tcW w:w="992" w:type="dxa"/>
            <w:vAlign w:val="center"/>
          </w:tcPr>
          <w:p w14:paraId="2982088B" w14:textId="64A8934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8,2</w:t>
            </w:r>
          </w:p>
        </w:tc>
      </w:tr>
      <w:tr w:rsidR="002C78B3" w14:paraId="494D0FF8" w14:textId="77777777" w:rsidTr="002C78B3">
        <w:tc>
          <w:tcPr>
            <w:tcW w:w="709" w:type="dxa"/>
            <w:vMerge/>
          </w:tcPr>
          <w:p w14:paraId="332E3923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F52B3C8" w14:textId="2C6A7AD5" w:rsidR="002C78B3" w:rsidRPr="00EE61C7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7504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orama Sentrawisata Tbk.</w:t>
            </w:r>
          </w:p>
        </w:tc>
        <w:tc>
          <w:tcPr>
            <w:tcW w:w="986" w:type="dxa"/>
            <w:vAlign w:val="bottom"/>
          </w:tcPr>
          <w:p w14:paraId="72C7BEBE" w14:textId="73D01C07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69</w:t>
            </w:r>
          </w:p>
        </w:tc>
        <w:tc>
          <w:tcPr>
            <w:tcW w:w="756" w:type="dxa"/>
            <w:vAlign w:val="center"/>
          </w:tcPr>
          <w:p w14:paraId="73ED7CFA" w14:textId="0E7F9F0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1</w:t>
            </w:r>
          </w:p>
        </w:tc>
        <w:tc>
          <w:tcPr>
            <w:tcW w:w="769" w:type="dxa"/>
            <w:vAlign w:val="center"/>
          </w:tcPr>
          <w:p w14:paraId="78E069B2" w14:textId="4A3F8E0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1</w:t>
            </w:r>
          </w:p>
        </w:tc>
        <w:tc>
          <w:tcPr>
            <w:tcW w:w="850" w:type="dxa"/>
            <w:vAlign w:val="center"/>
          </w:tcPr>
          <w:p w14:paraId="5443BAA3" w14:textId="0ACFD4A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6,35</w:t>
            </w:r>
          </w:p>
        </w:tc>
        <w:tc>
          <w:tcPr>
            <w:tcW w:w="851" w:type="dxa"/>
            <w:vAlign w:val="bottom"/>
          </w:tcPr>
          <w:p w14:paraId="455BEB7C" w14:textId="2F0F70B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01</w:t>
            </w:r>
          </w:p>
        </w:tc>
        <w:tc>
          <w:tcPr>
            <w:tcW w:w="992" w:type="dxa"/>
            <w:vAlign w:val="center"/>
          </w:tcPr>
          <w:p w14:paraId="7265DFF1" w14:textId="322670B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86,06</w:t>
            </w:r>
          </w:p>
        </w:tc>
      </w:tr>
      <w:tr w:rsidR="002C78B3" w14:paraId="07BEC10E" w14:textId="77777777" w:rsidTr="002C78B3">
        <w:tc>
          <w:tcPr>
            <w:tcW w:w="709" w:type="dxa"/>
            <w:vMerge/>
          </w:tcPr>
          <w:p w14:paraId="63E2D818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10890456" w14:textId="3C00FDB8" w:rsidR="002C78B3" w:rsidRPr="0067504A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27B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mbangunan Jaya Ancol Tbk.</w:t>
            </w:r>
          </w:p>
        </w:tc>
        <w:tc>
          <w:tcPr>
            <w:tcW w:w="986" w:type="dxa"/>
            <w:vAlign w:val="bottom"/>
          </w:tcPr>
          <w:p w14:paraId="73781521" w14:textId="11D020C5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54</w:t>
            </w:r>
          </w:p>
        </w:tc>
        <w:tc>
          <w:tcPr>
            <w:tcW w:w="756" w:type="dxa"/>
            <w:vAlign w:val="center"/>
          </w:tcPr>
          <w:p w14:paraId="60CF948A" w14:textId="5104C52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5</w:t>
            </w:r>
          </w:p>
        </w:tc>
        <w:tc>
          <w:tcPr>
            <w:tcW w:w="769" w:type="dxa"/>
            <w:vAlign w:val="center"/>
          </w:tcPr>
          <w:p w14:paraId="16824E39" w14:textId="0337E01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6</w:t>
            </w:r>
          </w:p>
        </w:tc>
        <w:tc>
          <w:tcPr>
            <w:tcW w:w="850" w:type="dxa"/>
            <w:vAlign w:val="center"/>
          </w:tcPr>
          <w:p w14:paraId="1FFF9D40" w14:textId="621E443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70,99</w:t>
            </w:r>
          </w:p>
        </w:tc>
        <w:tc>
          <w:tcPr>
            <w:tcW w:w="851" w:type="dxa"/>
            <w:vAlign w:val="bottom"/>
          </w:tcPr>
          <w:p w14:paraId="2C407119" w14:textId="7E63BAD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12</w:t>
            </w:r>
          </w:p>
        </w:tc>
        <w:tc>
          <w:tcPr>
            <w:tcW w:w="992" w:type="dxa"/>
            <w:vAlign w:val="center"/>
          </w:tcPr>
          <w:p w14:paraId="3F3FA58C" w14:textId="07BF149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72</w:t>
            </w:r>
          </w:p>
        </w:tc>
      </w:tr>
      <w:tr w:rsidR="002C78B3" w14:paraId="28902F1C" w14:textId="77777777" w:rsidTr="002C78B3">
        <w:tc>
          <w:tcPr>
            <w:tcW w:w="709" w:type="dxa"/>
            <w:vMerge/>
          </w:tcPr>
          <w:p w14:paraId="69F675F7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F187520" w14:textId="3E6C0948" w:rsidR="002C78B3" w:rsidRPr="00C27B09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6413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ima Alloy Steel Universal Tb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.</w:t>
            </w:r>
          </w:p>
        </w:tc>
        <w:tc>
          <w:tcPr>
            <w:tcW w:w="986" w:type="dxa"/>
            <w:vAlign w:val="bottom"/>
          </w:tcPr>
          <w:p w14:paraId="585211C8" w14:textId="7885F284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49</w:t>
            </w:r>
          </w:p>
        </w:tc>
        <w:tc>
          <w:tcPr>
            <w:tcW w:w="756" w:type="dxa"/>
            <w:vAlign w:val="center"/>
          </w:tcPr>
          <w:p w14:paraId="5F811898" w14:textId="3F0D564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5</w:t>
            </w:r>
          </w:p>
        </w:tc>
        <w:tc>
          <w:tcPr>
            <w:tcW w:w="769" w:type="dxa"/>
            <w:vAlign w:val="center"/>
          </w:tcPr>
          <w:p w14:paraId="7699717B" w14:textId="119C5B0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6</w:t>
            </w:r>
          </w:p>
        </w:tc>
        <w:tc>
          <w:tcPr>
            <w:tcW w:w="850" w:type="dxa"/>
            <w:vAlign w:val="center"/>
          </w:tcPr>
          <w:p w14:paraId="77A37BF5" w14:textId="3E2ADBC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27</w:t>
            </w:r>
          </w:p>
        </w:tc>
        <w:tc>
          <w:tcPr>
            <w:tcW w:w="851" w:type="dxa"/>
            <w:vAlign w:val="bottom"/>
          </w:tcPr>
          <w:p w14:paraId="55D76502" w14:textId="5303202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2</w:t>
            </w:r>
          </w:p>
        </w:tc>
        <w:tc>
          <w:tcPr>
            <w:tcW w:w="992" w:type="dxa"/>
            <w:vAlign w:val="center"/>
          </w:tcPr>
          <w:p w14:paraId="434AD312" w14:textId="4885C53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</w:t>
            </w:r>
          </w:p>
        </w:tc>
      </w:tr>
      <w:tr w:rsidR="002C78B3" w14:paraId="0DF60C4B" w14:textId="77777777" w:rsidTr="002C78B3">
        <w:tc>
          <w:tcPr>
            <w:tcW w:w="709" w:type="dxa"/>
            <w:vMerge/>
          </w:tcPr>
          <w:p w14:paraId="1623FC75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D98CB7F" w14:textId="334241EF" w:rsidR="002C78B3" w:rsidRPr="00C6413C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59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mayana Lestari Sentosa Tbk.</w:t>
            </w:r>
          </w:p>
        </w:tc>
        <w:tc>
          <w:tcPr>
            <w:tcW w:w="986" w:type="dxa"/>
            <w:vAlign w:val="bottom"/>
          </w:tcPr>
          <w:p w14:paraId="69C3D3C6" w14:textId="45B5A0B2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0</w:t>
            </w:r>
          </w:p>
        </w:tc>
        <w:tc>
          <w:tcPr>
            <w:tcW w:w="756" w:type="dxa"/>
            <w:vAlign w:val="center"/>
          </w:tcPr>
          <w:p w14:paraId="18A050E3" w14:textId="7DB45A4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9</w:t>
            </w:r>
          </w:p>
        </w:tc>
        <w:tc>
          <w:tcPr>
            <w:tcW w:w="769" w:type="dxa"/>
            <w:vAlign w:val="center"/>
          </w:tcPr>
          <w:p w14:paraId="594BD4E7" w14:textId="365DB7E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  <w:tc>
          <w:tcPr>
            <w:tcW w:w="850" w:type="dxa"/>
            <w:vAlign w:val="center"/>
          </w:tcPr>
          <w:p w14:paraId="4D3383D9" w14:textId="0D3D275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41</w:t>
            </w:r>
          </w:p>
        </w:tc>
        <w:tc>
          <w:tcPr>
            <w:tcW w:w="851" w:type="dxa"/>
            <w:vAlign w:val="bottom"/>
          </w:tcPr>
          <w:p w14:paraId="4C56052E" w14:textId="39F5101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26</w:t>
            </w:r>
          </w:p>
        </w:tc>
        <w:tc>
          <w:tcPr>
            <w:tcW w:w="992" w:type="dxa"/>
            <w:vAlign w:val="center"/>
          </w:tcPr>
          <w:p w14:paraId="1B119E63" w14:textId="4EEB991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25,44</w:t>
            </w:r>
          </w:p>
        </w:tc>
      </w:tr>
      <w:tr w:rsidR="002C78B3" w14:paraId="2329BB82" w14:textId="77777777" w:rsidTr="002C78B3">
        <w:tc>
          <w:tcPr>
            <w:tcW w:w="709" w:type="dxa"/>
            <w:vMerge/>
          </w:tcPr>
          <w:p w14:paraId="6F1B9E8C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119E4CFC" w14:textId="130B220D" w:rsidR="002C78B3" w:rsidRPr="00755948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27B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cky Putra Globalindo Tbk</w:t>
            </w:r>
          </w:p>
        </w:tc>
        <w:tc>
          <w:tcPr>
            <w:tcW w:w="986" w:type="dxa"/>
            <w:vAlign w:val="bottom"/>
          </w:tcPr>
          <w:p w14:paraId="00FC1739" w14:textId="63E2B87C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76</w:t>
            </w:r>
          </w:p>
        </w:tc>
        <w:tc>
          <w:tcPr>
            <w:tcW w:w="756" w:type="dxa"/>
            <w:vAlign w:val="center"/>
          </w:tcPr>
          <w:p w14:paraId="6213979C" w14:textId="0AF755B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69</w:t>
            </w:r>
          </w:p>
        </w:tc>
        <w:tc>
          <w:tcPr>
            <w:tcW w:w="769" w:type="dxa"/>
            <w:vAlign w:val="center"/>
          </w:tcPr>
          <w:p w14:paraId="24AC1477" w14:textId="4464C98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58</w:t>
            </w:r>
          </w:p>
        </w:tc>
        <w:tc>
          <w:tcPr>
            <w:tcW w:w="850" w:type="dxa"/>
            <w:vAlign w:val="center"/>
          </w:tcPr>
          <w:p w14:paraId="7899E188" w14:textId="7E1A551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,80</w:t>
            </w:r>
          </w:p>
        </w:tc>
        <w:tc>
          <w:tcPr>
            <w:tcW w:w="851" w:type="dxa"/>
            <w:vAlign w:val="bottom"/>
          </w:tcPr>
          <w:p w14:paraId="426E2979" w14:textId="09765A3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6</w:t>
            </w:r>
          </w:p>
        </w:tc>
        <w:tc>
          <w:tcPr>
            <w:tcW w:w="992" w:type="dxa"/>
            <w:vAlign w:val="center"/>
          </w:tcPr>
          <w:p w14:paraId="1739E598" w14:textId="3F5CAD1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10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24</w:t>
            </w:r>
          </w:p>
        </w:tc>
      </w:tr>
      <w:tr w:rsidR="002C78B3" w14:paraId="7EBB0B03" w14:textId="77777777" w:rsidTr="002C78B3">
        <w:tc>
          <w:tcPr>
            <w:tcW w:w="709" w:type="dxa"/>
            <w:vMerge/>
          </w:tcPr>
          <w:p w14:paraId="43FD7308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D32D04C" w14:textId="68A27B95" w:rsidR="002C78B3" w:rsidRPr="00C27B09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206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rya Citra Medi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516DDE02" w14:textId="0BCC5580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,67</w:t>
            </w:r>
          </w:p>
        </w:tc>
        <w:tc>
          <w:tcPr>
            <w:tcW w:w="756" w:type="dxa"/>
            <w:vAlign w:val="center"/>
          </w:tcPr>
          <w:p w14:paraId="7EEAC9DD" w14:textId="4DA123A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2</w:t>
            </w:r>
          </w:p>
        </w:tc>
        <w:tc>
          <w:tcPr>
            <w:tcW w:w="769" w:type="dxa"/>
            <w:vAlign w:val="center"/>
          </w:tcPr>
          <w:p w14:paraId="104F2D02" w14:textId="6994D54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850" w:type="dxa"/>
            <w:vAlign w:val="center"/>
          </w:tcPr>
          <w:p w14:paraId="487E53CF" w14:textId="533E7D0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,56</w:t>
            </w:r>
          </w:p>
        </w:tc>
        <w:tc>
          <w:tcPr>
            <w:tcW w:w="851" w:type="dxa"/>
            <w:vAlign w:val="bottom"/>
          </w:tcPr>
          <w:p w14:paraId="3161FAE0" w14:textId="1C6F6AA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2</w:t>
            </w:r>
          </w:p>
        </w:tc>
        <w:tc>
          <w:tcPr>
            <w:tcW w:w="992" w:type="dxa"/>
            <w:vAlign w:val="center"/>
          </w:tcPr>
          <w:p w14:paraId="16E23294" w14:textId="616A46B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,31</w:t>
            </w:r>
          </w:p>
        </w:tc>
      </w:tr>
      <w:tr w:rsidR="002C78B3" w14:paraId="7AC0F959" w14:textId="77777777" w:rsidTr="002C78B3">
        <w:tc>
          <w:tcPr>
            <w:tcW w:w="709" w:type="dxa"/>
            <w:vMerge/>
          </w:tcPr>
          <w:p w14:paraId="049C7BEC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24AAFBB" w14:textId="582AB8CD" w:rsidR="002C78B3" w:rsidRPr="007206D1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25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lamat Sempurna Tbk</w:t>
            </w:r>
          </w:p>
        </w:tc>
        <w:tc>
          <w:tcPr>
            <w:tcW w:w="986" w:type="dxa"/>
            <w:vAlign w:val="bottom"/>
          </w:tcPr>
          <w:p w14:paraId="064445BF" w14:textId="38F8CAE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  <w:tc>
          <w:tcPr>
            <w:tcW w:w="756" w:type="dxa"/>
            <w:vAlign w:val="center"/>
          </w:tcPr>
          <w:p w14:paraId="04345555" w14:textId="39E292E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18</w:t>
            </w:r>
          </w:p>
        </w:tc>
        <w:tc>
          <w:tcPr>
            <w:tcW w:w="769" w:type="dxa"/>
            <w:vAlign w:val="center"/>
          </w:tcPr>
          <w:p w14:paraId="66BA570A" w14:textId="0DC6E15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850" w:type="dxa"/>
            <w:vAlign w:val="center"/>
          </w:tcPr>
          <w:p w14:paraId="15A9FBEC" w14:textId="1F4FB8E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,49</w:t>
            </w:r>
          </w:p>
        </w:tc>
        <w:tc>
          <w:tcPr>
            <w:tcW w:w="851" w:type="dxa"/>
            <w:vAlign w:val="bottom"/>
          </w:tcPr>
          <w:p w14:paraId="35323ECA" w14:textId="795BB33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98</w:t>
            </w:r>
          </w:p>
        </w:tc>
        <w:tc>
          <w:tcPr>
            <w:tcW w:w="992" w:type="dxa"/>
            <w:vAlign w:val="center"/>
          </w:tcPr>
          <w:p w14:paraId="639F8BBF" w14:textId="4527CD1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5</w:t>
            </w:r>
          </w:p>
        </w:tc>
      </w:tr>
      <w:tr w:rsidR="002C78B3" w14:paraId="70D441A0" w14:textId="77777777" w:rsidTr="002C78B3">
        <w:tc>
          <w:tcPr>
            <w:tcW w:w="709" w:type="dxa"/>
            <w:vMerge/>
          </w:tcPr>
          <w:p w14:paraId="6D3BE891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E55F4A5" w14:textId="19E68B44" w:rsidR="002C78B3" w:rsidRPr="0043253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07E6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ona Topas Tourism Industry</w:t>
            </w:r>
          </w:p>
        </w:tc>
        <w:tc>
          <w:tcPr>
            <w:tcW w:w="986" w:type="dxa"/>
            <w:vAlign w:val="bottom"/>
          </w:tcPr>
          <w:p w14:paraId="32971C0F" w14:textId="3B8D74C9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4</w:t>
            </w:r>
          </w:p>
        </w:tc>
        <w:tc>
          <w:tcPr>
            <w:tcW w:w="756" w:type="dxa"/>
            <w:vAlign w:val="center"/>
          </w:tcPr>
          <w:p w14:paraId="6A1C352D" w14:textId="442A160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05</w:t>
            </w:r>
          </w:p>
        </w:tc>
        <w:tc>
          <w:tcPr>
            <w:tcW w:w="769" w:type="dxa"/>
            <w:vAlign w:val="center"/>
          </w:tcPr>
          <w:p w14:paraId="5730F55C" w14:textId="21BF39D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850" w:type="dxa"/>
            <w:vAlign w:val="center"/>
          </w:tcPr>
          <w:p w14:paraId="0C41A77C" w14:textId="50747E2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84,43</w:t>
            </w:r>
          </w:p>
        </w:tc>
        <w:tc>
          <w:tcPr>
            <w:tcW w:w="851" w:type="dxa"/>
            <w:vAlign w:val="bottom"/>
          </w:tcPr>
          <w:p w14:paraId="4DC30A73" w14:textId="4DF6BB9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33</w:t>
            </w:r>
          </w:p>
        </w:tc>
        <w:tc>
          <w:tcPr>
            <w:tcW w:w="992" w:type="dxa"/>
            <w:vAlign w:val="center"/>
          </w:tcPr>
          <w:p w14:paraId="4E74C5C7" w14:textId="22F4F4A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73</w:t>
            </w:r>
          </w:p>
        </w:tc>
      </w:tr>
      <w:tr w:rsidR="002C78B3" w14:paraId="2B6B1152" w14:textId="77777777" w:rsidTr="002C78B3">
        <w:tc>
          <w:tcPr>
            <w:tcW w:w="709" w:type="dxa"/>
            <w:vMerge/>
          </w:tcPr>
          <w:p w14:paraId="14AA4BC0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428CE41" w14:textId="4584338E" w:rsidR="002C78B3" w:rsidRPr="00D07E66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unas Ridean Tbk</w:t>
            </w:r>
          </w:p>
        </w:tc>
        <w:tc>
          <w:tcPr>
            <w:tcW w:w="986" w:type="dxa"/>
            <w:vAlign w:val="bottom"/>
          </w:tcPr>
          <w:p w14:paraId="0C7D74B9" w14:textId="3CC60D93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3</w:t>
            </w:r>
          </w:p>
        </w:tc>
        <w:tc>
          <w:tcPr>
            <w:tcW w:w="756" w:type="dxa"/>
            <w:vAlign w:val="center"/>
          </w:tcPr>
          <w:p w14:paraId="43F3A045" w14:textId="1D9B3B1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8</w:t>
            </w:r>
          </w:p>
        </w:tc>
        <w:tc>
          <w:tcPr>
            <w:tcW w:w="769" w:type="dxa"/>
            <w:vAlign w:val="center"/>
          </w:tcPr>
          <w:p w14:paraId="74584058" w14:textId="401BD82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  <w:tc>
          <w:tcPr>
            <w:tcW w:w="850" w:type="dxa"/>
            <w:vAlign w:val="center"/>
          </w:tcPr>
          <w:p w14:paraId="78A96288" w14:textId="2019A0E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5</w:t>
            </w:r>
          </w:p>
        </w:tc>
        <w:tc>
          <w:tcPr>
            <w:tcW w:w="851" w:type="dxa"/>
            <w:vAlign w:val="bottom"/>
          </w:tcPr>
          <w:p w14:paraId="1535F145" w14:textId="0D885B4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5</w:t>
            </w:r>
          </w:p>
        </w:tc>
        <w:tc>
          <w:tcPr>
            <w:tcW w:w="992" w:type="dxa"/>
            <w:vAlign w:val="center"/>
          </w:tcPr>
          <w:p w14:paraId="5175B344" w14:textId="2A5A951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7</w:t>
            </w:r>
          </w:p>
        </w:tc>
      </w:tr>
      <w:tr w:rsidR="002C78B3" w14:paraId="354BF79F" w14:textId="77777777" w:rsidTr="002C78B3">
        <w:tc>
          <w:tcPr>
            <w:tcW w:w="709" w:type="dxa"/>
            <w:vMerge/>
          </w:tcPr>
          <w:p w14:paraId="1A3722FD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045F669" w14:textId="3E675DF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egra Indocabinet Tbk.</w:t>
            </w:r>
          </w:p>
        </w:tc>
        <w:tc>
          <w:tcPr>
            <w:tcW w:w="986" w:type="dxa"/>
            <w:vAlign w:val="bottom"/>
          </w:tcPr>
          <w:p w14:paraId="270B0452" w14:textId="15038FF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  <w:tc>
          <w:tcPr>
            <w:tcW w:w="756" w:type="dxa"/>
            <w:vAlign w:val="center"/>
          </w:tcPr>
          <w:p w14:paraId="6CB18006" w14:textId="6737D96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7</w:t>
            </w:r>
          </w:p>
        </w:tc>
        <w:tc>
          <w:tcPr>
            <w:tcW w:w="769" w:type="dxa"/>
            <w:vAlign w:val="center"/>
          </w:tcPr>
          <w:p w14:paraId="708955E5" w14:textId="073F6C1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7</w:t>
            </w:r>
          </w:p>
        </w:tc>
        <w:tc>
          <w:tcPr>
            <w:tcW w:w="850" w:type="dxa"/>
            <w:vAlign w:val="center"/>
          </w:tcPr>
          <w:p w14:paraId="5FB12BCC" w14:textId="123D760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88</w:t>
            </w:r>
          </w:p>
        </w:tc>
        <w:tc>
          <w:tcPr>
            <w:tcW w:w="851" w:type="dxa"/>
            <w:vAlign w:val="bottom"/>
          </w:tcPr>
          <w:p w14:paraId="2AEA29D2" w14:textId="4322026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5</w:t>
            </w:r>
          </w:p>
        </w:tc>
        <w:tc>
          <w:tcPr>
            <w:tcW w:w="992" w:type="dxa"/>
            <w:vAlign w:val="center"/>
          </w:tcPr>
          <w:p w14:paraId="745328AA" w14:textId="7015845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8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59</w:t>
            </w:r>
          </w:p>
        </w:tc>
      </w:tr>
      <w:tr w:rsidR="002C78B3" w14:paraId="56037C35" w14:textId="77777777" w:rsidTr="002C78B3">
        <w:tc>
          <w:tcPr>
            <w:tcW w:w="709" w:type="dxa"/>
            <w:vMerge/>
          </w:tcPr>
          <w:p w14:paraId="6B8B43BB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8B2441C" w14:textId="5EC0E374" w:rsidR="002C78B3" w:rsidRPr="006A322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53C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rtadinata Abadi Tbk.</w:t>
            </w:r>
          </w:p>
        </w:tc>
        <w:tc>
          <w:tcPr>
            <w:tcW w:w="986" w:type="dxa"/>
            <w:vAlign w:val="bottom"/>
          </w:tcPr>
          <w:p w14:paraId="49EBC4A8" w14:textId="44B73FEA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45</w:t>
            </w:r>
          </w:p>
        </w:tc>
        <w:tc>
          <w:tcPr>
            <w:tcW w:w="756" w:type="dxa"/>
            <w:vAlign w:val="center"/>
          </w:tcPr>
          <w:p w14:paraId="74E43CBE" w14:textId="649CD0C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66</w:t>
            </w:r>
          </w:p>
        </w:tc>
        <w:tc>
          <w:tcPr>
            <w:tcW w:w="769" w:type="dxa"/>
            <w:vAlign w:val="center"/>
          </w:tcPr>
          <w:p w14:paraId="72FB2B73" w14:textId="2721883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9</w:t>
            </w:r>
          </w:p>
        </w:tc>
        <w:tc>
          <w:tcPr>
            <w:tcW w:w="850" w:type="dxa"/>
            <w:vAlign w:val="center"/>
          </w:tcPr>
          <w:p w14:paraId="28BEC04F" w14:textId="5AE5134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1</w:t>
            </w:r>
          </w:p>
        </w:tc>
        <w:tc>
          <w:tcPr>
            <w:tcW w:w="851" w:type="dxa"/>
            <w:vAlign w:val="bottom"/>
          </w:tcPr>
          <w:p w14:paraId="38E44EF9" w14:textId="0AC2832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88</w:t>
            </w:r>
          </w:p>
        </w:tc>
        <w:tc>
          <w:tcPr>
            <w:tcW w:w="992" w:type="dxa"/>
            <w:vAlign w:val="center"/>
          </w:tcPr>
          <w:p w14:paraId="29B669BF" w14:textId="0481FAC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42,12</w:t>
            </w:r>
          </w:p>
        </w:tc>
      </w:tr>
      <w:tr w:rsidR="002C78B3" w14:paraId="031C6539" w14:textId="77777777" w:rsidTr="002C78B3">
        <w:tc>
          <w:tcPr>
            <w:tcW w:w="709" w:type="dxa"/>
            <w:vMerge/>
          </w:tcPr>
          <w:p w14:paraId="76B065D6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83FA9B1" w14:textId="7363EC68" w:rsidR="002C78B3" w:rsidRPr="00D53CAF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rimelati Kencana Tbk.</w:t>
            </w:r>
          </w:p>
        </w:tc>
        <w:tc>
          <w:tcPr>
            <w:tcW w:w="986" w:type="dxa"/>
            <w:vAlign w:val="bottom"/>
          </w:tcPr>
          <w:p w14:paraId="6D5DDB51" w14:textId="451BC288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1</w:t>
            </w:r>
          </w:p>
        </w:tc>
        <w:tc>
          <w:tcPr>
            <w:tcW w:w="756" w:type="dxa"/>
            <w:vAlign w:val="center"/>
          </w:tcPr>
          <w:p w14:paraId="44B3A178" w14:textId="6F03877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3</w:t>
            </w:r>
          </w:p>
        </w:tc>
        <w:tc>
          <w:tcPr>
            <w:tcW w:w="769" w:type="dxa"/>
            <w:vAlign w:val="center"/>
          </w:tcPr>
          <w:p w14:paraId="3A4659ED" w14:textId="4C74719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0</w:t>
            </w:r>
          </w:p>
        </w:tc>
        <w:tc>
          <w:tcPr>
            <w:tcW w:w="850" w:type="dxa"/>
            <w:vAlign w:val="center"/>
          </w:tcPr>
          <w:p w14:paraId="37F4B110" w14:textId="2120670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6</w:t>
            </w:r>
          </w:p>
        </w:tc>
        <w:tc>
          <w:tcPr>
            <w:tcW w:w="851" w:type="dxa"/>
            <w:vAlign w:val="bottom"/>
          </w:tcPr>
          <w:p w14:paraId="41399618" w14:textId="632D69C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42</w:t>
            </w:r>
          </w:p>
        </w:tc>
        <w:tc>
          <w:tcPr>
            <w:tcW w:w="992" w:type="dxa"/>
            <w:vAlign w:val="center"/>
          </w:tcPr>
          <w:p w14:paraId="593FE40B" w14:textId="097E9F1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16,63</w:t>
            </w:r>
          </w:p>
        </w:tc>
      </w:tr>
      <w:tr w:rsidR="002C78B3" w14:paraId="6FD6C3AF" w14:textId="77777777" w:rsidTr="002C78B3">
        <w:tc>
          <w:tcPr>
            <w:tcW w:w="709" w:type="dxa"/>
            <w:vMerge/>
          </w:tcPr>
          <w:p w14:paraId="523AEF6E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A00311E" w14:textId="1D1E08E9" w:rsidR="002C78B3" w:rsidRPr="006A322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Digital Entertainment Tbk.</w:t>
            </w:r>
          </w:p>
        </w:tc>
        <w:tc>
          <w:tcPr>
            <w:tcW w:w="986" w:type="dxa"/>
            <w:vAlign w:val="bottom"/>
          </w:tcPr>
          <w:p w14:paraId="346923CA" w14:textId="5502C308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1</w:t>
            </w:r>
          </w:p>
        </w:tc>
        <w:tc>
          <w:tcPr>
            <w:tcW w:w="756" w:type="dxa"/>
            <w:vAlign w:val="center"/>
          </w:tcPr>
          <w:p w14:paraId="408ED8B2" w14:textId="7570BA2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8</w:t>
            </w:r>
          </w:p>
        </w:tc>
        <w:tc>
          <w:tcPr>
            <w:tcW w:w="769" w:type="dxa"/>
            <w:vAlign w:val="center"/>
          </w:tcPr>
          <w:p w14:paraId="431BF61C" w14:textId="2A376BA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3</w:t>
            </w:r>
          </w:p>
        </w:tc>
        <w:tc>
          <w:tcPr>
            <w:tcW w:w="850" w:type="dxa"/>
            <w:vAlign w:val="center"/>
          </w:tcPr>
          <w:p w14:paraId="22BD7B06" w14:textId="731C424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,04</w:t>
            </w:r>
          </w:p>
        </w:tc>
        <w:tc>
          <w:tcPr>
            <w:tcW w:w="851" w:type="dxa"/>
            <w:vAlign w:val="bottom"/>
          </w:tcPr>
          <w:p w14:paraId="5A254967" w14:textId="604084A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3</w:t>
            </w:r>
          </w:p>
        </w:tc>
        <w:tc>
          <w:tcPr>
            <w:tcW w:w="992" w:type="dxa"/>
            <w:vAlign w:val="center"/>
          </w:tcPr>
          <w:p w14:paraId="637DE568" w14:textId="59AA771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35,31</w:t>
            </w:r>
          </w:p>
        </w:tc>
      </w:tr>
      <w:tr w:rsidR="002C78B3" w14:paraId="775D2266" w14:textId="77777777" w:rsidTr="002C78B3">
        <w:tc>
          <w:tcPr>
            <w:tcW w:w="709" w:type="dxa"/>
            <w:vMerge/>
          </w:tcPr>
          <w:p w14:paraId="5B6EEBCC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958E001" w14:textId="4AFD9266" w:rsidR="002C78B3" w:rsidRPr="006A322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p Aktif Adiperkasa Tbk.</w:t>
            </w:r>
          </w:p>
        </w:tc>
        <w:tc>
          <w:tcPr>
            <w:tcW w:w="986" w:type="dxa"/>
            <w:vAlign w:val="bottom"/>
          </w:tcPr>
          <w:p w14:paraId="7196599B" w14:textId="6600EBC3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,26</w:t>
            </w:r>
          </w:p>
        </w:tc>
        <w:tc>
          <w:tcPr>
            <w:tcW w:w="756" w:type="dxa"/>
            <w:vAlign w:val="center"/>
          </w:tcPr>
          <w:p w14:paraId="2FF887F2" w14:textId="00A1F61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1</w:t>
            </w:r>
          </w:p>
        </w:tc>
        <w:tc>
          <w:tcPr>
            <w:tcW w:w="769" w:type="dxa"/>
            <w:vAlign w:val="center"/>
          </w:tcPr>
          <w:p w14:paraId="6C841379" w14:textId="2B28BFE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4</w:t>
            </w:r>
          </w:p>
        </w:tc>
        <w:tc>
          <w:tcPr>
            <w:tcW w:w="850" w:type="dxa"/>
            <w:vAlign w:val="center"/>
          </w:tcPr>
          <w:p w14:paraId="21EBEA84" w14:textId="1E28022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0</w:t>
            </w:r>
          </w:p>
        </w:tc>
        <w:tc>
          <w:tcPr>
            <w:tcW w:w="851" w:type="dxa"/>
            <w:vAlign w:val="bottom"/>
          </w:tcPr>
          <w:p w14:paraId="7290909C" w14:textId="262E212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0</w:t>
            </w:r>
          </w:p>
        </w:tc>
        <w:tc>
          <w:tcPr>
            <w:tcW w:w="992" w:type="dxa"/>
            <w:vAlign w:val="center"/>
          </w:tcPr>
          <w:p w14:paraId="2F089587" w14:textId="7BA8AF7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8</w:t>
            </w:r>
          </w:p>
        </w:tc>
      </w:tr>
      <w:tr w:rsidR="002C78B3" w14:paraId="78CEE8C7" w14:textId="77777777" w:rsidTr="002C78B3">
        <w:tc>
          <w:tcPr>
            <w:tcW w:w="709" w:type="dxa"/>
            <w:vMerge/>
          </w:tcPr>
          <w:p w14:paraId="2EF0D0D7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7889F52" w14:textId="34C51015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D Pictures Tbk.</w:t>
            </w:r>
          </w:p>
        </w:tc>
        <w:tc>
          <w:tcPr>
            <w:tcW w:w="986" w:type="dxa"/>
            <w:vAlign w:val="bottom"/>
          </w:tcPr>
          <w:p w14:paraId="7F54F71C" w14:textId="4C617A38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5</w:t>
            </w:r>
          </w:p>
        </w:tc>
        <w:tc>
          <w:tcPr>
            <w:tcW w:w="756" w:type="dxa"/>
            <w:vAlign w:val="center"/>
          </w:tcPr>
          <w:p w14:paraId="7998E3B5" w14:textId="606A58F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39</w:t>
            </w:r>
          </w:p>
        </w:tc>
        <w:tc>
          <w:tcPr>
            <w:tcW w:w="769" w:type="dxa"/>
            <w:vAlign w:val="center"/>
          </w:tcPr>
          <w:p w14:paraId="79647E60" w14:textId="5557C90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850" w:type="dxa"/>
            <w:vAlign w:val="center"/>
          </w:tcPr>
          <w:p w14:paraId="1F51312C" w14:textId="7FE8446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82</w:t>
            </w:r>
          </w:p>
        </w:tc>
        <w:tc>
          <w:tcPr>
            <w:tcW w:w="851" w:type="dxa"/>
            <w:vAlign w:val="bottom"/>
          </w:tcPr>
          <w:p w14:paraId="08D8280D" w14:textId="52BAEC9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90</w:t>
            </w:r>
          </w:p>
        </w:tc>
        <w:tc>
          <w:tcPr>
            <w:tcW w:w="992" w:type="dxa"/>
            <w:vAlign w:val="center"/>
          </w:tcPr>
          <w:p w14:paraId="67851DA3" w14:textId="11601B7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,60</w:t>
            </w:r>
          </w:p>
        </w:tc>
      </w:tr>
      <w:tr w:rsidR="002C78B3" w14:paraId="2A7A479A" w14:textId="77777777" w:rsidTr="002C78B3">
        <w:tc>
          <w:tcPr>
            <w:tcW w:w="709" w:type="dxa"/>
            <w:vMerge/>
          </w:tcPr>
          <w:p w14:paraId="4B74A69B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5286212" w14:textId="3019A887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Vision Networks Tbk.</w:t>
            </w:r>
          </w:p>
        </w:tc>
        <w:tc>
          <w:tcPr>
            <w:tcW w:w="986" w:type="dxa"/>
            <w:vAlign w:val="bottom"/>
          </w:tcPr>
          <w:p w14:paraId="09473D9C" w14:textId="529AA324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2</w:t>
            </w:r>
          </w:p>
        </w:tc>
        <w:tc>
          <w:tcPr>
            <w:tcW w:w="756" w:type="dxa"/>
            <w:vAlign w:val="center"/>
          </w:tcPr>
          <w:p w14:paraId="0D1340D3" w14:textId="6AE41E0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5</w:t>
            </w:r>
          </w:p>
        </w:tc>
        <w:tc>
          <w:tcPr>
            <w:tcW w:w="769" w:type="dxa"/>
            <w:vAlign w:val="center"/>
          </w:tcPr>
          <w:p w14:paraId="36AA8624" w14:textId="23C7FAE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1</w:t>
            </w:r>
          </w:p>
        </w:tc>
        <w:tc>
          <w:tcPr>
            <w:tcW w:w="850" w:type="dxa"/>
            <w:vAlign w:val="center"/>
          </w:tcPr>
          <w:p w14:paraId="46E8E25A" w14:textId="0C94E4E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14</w:t>
            </w:r>
          </w:p>
        </w:tc>
        <w:tc>
          <w:tcPr>
            <w:tcW w:w="851" w:type="dxa"/>
            <w:vAlign w:val="bottom"/>
          </w:tcPr>
          <w:p w14:paraId="6F407746" w14:textId="6813871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7</w:t>
            </w:r>
          </w:p>
        </w:tc>
        <w:tc>
          <w:tcPr>
            <w:tcW w:w="992" w:type="dxa"/>
            <w:vAlign w:val="center"/>
          </w:tcPr>
          <w:p w14:paraId="172CBDCE" w14:textId="2F0B20D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,82</w:t>
            </w:r>
          </w:p>
        </w:tc>
      </w:tr>
      <w:tr w:rsidR="002C78B3" w14:paraId="1BD63FF1" w14:textId="77777777" w:rsidTr="002C78B3">
        <w:tc>
          <w:tcPr>
            <w:tcW w:w="709" w:type="dxa"/>
            <w:vMerge/>
          </w:tcPr>
          <w:p w14:paraId="56C3E3DC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4094551" w14:textId="055FC45D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ocycle Technology Group Tbk.</w:t>
            </w:r>
          </w:p>
        </w:tc>
        <w:tc>
          <w:tcPr>
            <w:tcW w:w="986" w:type="dxa"/>
            <w:vAlign w:val="bottom"/>
          </w:tcPr>
          <w:p w14:paraId="62B4F875" w14:textId="11716C08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70</w:t>
            </w:r>
          </w:p>
        </w:tc>
        <w:tc>
          <w:tcPr>
            <w:tcW w:w="756" w:type="dxa"/>
            <w:vAlign w:val="center"/>
          </w:tcPr>
          <w:p w14:paraId="53AC9E02" w14:textId="4C60C21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4</w:t>
            </w:r>
          </w:p>
        </w:tc>
        <w:tc>
          <w:tcPr>
            <w:tcW w:w="769" w:type="dxa"/>
            <w:vAlign w:val="center"/>
          </w:tcPr>
          <w:p w14:paraId="20369615" w14:textId="49F0E58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6</w:t>
            </w:r>
          </w:p>
        </w:tc>
        <w:tc>
          <w:tcPr>
            <w:tcW w:w="850" w:type="dxa"/>
            <w:vAlign w:val="center"/>
          </w:tcPr>
          <w:p w14:paraId="692877EC" w14:textId="471E68D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31</w:t>
            </w:r>
          </w:p>
        </w:tc>
        <w:tc>
          <w:tcPr>
            <w:tcW w:w="851" w:type="dxa"/>
            <w:vAlign w:val="bottom"/>
          </w:tcPr>
          <w:p w14:paraId="508D7FD6" w14:textId="5032719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52</w:t>
            </w:r>
          </w:p>
        </w:tc>
        <w:tc>
          <w:tcPr>
            <w:tcW w:w="992" w:type="dxa"/>
            <w:vAlign w:val="center"/>
          </w:tcPr>
          <w:p w14:paraId="5F6E0C2F" w14:textId="58F6B15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,11</w:t>
            </w:r>
          </w:p>
        </w:tc>
      </w:tr>
      <w:tr w:rsidR="002C78B3" w14:paraId="2B0FFE1E" w14:textId="77777777" w:rsidTr="002C78B3">
        <w:tc>
          <w:tcPr>
            <w:tcW w:w="709" w:type="dxa"/>
            <w:vMerge w:val="restart"/>
            <w:vAlign w:val="center"/>
          </w:tcPr>
          <w:p w14:paraId="3FA1AC82" w14:textId="3A43836B" w:rsidR="002C78B3" w:rsidRPr="00FD1524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D1524">
              <w:rPr>
                <w:rFonts w:ascii="Times New Roman" w:hAnsi="Times New Roman" w:cs="Times New Roman"/>
                <w:noProof/>
                <w:sz w:val="24"/>
                <w:szCs w:val="24"/>
              </w:rPr>
              <w:t>2022</w:t>
            </w:r>
          </w:p>
        </w:tc>
        <w:tc>
          <w:tcPr>
            <w:tcW w:w="3443" w:type="dxa"/>
          </w:tcPr>
          <w:p w14:paraId="3863D989" w14:textId="7950950C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01CC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e Hardware Indonesia Tbk</w:t>
            </w:r>
          </w:p>
        </w:tc>
        <w:tc>
          <w:tcPr>
            <w:tcW w:w="986" w:type="dxa"/>
            <w:vAlign w:val="bottom"/>
          </w:tcPr>
          <w:p w14:paraId="699D1C3B" w14:textId="6DF7B457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  <w:tc>
          <w:tcPr>
            <w:tcW w:w="756" w:type="dxa"/>
            <w:vAlign w:val="center"/>
          </w:tcPr>
          <w:p w14:paraId="4B50FDDE" w14:textId="732B8C1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8,01</w:t>
            </w:r>
          </w:p>
        </w:tc>
        <w:tc>
          <w:tcPr>
            <w:tcW w:w="769" w:type="dxa"/>
            <w:vAlign w:val="center"/>
          </w:tcPr>
          <w:p w14:paraId="7D27FFD7" w14:textId="4DBA6F1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850" w:type="dxa"/>
            <w:vAlign w:val="center"/>
          </w:tcPr>
          <w:p w14:paraId="028EE547" w14:textId="5A10096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96</w:t>
            </w:r>
          </w:p>
        </w:tc>
        <w:tc>
          <w:tcPr>
            <w:tcW w:w="851" w:type="dxa"/>
            <w:vAlign w:val="bottom"/>
          </w:tcPr>
          <w:p w14:paraId="3EFE862C" w14:textId="2FEE635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1</w:t>
            </w:r>
          </w:p>
        </w:tc>
        <w:tc>
          <w:tcPr>
            <w:tcW w:w="992" w:type="dxa"/>
            <w:vAlign w:val="center"/>
          </w:tcPr>
          <w:p w14:paraId="456E145D" w14:textId="036E676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,83</w:t>
            </w:r>
          </w:p>
        </w:tc>
      </w:tr>
      <w:tr w:rsidR="002C78B3" w14:paraId="4BDE280E" w14:textId="77777777" w:rsidTr="002C78B3">
        <w:tc>
          <w:tcPr>
            <w:tcW w:w="709" w:type="dxa"/>
            <w:vMerge/>
          </w:tcPr>
          <w:p w14:paraId="3DAA2E36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4BBB3D2" w14:textId="24B36F8A" w:rsidR="002C78B3" w:rsidRPr="00A01CCF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5438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patu Bata Tbk.</w:t>
            </w:r>
          </w:p>
        </w:tc>
        <w:tc>
          <w:tcPr>
            <w:tcW w:w="986" w:type="dxa"/>
            <w:vAlign w:val="bottom"/>
          </w:tcPr>
          <w:p w14:paraId="6FEE4FD6" w14:textId="52CE6A0F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62</w:t>
            </w:r>
          </w:p>
        </w:tc>
        <w:tc>
          <w:tcPr>
            <w:tcW w:w="756" w:type="dxa"/>
            <w:vAlign w:val="center"/>
          </w:tcPr>
          <w:p w14:paraId="2479A8B3" w14:textId="68A9343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,03</w:t>
            </w:r>
          </w:p>
        </w:tc>
        <w:tc>
          <w:tcPr>
            <w:tcW w:w="769" w:type="dxa"/>
            <w:vAlign w:val="center"/>
          </w:tcPr>
          <w:p w14:paraId="6A499A7D" w14:textId="044561D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6</w:t>
            </w:r>
          </w:p>
        </w:tc>
        <w:tc>
          <w:tcPr>
            <w:tcW w:w="850" w:type="dxa"/>
            <w:vAlign w:val="center"/>
          </w:tcPr>
          <w:p w14:paraId="24B8A7D8" w14:textId="3444ECB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7,96</w:t>
            </w:r>
          </w:p>
        </w:tc>
        <w:tc>
          <w:tcPr>
            <w:tcW w:w="851" w:type="dxa"/>
            <w:vAlign w:val="bottom"/>
          </w:tcPr>
          <w:p w14:paraId="5B0BDBAA" w14:textId="6765516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31</w:t>
            </w:r>
          </w:p>
        </w:tc>
        <w:tc>
          <w:tcPr>
            <w:tcW w:w="992" w:type="dxa"/>
            <w:vAlign w:val="center"/>
          </w:tcPr>
          <w:p w14:paraId="70F6EC8F" w14:textId="3D81FA9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81,47</w:t>
            </w:r>
          </w:p>
        </w:tc>
      </w:tr>
      <w:tr w:rsidR="002C78B3" w14:paraId="17C6EF42" w14:textId="77777777" w:rsidTr="002C78B3">
        <w:tc>
          <w:tcPr>
            <w:tcW w:w="709" w:type="dxa"/>
            <w:vMerge/>
          </w:tcPr>
          <w:p w14:paraId="1F2BAA23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92AD442" w14:textId="45D5747E" w:rsidR="002C78B3" w:rsidRPr="00A5438A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8164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tur Sentosa Adipran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2B1DD61F" w14:textId="53C7B669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  <w:tc>
          <w:tcPr>
            <w:tcW w:w="756" w:type="dxa"/>
            <w:vAlign w:val="center"/>
          </w:tcPr>
          <w:p w14:paraId="32AC3D8D" w14:textId="3E457CF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05</w:t>
            </w:r>
          </w:p>
        </w:tc>
        <w:tc>
          <w:tcPr>
            <w:tcW w:w="769" w:type="dxa"/>
            <w:vAlign w:val="center"/>
          </w:tcPr>
          <w:p w14:paraId="14C21F58" w14:textId="74C802D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86</w:t>
            </w:r>
          </w:p>
        </w:tc>
        <w:tc>
          <w:tcPr>
            <w:tcW w:w="850" w:type="dxa"/>
            <w:vAlign w:val="center"/>
          </w:tcPr>
          <w:p w14:paraId="763933A1" w14:textId="5339E27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0</w:t>
            </w:r>
          </w:p>
        </w:tc>
        <w:tc>
          <w:tcPr>
            <w:tcW w:w="851" w:type="dxa"/>
            <w:vAlign w:val="bottom"/>
          </w:tcPr>
          <w:p w14:paraId="0B7E9E54" w14:textId="34F0A5A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90</w:t>
            </w:r>
          </w:p>
        </w:tc>
        <w:tc>
          <w:tcPr>
            <w:tcW w:w="992" w:type="dxa"/>
            <w:vAlign w:val="center"/>
          </w:tcPr>
          <w:p w14:paraId="138CB34B" w14:textId="3E78403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,63</w:t>
            </w:r>
          </w:p>
        </w:tc>
      </w:tr>
      <w:tr w:rsidR="002C78B3" w14:paraId="11251411" w14:textId="77777777" w:rsidTr="002C78B3">
        <w:tc>
          <w:tcPr>
            <w:tcW w:w="709" w:type="dxa"/>
            <w:vMerge/>
          </w:tcPr>
          <w:p w14:paraId="6FD7A0E9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E44F771" w14:textId="567F8E71" w:rsidR="002C78B3" w:rsidRPr="0088164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079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rajaya Swasembad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76D579FF" w14:textId="2FADC8BD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756" w:type="dxa"/>
            <w:vAlign w:val="center"/>
          </w:tcPr>
          <w:p w14:paraId="76B62491" w14:textId="0AD91A0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,24</w:t>
            </w:r>
          </w:p>
        </w:tc>
        <w:tc>
          <w:tcPr>
            <w:tcW w:w="769" w:type="dxa"/>
            <w:vAlign w:val="center"/>
          </w:tcPr>
          <w:p w14:paraId="44A5D579" w14:textId="3822151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7</w:t>
            </w:r>
          </w:p>
        </w:tc>
        <w:tc>
          <w:tcPr>
            <w:tcW w:w="850" w:type="dxa"/>
            <w:vAlign w:val="center"/>
          </w:tcPr>
          <w:p w14:paraId="28FB541B" w14:textId="6EB22C6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18</w:t>
            </w:r>
          </w:p>
        </w:tc>
        <w:tc>
          <w:tcPr>
            <w:tcW w:w="851" w:type="dxa"/>
            <w:vAlign w:val="bottom"/>
          </w:tcPr>
          <w:p w14:paraId="4CD65EC8" w14:textId="0F0EB05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47</w:t>
            </w:r>
          </w:p>
        </w:tc>
        <w:tc>
          <w:tcPr>
            <w:tcW w:w="992" w:type="dxa"/>
            <w:vAlign w:val="center"/>
          </w:tcPr>
          <w:p w14:paraId="56FF09BA" w14:textId="2644360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3,87</w:t>
            </w:r>
          </w:p>
        </w:tc>
      </w:tr>
      <w:tr w:rsidR="002C78B3" w14:paraId="2A97C7D9" w14:textId="77777777" w:rsidTr="002C78B3">
        <w:tc>
          <w:tcPr>
            <w:tcW w:w="709" w:type="dxa"/>
            <w:vMerge/>
          </w:tcPr>
          <w:p w14:paraId="5BB469B4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347F708" w14:textId="1BDA8FC0" w:rsidR="002C78B3" w:rsidRPr="00500792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2608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jah Tunggal Tbk.</w:t>
            </w:r>
          </w:p>
        </w:tc>
        <w:tc>
          <w:tcPr>
            <w:tcW w:w="986" w:type="dxa"/>
            <w:vAlign w:val="bottom"/>
          </w:tcPr>
          <w:p w14:paraId="6ADCC32C" w14:textId="38FAD865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9</w:t>
            </w:r>
          </w:p>
        </w:tc>
        <w:tc>
          <w:tcPr>
            <w:tcW w:w="756" w:type="dxa"/>
            <w:vAlign w:val="center"/>
          </w:tcPr>
          <w:p w14:paraId="323863F3" w14:textId="45C76A4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643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7</w:t>
            </w:r>
          </w:p>
        </w:tc>
        <w:tc>
          <w:tcPr>
            <w:tcW w:w="769" w:type="dxa"/>
            <w:vAlign w:val="center"/>
          </w:tcPr>
          <w:p w14:paraId="385F2995" w14:textId="0E8F567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3</w:t>
            </w:r>
          </w:p>
        </w:tc>
        <w:tc>
          <w:tcPr>
            <w:tcW w:w="850" w:type="dxa"/>
            <w:vAlign w:val="center"/>
          </w:tcPr>
          <w:p w14:paraId="35CB1DD5" w14:textId="445F1DB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,11</w:t>
            </w:r>
          </w:p>
        </w:tc>
        <w:tc>
          <w:tcPr>
            <w:tcW w:w="851" w:type="dxa"/>
            <w:vAlign w:val="bottom"/>
          </w:tcPr>
          <w:p w14:paraId="4C445303" w14:textId="41908CF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58</w:t>
            </w:r>
          </w:p>
        </w:tc>
        <w:tc>
          <w:tcPr>
            <w:tcW w:w="992" w:type="dxa"/>
            <w:vAlign w:val="center"/>
          </w:tcPr>
          <w:p w14:paraId="743183BC" w14:textId="21D97F4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5945EE">
              <w:rPr>
                <w:rFonts w:ascii="Times New Roman" w:hAnsi="Times New Roman" w:cs="Times New Roman"/>
                <w:noProof/>
                <w:sz w:val="24"/>
                <w:szCs w:val="24"/>
              </w:rPr>
              <w:t>52</w:t>
            </w:r>
          </w:p>
        </w:tc>
      </w:tr>
      <w:tr w:rsidR="002C78B3" w14:paraId="057D4F8C" w14:textId="77777777" w:rsidTr="002C78B3">
        <w:tc>
          <w:tcPr>
            <w:tcW w:w="709" w:type="dxa"/>
            <w:vMerge/>
          </w:tcPr>
          <w:p w14:paraId="7CF2F12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F1ADA43" w14:textId="33616E73" w:rsidR="002C78B3" w:rsidRPr="0022608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39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tikeramik Alamasri Industri </w:t>
            </w:r>
          </w:p>
        </w:tc>
        <w:tc>
          <w:tcPr>
            <w:tcW w:w="986" w:type="dxa"/>
            <w:vAlign w:val="bottom"/>
          </w:tcPr>
          <w:p w14:paraId="1433F583" w14:textId="0A4C7D73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  <w:tc>
          <w:tcPr>
            <w:tcW w:w="756" w:type="dxa"/>
            <w:vAlign w:val="center"/>
          </w:tcPr>
          <w:p w14:paraId="285E6CC5" w14:textId="0E44544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5</w:t>
            </w:r>
          </w:p>
        </w:tc>
        <w:tc>
          <w:tcPr>
            <w:tcW w:w="769" w:type="dxa"/>
            <w:vAlign w:val="center"/>
          </w:tcPr>
          <w:p w14:paraId="497F94A9" w14:textId="2BF3ED0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3</w:t>
            </w:r>
          </w:p>
        </w:tc>
        <w:tc>
          <w:tcPr>
            <w:tcW w:w="850" w:type="dxa"/>
            <w:vAlign w:val="center"/>
          </w:tcPr>
          <w:p w14:paraId="3E770218" w14:textId="1004310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4,98</w:t>
            </w:r>
          </w:p>
        </w:tc>
        <w:tc>
          <w:tcPr>
            <w:tcW w:w="851" w:type="dxa"/>
            <w:vAlign w:val="bottom"/>
          </w:tcPr>
          <w:p w14:paraId="76981F5E" w14:textId="617CCDE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83</w:t>
            </w:r>
          </w:p>
        </w:tc>
        <w:tc>
          <w:tcPr>
            <w:tcW w:w="992" w:type="dxa"/>
            <w:vAlign w:val="center"/>
          </w:tcPr>
          <w:p w14:paraId="44F85262" w14:textId="2FF4FE1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662D43">
              <w:rPr>
                <w:rFonts w:ascii="Times New Roman" w:hAnsi="Times New Roman" w:cs="Times New Roman"/>
                <w:noProof/>
                <w:sz w:val="24"/>
                <w:szCs w:val="24"/>
              </w:rPr>
              <w:t>2,81</w:t>
            </w:r>
          </w:p>
        </w:tc>
      </w:tr>
      <w:tr w:rsidR="002C78B3" w14:paraId="5186F34A" w14:textId="77777777" w:rsidTr="002C78B3">
        <w:tc>
          <w:tcPr>
            <w:tcW w:w="709" w:type="dxa"/>
            <w:vMerge/>
          </w:tcPr>
          <w:p w14:paraId="58B73562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787D768" w14:textId="41303879" w:rsidR="002C78B3" w:rsidRPr="00583909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39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domobil Sukses Internasional</w:t>
            </w:r>
          </w:p>
        </w:tc>
        <w:tc>
          <w:tcPr>
            <w:tcW w:w="986" w:type="dxa"/>
            <w:vAlign w:val="bottom"/>
          </w:tcPr>
          <w:p w14:paraId="015F6C5A" w14:textId="337567B0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,15</w:t>
            </w:r>
          </w:p>
        </w:tc>
        <w:tc>
          <w:tcPr>
            <w:tcW w:w="756" w:type="dxa"/>
            <w:vAlign w:val="center"/>
          </w:tcPr>
          <w:p w14:paraId="44CC7BAE" w14:textId="6E61C34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5</w:t>
            </w:r>
          </w:p>
        </w:tc>
        <w:tc>
          <w:tcPr>
            <w:tcW w:w="769" w:type="dxa"/>
            <w:vAlign w:val="center"/>
          </w:tcPr>
          <w:p w14:paraId="73B1AAE2" w14:textId="47D9771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05</w:t>
            </w:r>
          </w:p>
        </w:tc>
        <w:tc>
          <w:tcPr>
            <w:tcW w:w="850" w:type="dxa"/>
            <w:vAlign w:val="center"/>
          </w:tcPr>
          <w:p w14:paraId="01F5A242" w14:textId="0BD9A5D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0</w:t>
            </w:r>
          </w:p>
        </w:tc>
        <w:tc>
          <w:tcPr>
            <w:tcW w:w="851" w:type="dxa"/>
            <w:vAlign w:val="bottom"/>
          </w:tcPr>
          <w:p w14:paraId="475E5EB8" w14:textId="0BF2E4A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68</w:t>
            </w:r>
          </w:p>
        </w:tc>
        <w:tc>
          <w:tcPr>
            <w:tcW w:w="992" w:type="dxa"/>
            <w:vAlign w:val="center"/>
          </w:tcPr>
          <w:p w14:paraId="0A64A126" w14:textId="64C3B74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11,03</w:t>
            </w:r>
          </w:p>
        </w:tc>
      </w:tr>
      <w:tr w:rsidR="002C78B3" w14:paraId="2993548B" w14:textId="77777777" w:rsidTr="002C78B3">
        <w:tc>
          <w:tcPr>
            <w:tcW w:w="709" w:type="dxa"/>
            <w:vMerge/>
          </w:tcPr>
          <w:p w14:paraId="5AA14D2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91A2DFA" w14:textId="141F2A2C" w:rsidR="002C78B3" w:rsidRPr="00583909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25DC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edaung Indah Can Tbk</w:t>
            </w:r>
          </w:p>
        </w:tc>
        <w:tc>
          <w:tcPr>
            <w:tcW w:w="986" w:type="dxa"/>
            <w:vAlign w:val="bottom"/>
          </w:tcPr>
          <w:p w14:paraId="7C62DB55" w14:textId="3A17ACA5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2</w:t>
            </w:r>
          </w:p>
        </w:tc>
        <w:tc>
          <w:tcPr>
            <w:tcW w:w="756" w:type="dxa"/>
            <w:vAlign w:val="center"/>
          </w:tcPr>
          <w:p w14:paraId="77855478" w14:textId="378DE12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65</w:t>
            </w:r>
          </w:p>
        </w:tc>
        <w:tc>
          <w:tcPr>
            <w:tcW w:w="769" w:type="dxa"/>
            <w:vAlign w:val="center"/>
          </w:tcPr>
          <w:p w14:paraId="510684E4" w14:textId="7CBB959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  <w:tc>
          <w:tcPr>
            <w:tcW w:w="850" w:type="dxa"/>
            <w:vAlign w:val="center"/>
          </w:tcPr>
          <w:p w14:paraId="0224FE11" w14:textId="37BB3FA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  <w:tc>
          <w:tcPr>
            <w:tcW w:w="851" w:type="dxa"/>
            <w:vAlign w:val="bottom"/>
          </w:tcPr>
          <w:p w14:paraId="6033807B" w14:textId="003B22E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93</w:t>
            </w:r>
          </w:p>
        </w:tc>
        <w:tc>
          <w:tcPr>
            <w:tcW w:w="992" w:type="dxa"/>
            <w:vAlign w:val="center"/>
          </w:tcPr>
          <w:p w14:paraId="32D4D244" w14:textId="435A13B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0A1032">
              <w:rPr>
                <w:rFonts w:ascii="Times New Roman" w:hAnsi="Times New Roman" w:cs="Times New Roman"/>
                <w:noProof/>
                <w:sz w:val="24"/>
                <w:szCs w:val="24"/>
              </w:rPr>
              <w:t>1,56</w:t>
            </w:r>
          </w:p>
        </w:tc>
      </w:tr>
      <w:tr w:rsidR="002C78B3" w14:paraId="551A6B77" w14:textId="77777777" w:rsidTr="002C78B3">
        <w:tc>
          <w:tcPr>
            <w:tcW w:w="709" w:type="dxa"/>
            <w:vMerge/>
          </w:tcPr>
          <w:p w14:paraId="1B3F2BC2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17E6CBE" w14:textId="71998CCB" w:rsidR="002C78B3" w:rsidRPr="00925DC4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25DC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tahari Department Store Tbk.</w:t>
            </w:r>
          </w:p>
        </w:tc>
        <w:tc>
          <w:tcPr>
            <w:tcW w:w="986" w:type="dxa"/>
            <w:vAlign w:val="bottom"/>
          </w:tcPr>
          <w:p w14:paraId="4A1EA8DD" w14:textId="39470A63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361D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2</w:t>
            </w:r>
          </w:p>
        </w:tc>
        <w:tc>
          <w:tcPr>
            <w:tcW w:w="756" w:type="dxa"/>
            <w:vAlign w:val="center"/>
          </w:tcPr>
          <w:p w14:paraId="1540F915" w14:textId="59024A3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1</w:t>
            </w:r>
          </w:p>
        </w:tc>
        <w:tc>
          <w:tcPr>
            <w:tcW w:w="769" w:type="dxa"/>
            <w:vAlign w:val="center"/>
          </w:tcPr>
          <w:p w14:paraId="78A06973" w14:textId="4367681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,91</w:t>
            </w:r>
          </w:p>
        </w:tc>
        <w:tc>
          <w:tcPr>
            <w:tcW w:w="850" w:type="dxa"/>
            <w:vAlign w:val="center"/>
          </w:tcPr>
          <w:p w14:paraId="3CFA6447" w14:textId="2586E09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,43</w:t>
            </w:r>
          </w:p>
        </w:tc>
        <w:tc>
          <w:tcPr>
            <w:tcW w:w="851" w:type="dxa"/>
            <w:vAlign w:val="bottom"/>
          </w:tcPr>
          <w:p w14:paraId="6CE5C93D" w14:textId="77B5D26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38</w:t>
            </w:r>
          </w:p>
        </w:tc>
        <w:tc>
          <w:tcPr>
            <w:tcW w:w="992" w:type="dxa"/>
            <w:vAlign w:val="center"/>
          </w:tcPr>
          <w:p w14:paraId="46661402" w14:textId="71B39B9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35CD5">
              <w:rPr>
                <w:rFonts w:ascii="Times New Roman" w:hAnsi="Times New Roman" w:cs="Times New Roman"/>
                <w:noProof/>
                <w:sz w:val="24"/>
                <w:szCs w:val="24"/>
              </w:rPr>
              <w:t>582</w:t>
            </w:r>
          </w:p>
        </w:tc>
      </w:tr>
      <w:tr w:rsidR="002C78B3" w14:paraId="31D6B53E" w14:textId="77777777" w:rsidTr="002C78B3">
        <w:tc>
          <w:tcPr>
            <w:tcW w:w="709" w:type="dxa"/>
            <w:vMerge/>
          </w:tcPr>
          <w:p w14:paraId="66307C4E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D1DA2E9" w14:textId="14F3DF85" w:rsidR="002C78B3" w:rsidRPr="00925DC4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46D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ra Adiperkasa Tbk.</w:t>
            </w:r>
          </w:p>
        </w:tc>
        <w:tc>
          <w:tcPr>
            <w:tcW w:w="986" w:type="dxa"/>
            <w:vAlign w:val="bottom"/>
          </w:tcPr>
          <w:p w14:paraId="24FFB809" w14:textId="756646A3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1</w:t>
            </w:r>
          </w:p>
        </w:tc>
        <w:tc>
          <w:tcPr>
            <w:tcW w:w="756" w:type="dxa"/>
            <w:vAlign w:val="center"/>
          </w:tcPr>
          <w:p w14:paraId="0144009F" w14:textId="47E4EAC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1D7ED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2</w:t>
            </w:r>
          </w:p>
        </w:tc>
        <w:tc>
          <w:tcPr>
            <w:tcW w:w="769" w:type="dxa"/>
            <w:vAlign w:val="center"/>
          </w:tcPr>
          <w:p w14:paraId="28D894F3" w14:textId="71116C9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861F8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6</w:t>
            </w:r>
          </w:p>
        </w:tc>
        <w:tc>
          <w:tcPr>
            <w:tcW w:w="850" w:type="dxa"/>
            <w:vAlign w:val="center"/>
          </w:tcPr>
          <w:p w14:paraId="17D7092B" w14:textId="426397D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30</w:t>
            </w:r>
          </w:p>
        </w:tc>
        <w:tc>
          <w:tcPr>
            <w:tcW w:w="851" w:type="dxa"/>
            <w:vAlign w:val="bottom"/>
          </w:tcPr>
          <w:p w14:paraId="2F878243" w14:textId="155589E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D26E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67</w:t>
            </w:r>
          </w:p>
        </w:tc>
        <w:tc>
          <w:tcPr>
            <w:tcW w:w="992" w:type="dxa"/>
            <w:vAlign w:val="center"/>
          </w:tcPr>
          <w:p w14:paraId="7C9D190B" w14:textId="1265B61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28</w:t>
            </w:r>
          </w:p>
        </w:tc>
      </w:tr>
      <w:tr w:rsidR="002C78B3" w14:paraId="07238CD5" w14:textId="77777777" w:rsidTr="002C78B3">
        <w:tc>
          <w:tcPr>
            <w:tcW w:w="709" w:type="dxa"/>
            <w:vMerge/>
          </w:tcPr>
          <w:p w14:paraId="5D3FFE28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B06336C" w14:textId="79DE6A71" w:rsidR="002C78B3" w:rsidRPr="00B46D5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D13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dia Nusantara Citr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37EFAFD8" w14:textId="6FB0D0C6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1</w:t>
            </w:r>
          </w:p>
        </w:tc>
        <w:tc>
          <w:tcPr>
            <w:tcW w:w="756" w:type="dxa"/>
            <w:vAlign w:val="center"/>
          </w:tcPr>
          <w:p w14:paraId="0139C3D2" w14:textId="3410B2B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72</w:t>
            </w:r>
          </w:p>
        </w:tc>
        <w:tc>
          <w:tcPr>
            <w:tcW w:w="769" w:type="dxa"/>
            <w:vAlign w:val="center"/>
          </w:tcPr>
          <w:p w14:paraId="2019F44E" w14:textId="44807B3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3</w:t>
            </w:r>
          </w:p>
        </w:tc>
        <w:tc>
          <w:tcPr>
            <w:tcW w:w="850" w:type="dxa"/>
            <w:vAlign w:val="center"/>
          </w:tcPr>
          <w:p w14:paraId="1EBE23D7" w14:textId="01C3E9E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,76</w:t>
            </w:r>
          </w:p>
        </w:tc>
        <w:tc>
          <w:tcPr>
            <w:tcW w:w="851" w:type="dxa"/>
            <w:vAlign w:val="bottom"/>
          </w:tcPr>
          <w:p w14:paraId="7F71A35D" w14:textId="0D97DB3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74</w:t>
            </w:r>
          </w:p>
        </w:tc>
        <w:tc>
          <w:tcPr>
            <w:tcW w:w="992" w:type="dxa"/>
            <w:vAlign w:val="center"/>
          </w:tcPr>
          <w:p w14:paraId="45952E71" w14:textId="63078B7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155,47</w:t>
            </w:r>
          </w:p>
        </w:tc>
      </w:tr>
      <w:tr w:rsidR="002C78B3" w14:paraId="0697DE08" w14:textId="77777777" w:rsidTr="002C78B3">
        <w:tc>
          <w:tcPr>
            <w:tcW w:w="709" w:type="dxa"/>
            <w:vMerge/>
          </w:tcPr>
          <w:p w14:paraId="15631A6C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15F9511E" w14:textId="0B2D8498" w:rsidR="002C78B3" w:rsidRPr="00CD1398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14DE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ra Pinasthika Mustik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18A9A200" w14:textId="6D463BF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  <w:tc>
          <w:tcPr>
            <w:tcW w:w="756" w:type="dxa"/>
            <w:vAlign w:val="center"/>
          </w:tcPr>
          <w:p w14:paraId="3EB89305" w14:textId="7FA59E3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8</w:t>
            </w:r>
          </w:p>
        </w:tc>
        <w:tc>
          <w:tcPr>
            <w:tcW w:w="769" w:type="dxa"/>
            <w:vAlign w:val="center"/>
          </w:tcPr>
          <w:p w14:paraId="49ED096C" w14:textId="1004694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  <w:tc>
          <w:tcPr>
            <w:tcW w:w="850" w:type="dxa"/>
            <w:vAlign w:val="center"/>
          </w:tcPr>
          <w:p w14:paraId="258F4F93" w14:textId="53F1B0A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19</w:t>
            </w:r>
          </w:p>
        </w:tc>
        <w:tc>
          <w:tcPr>
            <w:tcW w:w="851" w:type="dxa"/>
            <w:vAlign w:val="bottom"/>
          </w:tcPr>
          <w:p w14:paraId="05EC7DFE" w14:textId="15C1188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82</w:t>
            </w:r>
          </w:p>
        </w:tc>
        <w:tc>
          <w:tcPr>
            <w:tcW w:w="992" w:type="dxa"/>
            <w:vAlign w:val="center"/>
          </w:tcPr>
          <w:p w14:paraId="5CAA269B" w14:textId="337E186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52</w:t>
            </w:r>
          </w:p>
        </w:tc>
      </w:tr>
      <w:tr w:rsidR="002C78B3" w14:paraId="0D9DE5B3" w14:textId="77777777" w:rsidTr="002C78B3">
        <w:tc>
          <w:tcPr>
            <w:tcW w:w="709" w:type="dxa"/>
            <w:vMerge/>
          </w:tcPr>
          <w:p w14:paraId="18C29306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B8F09CB" w14:textId="7D81C19D" w:rsidR="002C78B3" w:rsidRPr="00314DEA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E61C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Sky Vision Tbk.</w:t>
            </w:r>
          </w:p>
        </w:tc>
        <w:tc>
          <w:tcPr>
            <w:tcW w:w="986" w:type="dxa"/>
            <w:vAlign w:val="bottom"/>
          </w:tcPr>
          <w:p w14:paraId="3977AEED" w14:textId="3A77F65C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3</w:t>
            </w:r>
          </w:p>
        </w:tc>
        <w:tc>
          <w:tcPr>
            <w:tcW w:w="756" w:type="dxa"/>
            <w:vAlign w:val="center"/>
          </w:tcPr>
          <w:p w14:paraId="3F7E8F71" w14:textId="0FB3FF4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1</w:t>
            </w:r>
          </w:p>
        </w:tc>
        <w:tc>
          <w:tcPr>
            <w:tcW w:w="769" w:type="dxa"/>
            <w:vAlign w:val="center"/>
          </w:tcPr>
          <w:p w14:paraId="7551B79E" w14:textId="14471F9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  <w:tc>
          <w:tcPr>
            <w:tcW w:w="850" w:type="dxa"/>
            <w:vAlign w:val="center"/>
          </w:tcPr>
          <w:p w14:paraId="5AFE12DF" w14:textId="7A1350D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2,01</w:t>
            </w:r>
          </w:p>
        </w:tc>
        <w:tc>
          <w:tcPr>
            <w:tcW w:w="851" w:type="dxa"/>
            <w:vAlign w:val="bottom"/>
          </w:tcPr>
          <w:p w14:paraId="6026D332" w14:textId="2BD6ED8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85</w:t>
            </w:r>
          </w:p>
        </w:tc>
        <w:tc>
          <w:tcPr>
            <w:tcW w:w="992" w:type="dxa"/>
            <w:vAlign w:val="center"/>
          </w:tcPr>
          <w:p w14:paraId="4C810B5E" w14:textId="077B7F9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EA52D5">
              <w:rPr>
                <w:rFonts w:ascii="Times New Roman" w:hAnsi="Times New Roman" w:cs="Times New Roman"/>
                <w:noProof/>
                <w:sz w:val="24"/>
                <w:szCs w:val="24"/>
              </w:rPr>
              <w:t>24,6</w:t>
            </w:r>
          </w:p>
        </w:tc>
      </w:tr>
      <w:tr w:rsidR="002C78B3" w14:paraId="0C875F7D" w14:textId="77777777" w:rsidTr="002C78B3">
        <w:tc>
          <w:tcPr>
            <w:tcW w:w="709" w:type="dxa"/>
            <w:vMerge/>
          </w:tcPr>
          <w:p w14:paraId="5854822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D126B9C" w14:textId="4066FD46" w:rsidR="002C78B3" w:rsidRPr="00EE61C7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7504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orama Sentrawisata Tbk.</w:t>
            </w:r>
          </w:p>
        </w:tc>
        <w:tc>
          <w:tcPr>
            <w:tcW w:w="986" w:type="dxa"/>
            <w:vAlign w:val="bottom"/>
          </w:tcPr>
          <w:p w14:paraId="06B71E29" w14:textId="2732E9BC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2</w:t>
            </w:r>
          </w:p>
        </w:tc>
        <w:tc>
          <w:tcPr>
            <w:tcW w:w="756" w:type="dxa"/>
            <w:vAlign w:val="center"/>
          </w:tcPr>
          <w:p w14:paraId="3A0CC03F" w14:textId="0755D39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5</w:t>
            </w:r>
          </w:p>
        </w:tc>
        <w:tc>
          <w:tcPr>
            <w:tcW w:w="769" w:type="dxa"/>
            <w:vAlign w:val="center"/>
          </w:tcPr>
          <w:p w14:paraId="1637F0F4" w14:textId="079374B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2</w:t>
            </w:r>
          </w:p>
        </w:tc>
        <w:tc>
          <w:tcPr>
            <w:tcW w:w="850" w:type="dxa"/>
            <w:vAlign w:val="center"/>
          </w:tcPr>
          <w:p w14:paraId="7B237FBA" w14:textId="5211F65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2</w:t>
            </w:r>
          </w:p>
        </w:tc>
        <w:tc>
          <w:tcPr>
            <w:tcW w:w="851" w:type="dxa"/>
            <w:vAlign w:val="bottom"/>
          </w:tcPr>
          <w:p w14:paraId="1BE80087" w14:textId="6F64136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06</w:t>
            </w:r>
          </w:p>
        </w:tc>
        <w:tc>
          <w:tcPr>
            <w:tcW w:w="992" w:type="dxa"/>
            <w:vAlign w:val="center"/>
          </w:tcPr>
          <w:p w14:paraId="2E68FB8F" w14:textId="612D75E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9F388A">
              <w:rPr>
                <w:rFonts w:ascii="Times New Roman" w:hAnsi="Times New Roman" w:cs="Times New Roman"/>
                <w:noProof/>
                <w:sz w:val="24"/>
                <w:szCs w:val="24"/>
              </w:rPr>
              <w:t>0,01</w:t>
            </w:r>
          </w:p>
        </w:tc>
      </w:tr>
      <w:tr w:rsidR="002C78B3" w14:paraId="711171C9" w14:textId="77777777" w:rsidTr="002C78B3">
        <w:tc>
          <w:tcPr>
            <w:tcW w:w="709" w:type="dxa"/>
            <w:vMerge/>
          </w:tcPr>
          <w:p w14:paraId="6B247825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712215C8" w14:textId="45471F56" w:rsidR="002C78B3" w:rsidRPr="0067504A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27B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mbangunan Jaya Ancol Tbk.</w:t>
            </w:r>
          </w:p>
        </w:tc>
        <w:tc>
          <w:tcPr>
            <w:tcW w:w="986" w:type="dxa"/>
            <w:vAlign w:val="bottom"/>
          </w:tcPr>
          <w:p w14:paraId="43AA7AB0" w14:textId="673DA19E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6</w:t>
            </w:r>
          </w:p>
        </w:tc>
        <w:tc>
          <w:tcPr>
            <w:tcW w:w="756" w:type="dxa"/>
            <w:vAlign w:val="center"/>
          </w:tcPr>
          <w:p w14:paraId="7E319477" w14:textId="02A203B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  <w:tc>
          <w:tcPr>
            <w:tcW w:w="769" w:type="dxa"/>
            <w:vAlign w:val="center"/>
          </w:tcPr>
          <w:p w14:paraId="4F1993F6" w14:textId="3EF1654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9</w:t>
            </w:r>
          </w:p>
        </w:tc>
        <w:tc>
          <w:tcPr>
            <w:tcW w:w="850" w:type="dxa"/>
            <w:vAlign w:val="center"/>
          </w:tcPr>
          <w:p w14:paraId="234E3297" w14:textId="1625441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,92</w:t>
            </w:r>
          </w:p>
        </w:tc>
        <w:tc>
          <w:tcPr>
            <w:tcW w:w="851" w:type="dxa"/>
            <w:vAlign w:val="bottom"/>
          </w:tcPr>
          <w:p w14:paraId="09F785C1" w14:textId="6D489CA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99</w:t>
            </w:r>
          </w:p>
        </w:tc>
        <w:tc>
          <w:tcPr>
            <w:tcW w:w="992" w:type="dxa"/>
            <w:vAlign w:val="center"/>
          </w:tcPr>
          <w:p w14:paraId="77D2E7BF" w14:textId="0351A75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96</w:t>
            </w:r>
          </w:p>
        </w:tc>
      </w:tr>
      <w:tr w:rsidR="002C78B3" w14:paraId="10D0D335" w14:textId="77777777" w:rsidTr="002C78B3">
        <w:tc>
          <w:tcPr>
            <w:tcW w:w="709" w:type="dxa"/>
            <w:vMerge/>
          </w:tcPr>
          <w:p w14:paraId="0703488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40288A3" w14:textId="3643442A" w:rsidR="002C78B3" w:rsidRPr="00C27B09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6413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ima Alloy Steel Universal Tb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.</w:t>
            </w:r>
          </w:p>
        </w:tc>
        <w:tc>
          <w:tcPr>
            <w:tcW w:w="986" w:type="dxa"/>
            <w:vAlign w:val="bottom"/>
          </w:tcPr>
          <w:p w14:paraId="10409907" w14:textId="426E1FD0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61</w:t>
            </w:r>
          </w:p>
        </w:tc>
        <w:tc>
          <w:tcPr>
            <w:tcW w:w="756" w:type="dxa"/>
            <w:vAlign w:val="center"/>
          </w:tcPr>
          <w:p w14:paraId="193B63C8" w14:textId="1C7488F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8</w:t>
            </w:r>
          </w:p>
        </w:tc>
        <w:tc>
          <w:tcPr>
            <w:tcW w:w="769" w:type="dxa"/>
            <w:vAlign w:val="center"/>
          </w:tcPr>
          <w:p w14:paraId="166FB904" w14:textId="4DC8062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21</w:t>
            </w:r>
          </w:p>
        </w:tc>
        <w:tc>
          <w:tcPr>
            <w:tcW w:w="850" w:type="dxa"/>
            <w:vAlign w:val="center"/>
          </w:tcPr>
          <w:p w14:paraId="57197B42" w14:textId="2EB245A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98,80</w:t>
            </w:r>
          </w:p>
        </w:tc>
        <w:tc>
          <w:tcPr>
            <w:tcW w:w="851" w:type="dxa"/>
            <w:vAlign w:val="bottom"/>
          </w:tcPr>
          <w:p w14:paraId="079A84A6" w14:textId="15AE648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09</w:t>
            </w:r>
          </w:p>
        </w:tc>
        <w:tc>
          <w:tcPr>
            <w:tcW w:w="992" w:type="dxa"/>
            <w:vAlign w:val="center"/>
          </w:tcPr>
          <w:p w14:paraId="4DDF7679" w14:textId="6E8E07C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29,3</w:t>
            </w:r>
          </w:p>
        </w:tc>
      </w:tr>
      <w:tr w:rsidR="002C78B3" w14:paraId="4CF31A9B" w14:textId="77777777" w:rsidTr="002C78B3">
        <w:tc>
          <w:tcPr>
            <w:tcW w:w="709" w:type="dxa"/>
            <w:vMerge/>
          </w:tcPr>
          <w:p w14:paraId="2C858AD7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1A2C27CF" w14:textId="25508493" w:rsidR="002C78B3" w:rsidRPr="00C6413C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594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mayana Lestari Sentosa Tbk.</w:t>
            </w:r>
          </w:p>
        </w:tc>
        <w:tc>
          <w:tcPr>
            <w:tcW w:w="986" w:type="dxa"/>
            <w:vAlign w:val="bottom"/>
          </w:tcPr>
          <w:p w14:paraId="2AFFF18A" w14:textId="15C73A3E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  <w:tc>
          <w:tcPr>
            <w:tcW w:w="756" w:type="dxa"/>
            <w:vAlign w:val="center"/>
          </w:tcPr>
          <w:p w14:paraId="37E1FD98" w14:textId="3DB792F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6</w:t>
            </w:r>
          </w:p>
        </w:tc>
        <w:tc>
          <w:tcPr>
            <w:tcW w:w="769" w:type="dxa"/>
            <w:vAlign w:val="center"/>
          </w:tcPr>
          <w:p w14:paraId="73CA8E7A" w14:textId="0D9FDA9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  <w:tc>
          <w:tcPr>
            <w:tcW w:w="850" w:type="dxa"/>
            <w:vAlign w:val="center"/>
          </w:tcPr>
          <w:p w14:paraId="3CC8CB7E" w14:textId="0826F7F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75</w:t>
            </w:r>
          </w:p>
        </w:tc>
        <w:tc>
          <w:tcPr>
            <w:tcW w:w="851" w:type="dxa"/>
            <w:vAlign w:val="bottom"/>
          </w:tcPr>
          <w:p w14:paraId="7E336D46" w14:textId="5E522E0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29</w:t>
            </w:r>
          </w:p>
        </w:tc>
        <w:tc>
          <w:tcPr>
            <w:tcW w:w="992" w:type="dxa"/>
            <w:vAlign w:val="center"/>
          </w:tcPr>
          <w:p w14:paraId="15F401BB" w14:textId="2811092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7E62A6">
              <w:rPr>
                <w:rFonts w:ascii="Times New Roman" w:hAnsi="Times New Roman" w:cs="Times New Roman"/>
                <w:noProof/>
                <w:sz w:val="24"/>
                <w:szCs w:val="24"/>
              </w:rPr>
              <w:t>56,17</w:t>
            </w:r>
          </w:p>
        </w:tc>
      </w:tr>
      <w:tr w:rsidR="002C78B3" w14:paraId="1EBEECE6" w14:textId="77777777" w:rsidTr="002C78B3">
        <w:tc>
          <w:tcPr>
            <w:tcW w:w="709" w:type="dxa"/>
            <w:vMerge/>
          </w:tcPr>
          <w:p w14:paraId="1B309F40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35A154B" w14:textId="1D92FFFC" w:rsidR="002C78B3" w:rsidRPr="00755948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27B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cky Putra Globalindo Tbk</w:t>
            </w:r>
          </w:p>
        </w:tc>
        <w:tc>
          <w:tcPr>
            <w:tcW w:w="986" w:type="dxa"/>
            <w:vAlign w:val="bottom"/>
          </w:tcPr>
          <w:p w14:paraId="21EFBD2F" w14:textId="17122189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756" w:type="dxa"/>
            <w:vAlign w:val="center"/>
          </w:tcPr>
          <w:p w14:paraId="05396CE0" w14:textId="468E351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5</w:t>
            </w:r>
          </w:p>
        </w:tc>
        <w:tc>
          <w:tcPr>
            <w:tcW w:w="769" w:type="dxa"/>
            <w:vAlign w:val="center"/>
          </w:tcPr>
          <w:p w14:paraId="071274B7" w14:textId="4891619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98</w:t>
            </w:r>
          </w:p>
        </w:tc>
        <w:tc>
          <w:tcPr>
            <w:tcW w:w="850" w:type="dxa"/>
            <w:vAlign w:val="center"/>
          </w:tcPr>
          <w:p w14:paraId="6A1451D1" w14:textId="5A030EC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,71</w:t>
            </w:r>
          </w:p>
        </w:tc>
        <w:tc>
          <w:tcPr>
            <w:tcW w:w="851" w:type="dxa"/>
            <w:vAlign w:val="bottom"/>
          </w:tcPr>
          <w:p w14:paraId="2893A7C1" w14:textId="11BCD73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3</w:t>
            </w:r>
          </w:p>
        </w:tc>
        <w:tc>
          <w:tcPr>
            <w:tcW w:w="992" w:type="dxa"/>
            <w:vAlign w:val="center"/>
          </w:tcPr>
          <w:p w14:paraId="43974F03" w14:textId="0D81525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10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922B62"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</w:p>
        </w:tc>
      </w:tr>
      <w:tr w:rsidR="002C78B3" w14:paraId="69AAB3DC" w14:textId="77777777" w:rsidTr="002C78B3">
        <w:tc>
          <w:tcPr>
            <w:tcW w:w="709" w:type="dxa"/>
            <w:vMerge/>
          </w:tcPr>
          <w:p w14:paraId="40AD20CD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4CD02C51" w14:textId="54C2ECB1" w:rsidR="002C78B3" w:rsidRPr="00C27B09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206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rya Citra Medi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bk</w:t>
            </w:r>
          </w:p>
        </w:tc>
        <w:tc>
          <w:tcPr>
            <w:tcW w:w="986" w:type="dxa"/>
            <w:vAlign w:val="bottom"/>
          </w:tcPr>
          <w:p w14:paraId="69410314" w14:textId="2D9D4369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0</w:t>
            </w:r>
          </w:p>
        </w:tc>
        <w:tc>
          <w:tcPr>
            <w:tcW w:w="756" w:type="dxa"/>
            <w:vAlign w:val="center"/>
          </w:tcPr>
          <w:p w14:paraId="7E20066E" w14:textId="5898B7D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6</w:t>
            </w:r>
          </w:p>
        </w:tc>
        <w:tc>
          <w:tcPr>
            <w:tcW w:w="769" w:type="dxa"/>
            <w:vAlign w:val="center"/>
          </w:tcPr>
          <w:p w14:paraId="2DA3A6F1" w14:textId="0C5ABBE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6</w:t>
            </w:r>
          </w:p>
        </w:tc>
        <w:tc>
          <w:tcPr>
            <w:tcW w:w="850" w:type="dxa"/>
            <w:vAlign w:val="center"/>
          </w:tcPr>
          <w:p w14:paraId="7A48447D" w14:textId="425AB88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53</w:t>
            </w:r>
          </w:p>
        </w:tc>
        <w:tc>
          <w:tcPr>
            <w:tcW w:w="851" w:type="dxa"/>
            <w:vAlign w:val="bottom"/>
          </w:tcPr>
          <w:p w14:paraId="4178608D" w14:textId="1498A7C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3</w:t>
            </w:r>
          </w:p>
        </w:tc>
        <w:tc>
          <w:tcPr>
            <w:tcW w:w="992" w:type="dxa"/>
            <w:vAlign w:val="center"/>
          </w:tcPr>
          <w:p w14:paraId="421CE5DA" w14:textId="3541C46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3,39</w:t>
            </w:r>
          </w:p>
        </w:tc>
      </w:tr>
      <w:tr w:rsidR="002C78B3" w14:paraId="72C2F07A" w14:textId="77777777" w:rsidTr="002C78B3">
        <w:tc>
          <w:tcPr>
            <w:tcW w:w="709" w:type="dxa"/>
            <w:vMerge/>
          </w:tcPr>
          <w:p w14:paraId="589A41DE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0DDCA2D" w14:textId="3B90669E" w:rsidR="002C78B3" w:rsidRPr="007206D1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25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lamat Sempurna Tbk</w:t>
            </w:r>
          </w:p>
        </w:tc>
        <w:tc>
          <w:tcPr>
            <w:tcW w:w="986" w:type="dxa"/>
            <w:vAlign w:val="bottom"/>
          </w:tcPr>
          <w:p w14:paraId="47A1E2BC" w14:textId="052FE74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1060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7</w:t>
            </w:r>
          </w:p>
        </w:tc>
        <w:tc>
          <w:tcPr>
            <w:tcW w:w="756" w:type="dxa"/>
            <w:vAlign w:val="center"/>
          </w:tcPr>
          <w:p w14:paraId="28841D97" w14:textId="75D2455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5622F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43</w:t>
            </w:r>
          </w:p>
        </w:tc>
        <w:tc>
          <w:tcPr>
            <w:tcW w:w="769" w:type="dxa"/>
            <w:vAlign w:val="center"/>
          </w:tcPr>
          <w:p w14:paraId="6F6FF4C8" w14:textId="0FE8183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  <w:tc>
          <w:tcPr>
            <w:tcW w:w="850" w:type="dxa"/>
            <w:vAlign w:val="center"/>
          </w:tcPr>
          <w:p w14:paraId="350E8F13" w14:textId="2D66749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,12</w:t>
            </w:r>
          </w:p>
        </w:tc>
        <w:tc>
          <w:tcPr>
            <w:tcW w:w="851" w:type="dxa"/>
            <w:vAlign w:val="bottom"/>
          </w:tcPr>
          <w:p w14:paraId="0A938D78" w14:textId="3F6863FD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11</w:t>
            </w:r>
          </w:p>
        </w:tc>
        <w:tc>
          <w:tcPr>
            <w:tcW w:w="992" w:type="dxa"/>
            <w:vAlign w:val="center"/>
          </w:tcPr>
          <w:p w14:paraId="59A6E598" w14:textId="37187E9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47</w:t>
            </w:r>
          </w:p>
        </w:tc>
      </w:tr>
      <w:tr w:rsidR="002C78B3" w14:paraId="2F2F72B3" w14:textId="77777777" w:rsidTr="002C78B3">
        <w:tc>
          <w:tcPr>
            <w:tcW w:w="709" w:type="dxa"/>
            <w:vMerge/>
          </w:tcPr>
          <w:p w14:paraId="55D3AC6A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48A337A" w14:textId="4A500FDA" w:rsidR="002C78B3" w:rsidRPr="0043253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07E6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ona Topas Tourism Industry</w:t>
            </w:r>
          </w:p>
        </w:tc>
        <w:tc>
          <w:tcPr>
            <w:tcW w:w="986" w:type="dxa"/>
            <w:vAlign w:val="bottom"/>
          </w:tcPr>
          <w:p w14:paraId="34E5A869" w14:textId="19C8DB0D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39</w:t>
            </w:r>
          </w:p>
        </w:tc>
        <w:tc>
          <w:tcPr>
            <w:tcW w:w="756" w:type="dxa"/>
            <w:vAlign w:val="center"/>
          </w:tcPr>
          <w:p w14:paraId="697A9CDC" w14:textId="1EBB135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1</w:t>
            </w:r>
          </w:p>
        </w:tc>
        <w:tc>
          <w:tcPr>
            <w:tcW w:w="769" w:type="dxa"/>
            <w:vAlign w:val="center"/>
          </w:tcPr>
          <w:p w14:paraId="1FE08029" w14:textId="55F4BFE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FC735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3</w:t>
            </w:r>
          </w:p>
        </w:tc>
        <w:tc>
          <w:tcPr>
            <w:tcW w:w="850" w:type="dxa"/>
            <w:vAlign w:val="center"/>
          </w:tcPr>
          <w:p w14:paraId="02A16F61" w14:textId="4E93219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5,15</w:t>
            </w:r>
          </w:p>
        </w:tc>
        <w:tc>
          <w:tcPr>
            <w:tcW w:w="851" w:type="dxa"/>
            <w:vAlign w:val="bottom"/>
          </w:tcPr>
          <w:p w14:paraId="063A7E7C" w14:textId="22D0C8B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D46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61</w:t>
            </w:r>
          </w:p>
        </w:tc>
        <w:tc>
          <w:tcPr>
            <w:tcW w:w="992" w:type="dxa"/>
            <w:vAlign w:val="center"/>
          </w:tcPr>
          <w:p w14:paraId="0D130EE7" w14:textId="41BDDC5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146</w:t>
            </w:r>
          </w:p>
        </w:tc>
      </w:tr>
      <w:tr w:rsidR="002C78B3" w14:paraId="7A15629C" w14:textId="77777777" w:rsidTr="002C78B3">
        <w:tc>
          <w:tcPr>
            <w:tcW w:w="709" w:type="dxa"/>
            <w:vMerge/>
          </w:tcPr>
          <w:p w14:paraId="60C9C419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774CC19" w14:textId="2174E512" w:rsidR="002C78B3" w:rsidRPr="00D07E66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unas Ridean Tbk</w:t>
            </w:r>
          </w:p>
        </w:tc>
        <w:tc>
          <w:tcPr>
            <w:tcW w:w="986" w:type="dxa"/>
            <w:vAlign w:val="bottom"/>
          </w:tcPr>
          <w:p w14:paraId="16C6ACD5" w14:textId="49883B0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2</w:t>
            </w:r>
          </w:p>
        </w:tc>
        <w:tc>
          <w:tcPr>
            <w:tcW w:w="756" w:type="dxa"/>
            <w:vAlign w:val="center"/>
          </w:tcPr>
          <w:p w14:paraId="5EE1215F" w14:textId="09E0D5E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9</w:t>
            </w:r>
          </w:p>
        </w:tc>
        <w:tc>
          <w:tcPr>
            <w:tcW w:w="769" w:type="dxa"/>
            <w:vAlign w:val="center"/>
          </w:tcPr>
          <w:p w14:paraId="7DCA29FA" w14:textId="2972F24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4</w:t>
            </w:r>
          </w:p>
        </w:tc>
        <w:tc>
          <w:tcPr>
            <w:tcW w:w="850" w:type="dxa"/>
            <w:vAlign w:val="center"/>
          </w:tcPr>
          <w:p w14:paraId="4FB94E4F" w14:textId="7D7B7C4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18</w:t>
            </w:r>
          </w:p>
        </w:tc>
        <w:tc>
          <w:tcPr>
            <w:tcW w:w="851" w:type="dxa"/>
            <w:vAlign w:val="bottom"/>
          </w:tcPr>
          <w:p w14:paraId="12FE1B85" w14:textId="3EAFD15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5</w:t>
            </w:r>
          </w:p>
        </w:tc>
        <w:tc>
          <w:tcPr>
            <w:tcW w:w="992" w:type="dxa"/>
            <w:vAlign w:val="center"/>
          </w:tcPr>
          <w:p w14:paraId="39728998" w14:textId="2BBA11B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5</w:t>
            </w:r>
          </w:p>
        </w:tc>
      </w:tr>
      <w:tr w:rsidR="002C78B3" w14:paraId="6C8645EB" w14:textId="77777777" w:rsidTr="002C78B3">
        <w:tc>
          <w:tcPr>
            <w:tcW w:w="709" w:type="dxa"/>
            <w:vMerge/>
          </w:tcPr>
          <w:p w14:paraId="05F865B6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2562A3ED" w14:textId="7635416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egra Indocabinet Tbk.</w:t>
            </w:r>
          </w:p>
        </w:tc>
        <w:tc>
          <w:tcPr>
            <w:tcW w:w="986" w:type="dxa"/>
            <w:vAlign w:val="bottom"/>
          </w:tcPr>
          <w:p w14:paraId="54378666" w14:textId="0A4DED1E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0</w:t>
            </w:r>
          </w:p>
        </w:tc>
        <w:tc>
          <w:tcPr>
            <w:tcW w:w="756" w:type="dxa"/>
            <w:vAlign w:val="center"/>
          </w:tcPr>
          <w:p w14:paraId="712BE5F2" w14:textId="1179EF3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43</w:t>
            </w:r>
          </w:p>
        </w:tc>
        <w:tc>
          <w:tcPr>
            <w:tcW w:w="769" w:type="dxa"/>
            <w:vAlign w:val="center"/>
          </w:tcPr>
          <w:p w14:paraId="3C216E86" w14:textId="39C5AD8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5</w:t>
            </w:r>
          </w:p>
        </w:tc>
        <w:tc>
          <w:tcPr>
            <w:tcW w:w="850" w:type="dxa"/>
            <w:vAlign w:val="center"/>
          </w:tcPr>
          <w:p w14:paraId="6999DD06" w14:textId="055CCB3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1</w:t>
            </w:r>
          </w:p>
        </w:tc>
        <w:tc>
          <w:tcPr>
            <w:tcW w:w="851" w:type="dxa"/>
            <w:vAlign w:val="bottom"/>
          </w:tcPr>
          <w:p w14:paraId="4EC120EC" w14:textId="79FFDD4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7</w:t>
            </w:r>
          </w:p>
        </w:tc>
        <w:tc>
          <w:tcPr>
            <w:tcW w:w="992" w:type="dxa"/>
            <w:vAlign w:val="center"/>
          </w:tcPr>
          <w:p w14:paraId="6218CD3B" w14:textId="1C46E18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2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99</w:t>
            </w:r>
          </w:p>
        </w:tc>
      </w:tr>
      <w:tr w:rsidR="002C78B3" w14:paraId="6DAD93ED" w14:textId="77777777" w:rsidTr="002C78B3">
        <w:tc>
          <w:tcPr>
            <w:tcW w:w="709" w:type="dxa"/>
            <w:vMerge/>
          </w:tcPr>
          <w:p w14:paraId="3CDFB1D7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CB6567A" w14:textId="3710DB7E" w:rsidR="002C78B3" w:rsidRPr="006A322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53C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rtadinata Abadi Tbk.</w:t>
            </w:r>
          </w:p>
        </w:tc>
        <w:tc>
          <w:tcPr>
            <w:tcW w:w="986" w:type="dxa"/>
            <w:vAlign w:val="bottom"/>
          </w:tcPr>
          <w:p w14:paraId="2A206A34" w14:textId="6A8E3C63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  <w:tc>
          <w:tcPr>
            <w:tcW w:w="756" w:type="dxa"/>
            <w:vAlign w:val="center"/>
          </w:tcPr>
          <w:p w14:paraId="38970550" w14:textId="0DDA8F43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6</w:t>
            </w:r>
          </w:p>
        </w:tc>
        <w:tc>
          <w:tcPr>
            <w:tcW w:w="769" w:type="dxa"/>
            <w:vAlign w:val="center"/>
          </w:tcPr>
          <w:p w14:paraId="14B39F4A" w14:textId="6F9F6AD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  <w:tc>
          <w:tcPr>
            <w:tcW w:w="850" w:type="dxa"/>
            <w:vAlign w:val="center"/>
          </w:tcPr>
          <w:p w14:paraId="49F28976" w14:textId="53ED328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7</w:t>
            </w:r>
          </w:p>
        </w:tc>
        <w:tc>
          <w:tcPr>
            <w:tcW w:w="851" w:type="dxa"/>
            <w:vAlign w:val="bottom"/>
          </w:tcPr>
          <w:p w14:paraId="78905AD1" w14:textId="67D9271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98</w:t>
            </w:r>
          </w:p>
        </w:tc>
        <w:tc>
          <w:tcPr>
            <w:tcW w:w="992" w:type="dxa"/>
            <w:vAlign w:val="center"/>
          </w:tcPr>
          <w:p w14:paraId="54F8F3CB" w14:textId="6647443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55,05</w:t>
            </w:r>
          </w:p>
        </w:tc>
      </w:tr>
      <w:tr w:rsidR="002C78B3" w14:paraId="21F68FF9" w14:textId="77777777" w:rsidTr="002C78B3">
        <w:tc>
          <w:tcPr>
            <w:tcW w:w="709" w:type="dxa"/>
            <w:vMerge/>
          </w:tcPr>
          <w:p w14:paraId="49FF48D5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199F203" w14:textId="0AFDF7E9" w:rsidR="002C78B3" w:rsidRPr="00D53CAF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rimelati Kencana Tbk.</w:t>
            </w:r>
          </w:p>
        </w:tc>
        <w:tc>
          <w:tcPr>
            <w:tcW w:w="986" w:type="dxa"/>
            <w:vAlign w:val="bottom"/>
          </w:tcPr>
          <w:p w14:paraId="69E646BD" w14:textId="6DAF8D69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9</w:t>
            </w:r>
          </w:p>
        </w:tc>
        <w:tc>
          <w:tcPr>
            <w:tcW w:w="756" w:type="dxa"/>
            <w:vAlign w:val="center"/>
          </w:tcPr>
          <w:p w14:paraId="42349ED8" w14:textId="14B6AA0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1</w:t>
            </w:r>
          </w:p>
        </w:tc>
        <w:tc>
          <w:tcPr>
            <w:tcW w:w="769" w:type="dxa"/>
            <w:vAlign w:val="center"/>
          </w:tcPr>
          <w:p w14:paraId="77BEAAAB" w14:textId="51D3710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4</w:t>
            </w:r>
          </w:p>
        </w:tc>
        <w:tc>
          <w:tcPr>
            <w:tcW w:w="850" w:type="dxa"/>
            <w:vAlign w:val="center"/>
          </w:tcPr>
          <w:p w14:paraId="68A65908" w14:textId="4DB869A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65</w:t>
            </w:r>
          </w:p>
        </w:tc>
        <w:tc>
          <w:tcPr>
            <w:tcW w:w="851" w:type="dxa"/>
            <w:vAlign w:val="bottom"/>
          </w:tcPr>
          <w:p w14:paraId="50B26BEF" w14:textId="10BC803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55</w:t>
            </w:r>
          </w:p>
        </w:tc>
        <w:tc>
          <w:tcPr>
            <w:tcW w:w="992" w:type="dxa"/>
            <w:vAlign w:val="center"/>
          </w:tcPr>
          <w:p w14:paraId="67E39C78" w14:textId="5711176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</w:t>
            </w:r>
            <w:r w:rsidRPr="00440897">
              <w:rPr>
                <w:rFonts w:ascii="Times New Roman" w:hAnsi="Times New Roman" w:cs="Times New Roman"/>
                <w:noProof/>
                <w:sz w:val="24"/>
                <w:szCs w:val="24"/>
              </w:rPr>
              <w:t>7,80</w:t>
            </w:r>
          </w:p>
        </w:tc>
      </w:tr>
      <w:tr w:rsidR="002C78B3" w14:paraId="778E4988" w14:textId="77777777" w:rsidTr="002C78B3">
        <w:tc>
          <w:tcPr>
            <w:tcW w:w="709" w:type="dxa"/>
            <w:vMerge/>
          </w:tcPr>
          <w:p w14:paraId="77D27475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FCAB519" w14:textId="28A7D65A" w:rsidR="002C78B3" w:rsidRPr="006A322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A32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Digital Entertainment Tbk.</w:t>
            </w:r>
          </w:p>
        </w:tc>
        <w:tc>
          <w:tcPr>
            <w:tcW w:w="986" w:type="dxa"/>
            <w:vAlign w:val="bottom"/>
          </w:tcPr>
          <w:p w14:paraId="7E925F03" w14:textId="02D0E11F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6</w:t>
            </w:r>
          </w:p>
        </w:tc>
        <w:tc>
          <w:tcPr>
            <w:tcW w:w="756" w:type="dxa"/>
            <w:vAlign w:val="center"/>
          </w:tcPr>
          <w:p w14:paraId="5053FB9D" w14:textId="3EA47F5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6</w:t>
            </w:r>
          </w:p>
        </w:tc>
        <w:tc>
          <w:tcPr>
            <w:tcW w:w="769" w:type="dxa"/>
            <w:vAlign w:val="center"/>
          </w:tcPr>
          <w:p w14:paraId="40E883E3" w14:textId="37A51F1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10</w:t>
            </w:r>
          </w:p>
        </w:tc>
        <w:tc>
          <w:tcPr>
            <w:tcW w:w="850" w:type="dxa"/>
            <w:vAlign w:val="center"/>
          </w:tcPr>
          <w:p w14:paraId="33186ABD" w14:textId="36BA8BEE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69</w:t>
            </w:r>
          </w:p>
        </w:tc>
        <w:tc>
          <w:tcPr>
            <w:tcW w:w="851" w:type="dxa"/>
            <w:vAlign w:val="bottom"/>
          </w:tcPr>
          <w:p w14:paraId="4AC3B53E" w14:textId="2A90351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51</w:t>
            </w:r>
          </w:p>
        </w:tc>
        <w:tc>
          <w:tcPr>
            <w:tcW w:w="992" w:type="dxa"/>
            <w:vAlign w:val="center"/>
          </w:tcPr>
          <w:p w14:paraId="510CEA88" w14:textId="30997FD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EB18E5">
              <w:rPr>
                <w:rFonts w:ascii="Times New Roman" w:hAnsi="Times New Roman" w:cs="Times New Roman"/>
                <w:noProof/>
                <w:sz w:val="24"/>
                <w:szCs w:val="24"/>
              </w:rPr>
              <w:t>29,69</w:t>
            </w:r>
          </w:p>
        </w:tc>
      </w:tr>
      <w:tr w:rsidR="002C78B3" w14:paraId="255A6BE8" w14:textId="77777777" w:rsidTr="002C78B3">
        <w:tc>
          <w:tcPr>
            <w:tcW w:w="709" w:type="dxa"/>
            <w:vMerge/>
          </w:tcPr>
          <w:p w14:paraId="1E26E727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557E8554" w14:textId="18EA710F" w:rsidR="002C78B3" w:rsidRPr="006A3225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p Aktif Adiperkasa Tbk.</w:t>
            </w:r>
          </w:p>
        </w:tc>
        <w:tc>
          <w:tcPr>
            <w:tcW w:w="986" w:type="dxa"/>
            <w:vAlign w:val="bottom"/>
          </w:tcPr>
          <w:p w14:paraId="71CDD043" w14:textId="22590C00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4</w:t>
            </w:r>
          </w:p>
        </w:tc>
        <w:tc>
          <w:tcPr>
            <w:tcW w:w="756" w:type="dxa"/>
            <w:vAlign w:val="center"/>
          </w:tcPr>
          <w:p w14:paraId="7FBB97FE" w14:textId="47B709E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5</w:t>
            </w:r>
          </w:p>
        </w:tc>
        <w:tc>
          <w:tcPr>
            <w:tcW w:w="769" w:type="dxa"/>
            <w:vAlign w:val="center"/>
          </w:tcPr>
          <w:p w14:paraId="5AC2DCA3" w14:textId="54A6C2F8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6</w:t>
            </w:r>
          </w:p>
        </w:tc>
        <w:tc>
          <w:tcPr>
            <w:tcW w:w="850" w:type="dxa"/>
            <w:vAlign w:val="center"/>
          </w:tcPr>
          <w:p w14:paraId="009752AE" w14:textId="2D96F5E4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97</w:t>
            </w:r>
          </w:p>
        </w:tc>
        <w:tc>
          <w:tcPr>
            <w:tcW w:w="851" w:type="dxa"/>
            <w:vAlign w:val="bottom"/>
          </w:tcPr>
          <w:p w14:paraId="484B7B2F" w14:textId="7951B581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,64</w:t>
            </w:r>
          </w:p>
        </w:tc>
        <w:tc>
          <w:tcPr>
            <w:tcW w:w="992" w:type="dxa"/>
            <w:vAlign w:val="center"/>
          </w:tcPr>
          <w:p w14:paraId="12C186BB" w14:textId="67B3FA6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412</w:t>
            </w:r>
          </w:p>
        </w:tc>
      </w:tr>
      <w:tr w:rsidR="002C78B3" w14:paraId="3269BEEA" w14:textId="77777777" w:rsidTr="002C78B3">
        <w:tc>
          <w:tcPr>
            <w:tcW w:w="709" w:type="dxa"/>
            <w:vMerge/>
          </w:tcPr>
          <w:p w14:paraId="24441C25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63F87974" w14:textId="1DCDED2E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D Pictures Tbk.</w:t>
            </w:r>
          </w:p>
        </w:tc>
        <w:tc>
          <w:tcPr>
            <w:tcW w:w="986" w:type="dxa"/>
            <w:vAlign w:val="bottom"/>
          </w:tcPr>
          <w:p w14:paraId="4E5831F4" w14:textId="4D2E1625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0</w:t>
            </w:r>
          </w:p>
        </w:tc>
        <w:tc>
          <w:tcPr>
            <w:tcW w:w="756" w:type="dxa"/>
            <w:vAlign w:val="center"/>
          </w:tcPr>
          <w:p w14:paraId="28813D2D" w14:textId="5404753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41</w:t>
            </w:r>
          </w:p>
        </w:tc>
        <w:tc>
          <w:tcPr>
            <w:tcW w:w="769" w:type="dxa"/>
            <w:vAlign w:val="center"/>
          </w:tcPr>
          <w:p w14:paraId="0114B188" w14:textId="1C928979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  <w:tc>
          <w:tcPr>
            <w:tcW w:w="850" w:type="dxa"/>
            <w:vAlign w:val="center"/>
          </w:tcPr>
          <w:p w14:paraId="11EB5B24" w14:textId="1363E9CC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,73</w:t>
            </w:r>
          </w:p>
        </w:tc>
        <w:tc>
          <w:tcPr>
            <w:tcW w:w="851" w:type="dxa"/>
            <w:vAlign w:val="bottom"/>
          </w:tcPr>
          <w:p w14:paraId="0D14386B" w14:textId="4EAD034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11</w:t>
            </w:r>
          </w:p>
        </w:tc>
        <w:tc>
          <w:tcPr>
            <w:tcW w:w="992" w:type="dxa"/>
            <w:vAlign w:val="center"/>
          </w:tcPr>
          <w:p w14:paraId="5BC512A9" w14:textId="7E9B634A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6,89</w:t>
            </w:r>
          </w:p>
        </w:tc>
      </w:tr>
      <w:tr w:rsidR="002C78B3" w14:paraId="582E5FC5" w14:textId="77777777" w:rsidTr="002C78B3">
        <w:tc>
          <w:tcPr>
            <w:tcW w:w="709" w:type="dxa"/>
            <w:vMerge/>
          </w:tcPr>
          <w:p w14:paraId="6EAE8483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381E848F" w14:textId="061CE269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C Vision Networks Tbk.</w:t>
            </w:r>
          </w:p>
        </w:tc>
        <w:tc>
          <w:tcPr>
            <w:tcW w:w="986" w:type="dxa"/>
            <w:vAlign w:val="bottom"/>
          </w:tcPr>
          <w:p w14:paraId="05D03C3E" w14:textId="7C14787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9</w:t>
            </w:r>
          </w:p>
        </w:tc>
        <w:tc>
          <w:tcPr>
            <w:tcW w:w="756" w:type="dxa"/>
            <w:vAlign w:val="center"/>
          </w:tcPr>
          <w:p w14:paraId="20A3C548" w14:textId="4A1231B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  <w:tc>
          <w:tcPr>
            <w:tcW w:w="769" w:type="dxa"/>
            <w:vAlign w:val="center"/>
          </w:tcPr>
          <w:p w14:paraId="45D41BD2" w14:textId="3CB0B79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3</w:t>
            </w:r>
          </w:p>
        </w:tc>
        <w:tc>
          <w:tcPr>
            <w:tcW w:w="850" w:type="dxa"/>
            <w:vAlign w:val="center"/>
          </w:tcPr>
          <w:p w14:paraId="753C17C2" w14:textId="7B0CF2E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,24</w:t>
            </w:r>
          </w:p>
        </w:tc>
        <w:tc>
          <w:tcPr>
            <w:tcW w:w="851" w:type="dxa"/>
            <w:vAlign w:val="bottom"/>
          </w:tcPr>
          <w:p w14:paraId="1D6870D4" w14:textId="5E62DC4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04</w:t>
            </w:r>
          </w:p>
        </w:tc>
        <w:tc>
          <w:tcPr>
            <w:tcW w:w="992" w:type="dxa"/>
            <w:vAlign w:val="center"/>
          </w:tcPr>
          <w:p w14:paraId="4ABD3887" w14:textId="2A3D0E76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,92</w:t>
            </w:r>
          </w:p>
        </w:tc>
      </w:tr>
      <w:tr w:rsidR="002C78B3" w14:paraId="2B602C7C" w14:textId="77777777" w:rsidTr="002C78B3">
        <w:tc>
          <w:tcPr>
            <w:tcW w:w="709" w:type="dxa"/>
            <w:vMerge/>
          </w:tcPr>
          <w:p w14:paraId="7D06E0AE" w14:textId="77777777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</w:p>
        </w:tc>
        <w:tc>
          <w:tcPr>
            <w:tcW w:w="3443" w:type="dxa"/>
          </w:tcPr>
          <w:p w14:paraId="0BE66E52" w14:textId="23976CC3" w:rsidR="002C78B3" w:rsidRPr="00154DEE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54DE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ocycle Technology Group Tbk.</w:t>
            </w:r>
          </w:p>
        </w:tc>
        <w:tc>
          <w:tcPr>
            <w:tcW w:w="986" w:type="dxa"/>
            <w:vAlign w:val="bottom"/>
          </w:tcPr>
          <w:p w14:paraId="2223040D" w14:textId="385F0E3B" w:rsidR="002C78B3" w:rsidRPr="00F759B0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759B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9</w:t>
            </w:r>
          </w:p>
        </w:tc>
        <w:tc>
          <w:tcPr>
            <w:tcW w:w="756" w:type="dxa"/>
            <w:vAlign w:val="center"/>
          </w:tcPr>
          <w:p w14:paraId="345F2C68" w14:textId="370B5A02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34DC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4</w:t>
            </w:r>
          </w:p>
        </w:tc>
        <w:tc>
          <w:tcPr>
            <w:tcW w:w="769" w:type="dxa"/>
            <w:vAlign w:val="center"/>
          </w:tcPr>
          <w:p w14:paraId="423768C6" w14:textId="627F93B0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6B43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41</w:t>
            </w:r>
          </w:p>
        </w:tc>
        <w:tc>
          <w:tcPr>
            <w:tcW w:w="850" w:type="dxa"/>
            <w:vAlign w:val="center"/>
          </w:tcPr>
          <w:p w14:paraId="62BB4959" w14:textId="3ACF5FCF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264F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,26</w:t>
            </w:r>
          </w:p>
        </w:tc>
        <w:tc>
          <w:tcPr>
            <w:tcW w:w="851" w:type="dxa"/>
            <w:vAlign w:val="bottom"/>
          </w:tcPr>
          <w:p w14:paraId="45F9B7DE" w14:textId="11AA9AAB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 w:rsidRPr="004966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63</w:t>
            </w:r>
          </w:p>
        </w:tc>
        <w:tc>
          <w:tcPr>
            <w:tcW w:w="992" w:type="dxa"/>
            <w:vAlign w:val="center"/>
          </w:tcPr>
          <w:p w14:paraId="180FA601" w14:textId="03609305" w:rsidR="002C78B3" w:rsidRDefault="002C78B3" w:rsidP="002C78B3">
            <w:pPr>
              <w:widowControl w:val="0"/>
              <w:tabs>
                <w:tab w:val="left" w:pos="851"/>
              </w:tabs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-20,13</w:t>
            </w:r>
          </w:p>
        </w:tc>
      </w:tr>
    </w:tbl>
    <w:p w14:paraId="56867823" w14:textId="77777777" w:rsidR="009C6105" w:rsidRPr="009C6105" w:rsidRDefault="009C6105" w:rsidP="009C6105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00D9B43D" w14:textId="07FEB8E4" w:rsidR="00830A1E" w:rsidRDefault="00830A1E" w:rsidP="00E6216D">
      <w:pPr>
        <w:widowControl w:val="0"/>
        <w:tabs>
          <w:tab w:val="left" w:pos="851"/>
        </w:tabs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207C0CB" w14:textId="4DF0C64B" w:rsidR="00830A1E" w:rsidRPr="007E7D5D" w:rsidRDefault="00830A1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6C0B490F" w14:textId="334F182A" w:rsidR="004A0787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830A1E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830A1E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830A1E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830A1E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9</w:t>
      </w:r>
      <w:r w:rsidRPr="00830A1E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47A2C713" w14:textId="671709AC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Hasil Uji Statistic Deskriptif</w:t>
      </w:r>
    </w:p>
    <w:tbl>
      <w:tblPr>
        <w:tblpPr w:leftFromText="180" w:rightFromText="180" w:bottomFromText="160" w:vertAnchor="text" w:horzAnchor="margin" w:tblpY="12"/>
        <w:tblW w:w="684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1"/>
        <w:gridCol w:w="854"/>
        <w:gridCol w:w="989"/>
        <w:gridCol w:w="1016"/>
        <w:gridCol w:w="945"/>
        <w:gridCol w:w="1335"/>
      </w:tblGrid>
      <w:tr w:rsidR="00830A1E" w14:paraId="4FFE2086" w14:textId="77777777" w:rsidTr="00830A1E">
        <w:trPr>
          <w:cantSplit/>
          <w:trHeight w:val="432"/>
        </w:trPr>
        <w:tc>
          <w:tcPr>
            <w:tcW w:w="6840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14:paraId="6B0C3FF2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Theme="majorHAnsi" w:hAnsiTheme="majorHAnsi" w:cstheme="majorHAnsi"/>
                <w:b/>
                <w:bCs/>
              </w:rPr>
            </w:pPr>
            <w:r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Descriptive Statistics</w:t>
            </w:r>
          </w:p>
        </w:tc>
      </w:tr>
      <w:tr w:rsidR="00830A1E" w14:paraId="628CF3C9" w14:textId="77777777" w:rsidTr="00830A1E">
        <w:trPr>
          <w:cantSplit/>
          <w:trHeight w:val="249"/>
        </w:trPr>
        <w:tc>
          <w:tcPr>
            <w:tcW w:w="1701" w:type="dxa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63328706" w14:textId="77777777" w:rsidR="00830A1E" w:rsidRDefault="00830A1E" w:rsidP="00830A1E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4" w:type="dxa"/>
            <w:tcBorders>
              <w:top w:val="single" w:sz="18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2472E2EC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989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6678473B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inimum</w:t>
            </w:r>
          </w:p>
        </w:tc>
        <w:tc>
          <w:tcPr>
            <w:tcW w:w="1016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2F5197EC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ximum</w:t>
            </w:r>
          </w:p>
        </w:tc>
        <w:tc>
          <w:tcPr>
            <w:tcW w:w="945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683E0B61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335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2F476F7E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</w:tr>
      <w:tr w:rsidR="00830A1E" w14:paraId="729900D0" w14:textId="77777777" w:rsidTr="00830A1E">
        <w:trPr>
          <w:cantSplit/>
          <w:trHeight w:val="467"/>
        </w:trPr>
        <w:tc>
          <w:tcPr>
            <w:tcW w:w="1701" w:type="dxa"/>
            <w:tcBorders>
              <w:top w:val="single" w:sz="4" w:space="0" w:color="auto"/>
              <w:left w:val="single" w:sz="18" w:space="0" w:color="auto"/>
              <w:bottom w:val="nil"/>
              <w:right w:val="single" w:sz="12" w:space="0" w:color="auto"/>
            </w:tcBorders>
            <w:shd w:val="clear" w:color="auto" w:fill="FFFFFF" w:themeFill="background1"/>
            <w:hideMark/>
          </w:tcPr>
          <w:p w14:paraId="54715D01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Earning Per Share</w:t>
            </w:r>
          </w:p>
        </w:tc>
        <w:tc>
          <w:tcPr>
            <w:tcW w:w="854" w:type="dxa"/>
            <w:tcBorders>
              <w:top w:val="single" w:sz="4" w:space="0" w:color="auto"/>
              <w:left w:val="single" w:sz="12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14:paraId="1C09DA4A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98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14:paraId="41080414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397,00</w:t>
            </w:r>
          </w:p>
        </w:tc>
        <w:tc>
          <w:tcPr>
            <w:tcW w:w="10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14:paraId="6B9139C5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82,00</w:t>
            </w:r>
          </w:p>
        </w:tc>
        <w:tc>
          <w:tcPr>
            <w:tcW w:w="94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14:paraId="3D6237D9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2,461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7C054E47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6,24043</w:t>
            </w:r>
          </w:p>
        </w:tc>
      </w:tr>
      <w:tr w:rsidR="00830A1E" w14:paraId="4331C31D" w14:textId="77777777" w:rsidTr="00830A1E">
        <w:trPr>
          <w:cantSplit/>
          <w:trHeight w:val="191"/>
        </w:trPr>
        <w:tc>
          <w:tcPr>
            <w:tcW w:w="1701" w:type="dxa"/>
            <w:tcBorders>
              <w:top w:val="nil"/>
              <w:left w:val="single" w:sz="18" w:space="0" w:color="auto"/>
              <w:bottom w:val="single" w:sz="18" w:space="0" w:color="auto"/>
              <w:right w:val="single" w:sz="12" w:space="0" w:color="auto"/>
            </w:tcBorders>
            <w:shd w:val="clear" w:color="auto" w:fill="FFFFFF" w:themeFill="background1"/>
            <w:hideMark/>
          </w:tcPr>
          <w:p w14:paraId="72C111B0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alid N (listwise)</w:t>
            </w:r>
          </w:p>
        </w:tc>
        <w:tc>
          <w:tcPr>
            <w:tcW w:w="854" w:type="dxa"/>
            <w:tcBorders>
              <w:top w:val="nil"/>
              <w:left w:val="single" w:sz="12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hideMark/>
          </w:tcPr>
          <w:p w14:paraId="73D07CF4" w14:textId="77777777" w:rsidR="00830A1E" w:rsidRDefault="00830A1E" w:rsidP="00830A1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989" w:type="dxa"/>
            <w:tcBorders>
              <w:top w:val="nil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0568BC3" w14:textId="77777777" w:rsidR="00830A1E" w:rsidRDefault="00830A1E" w:rsidP="00830A1E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6" w:type="dxa"/>
            <w:tcBorders>
              <w:top w:val="nil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33C79B4" w14:textId="77777777" w:rsidR="00830A1E" w:rsidRDefault="00830A1E" w:rsidP="00830A1E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5" w:type="dxa"/>
            <w:tcBorders>
              <w:top w:val="nil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215BB45" w14:textId="77777777" w:rsidR="00830A1E" w:rsidRDefault="00830A1E" w:rsidP="00830A1E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5" w:type="dxa"/>
            <w:tcBorders>
              <w:top w:val="nil"/>
              <w:left w:val="single" w:sz="4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06BE077C" w14:textId="77777777" w:rsidR="00830A1E" w:rsidRDefault="00830A1E" w:rsidP="00830A1E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F5959AE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609070CF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056ED36C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3304371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FAA83E6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vertAnchor="text" w:horzAnchor="margin" w:tblpY="16"/>
        <w:tblW w:w="681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94"/>
        <w:gridCol w:w="667"/>
        <w:gridCol w:w="1052"/>
        <w:gridCol w:w="1080"/>
        <w:gridCol w:w="1006"/>
        <w:gridCol w:w="1311"/>
      </w:tblGrid>
      <w:tr w:rsidR="00830A1E" w14:paraId="1E179458" w14:textId="77777777" w:rsidTr="00830A1E">
        <w:trPr>
          <w:cantSplit/>
          <w:trHeight w:val="391"/>
        </w:trPr>
        <w:tc>
          <w:tcPr>
            <w:tcW w:w="6810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  <w:hideMark/>
          </w:tcPr>
          <w:p w14:paraId="27666403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Descriptive Statistics</w:t>
            </w:r>
          </w:p>
        </w:tc>
      </w:tr>
      <w:tr w:rsidR="00830A1E" w14:paraId="6F4057D8" w14:textId="77777777" w:rsidTr="00830A1E">
        <w:trPr>
          <w:cantSplit/>
          <w:trHeight w:val="371"/>
        </w:trPr>
        <w:tc>
          <w:tcPr>
            <w:tcW w:w="1694" w:type="dxa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14:paraId="09A2B1DD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418E201C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052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0472AE30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inimum</w:t>
            </w:r>
          </w:p>
        </w:tc>
        <w:tc>
          <w:tcPr>
            <w:tcW w:w="1080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3E911D03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ximum</w:t>
            </w:r>
          </w:p>
        </w:tc>
        <w:tc>
          <w:tcPr>
            <w:tcW w:w="1006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6012D10F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311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4CEB058A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</w:tr>
      <w:tr w:rsidR="00830A1E" w14:paraId="1C40124D" w14:textId="77777777" w:rsidTr="00830A1E">
        <w:trPr>
          <w:cantSplit/>
          <w:trHeight w:val="391"/>
        </w:trPr>
        <w:tc>
          <w:tcPr>
            <w:tcW w:w="1694" w:type="dxa"/>
            <w:tcBorders>
              <w:top w:val="single" w:sz="8" w:space="0" w:color="auto"/>
              <w:left w:val="single" w:sz="18" w:space="0" w:color="auto"/>
              <w:bottom w:val="nil"/>
              <w:right w:val="single" w:sz="8" w:space="0" w:color="auto"/>
            </w:tcBorders>
            <w:hideMark/>
          </w:tcPr>
          <w:p w14:paraId="1276FC12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inancial Leverage</w:t>
            </w:r>
          </w:p>
        </w:tc>
        <w:tc>
          <w:tcPr>
            <w:tcW w:w="667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79B10917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1052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17B6AD4C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14,99</w:t>
            </w:r>
          </w:p>
        </w:tc>
        <w:tc>
          <w:tcPr>
            <w:tcW w:w="108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5622EC7D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,62</w:t>
            </w:r>
          </w:p>
        </w:tc>
        <w:tc>
          <w:tcPr>
            <w:tcW w:w="1006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14D753E0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8182</w:t>
            </w:r>
          </w:p>
        </w:tc>
        <w:tc>
          <w:tcPr>
            <w:tcW w:w="1311" w:type="dxa"/>
            <w:tcBorders>
              <w:top w:val="single" w:sz="8" w:space="0" w:color="auto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23B97166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,65664</w:t>
            </w:r>
          </w:p>
        </w:tc>
      </w:tr>
      <w:tr w:rsidR="00830A1E" w14:paraId="4B9845C4" w14:textId="77777777" w:rsidTr="00830A1E">
        <w:trPr>
          <w:cantSplit/>
          <w:trHeight w:val="391"/>
        </w:trPr>
        <w:tc>
          <w:tcPr>
            <w:tcW w:w="1694" w:type="dxa"/>
            <w:tcBorders>
              <w:top w:val="nil"/>
              <w:left w:val="single" w:sz="18" w:space="0" w:color="auto"/>
              <w:bottom w:val="single" w:sz="18" w:space="0" w:color="auto"/>
              <w:right w:val="single" w:sz="8" w:space="0" w:color="auto"/>
            </w:tcBorders>
            <w:hideMark/>
          </w:tcPr>
          <w:p w14:paraId="610AC8F2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alid N (listwise)</w:t>
            </w:r>
          </w:p>
        </w:tc>
        <w:tc>
          <w:tcPr>
            <w:tcW w:w="667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75CBD5DC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1052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center"/>
          </w:tcPr>
          <w:p w14:paraId="27D852FB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center"/>
          </w:tcPr>
          <w:p w14:paraId="30F43CFA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6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center"/>
          </w:tcPr>
          <w:p w14:paraId="24D41BD6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1" w:type="dxa"/>
            <w:tcBorders>
              <w:top w:val="nil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783CB27C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1BD95429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E000844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01C4325B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68548375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bottomFromText="160" w:vertAnchor="text" w:horzAnchor="margin" w:tblpY="180"/>
        <w:tblW w:w="68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2"/>
        <w:gridCol w:w="728"/>
        <w:gridCol w:w="1013"/>
        <w:gridCol w:w="1042"/>
        <w:gridCol w:w="969"/>
        <w:gridCol w:w="1356"/>
      </w:tblGrid>
      <w:tr w:rsidR="00830A1E" w14:paraId="18D09C3D" w14:textId="77777777" w:rsidTr="00830A1E">
        <w:trPr>
          <w:cantSplit/>
          <w:trHeight w:val="391"/>
        </w:trPr>
        <w:tc>
          <w:tcPr>
            <w:tcW w:w="6810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  <w:hideMark/>
          </w:tcPr>
          <w:p w14:paraId="51ADEFAD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Descriptive Statistics</w:t>
            </w:r>
          </w:p>
        </w:tc>
      </w:tr>
      <w:tr w:rsidR="00830A1E" w14:paraId="428F103B" w14:textId="77777777" w:rsidTr="00830A1E">
        <w:trPr>
          <w:cantSplit/>
          <w:trHeight w:val="391"/>
        </w:trPr>
        <w:tc>
          <w:tcPr>
            <w:tcW w:w="1702" w:type="dxa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6068237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8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12BE3859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013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268462EF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inimum</w:t>
            </w:r>
          </w:p>
        </w:tc>
        <w:tc>
          <w:tcPr>
            <w:tcW w:w="1042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3FD431EE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ximum</w:t>
            </w:r>
          </w:p>
        </w:tc>
        <w:tc>
          <w:tcPr>
            <w:tcW w:w="969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4A8C5FC3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356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06428FB0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</w:tr>
      <w:tr w:rsidR="00830A1E" w14:paraId="0DF8373C" w14:textId="77777777" w:rsidTr="00830A1E">
        <w:trPr>
          <w:cantSplit/>
          <w:trHeight w:val="391"/>
        </w:trPr>
        <w:tc>
          <w:tcPr>
            <w:tcW w:w="1702" w:type="dxa"/>
            <w:tcBorders>
              <w:top w:val="single" w:sz="4" w:space="0" w:color="auto"/>
              <w:left w:val="single" w:sz="18" w:space="0" w:color="auto"/>
              <w:bottom w:val="nil"/>
              <w:right w:val="single" w:sz="4" w:space="0" w:color="auto"/>
            </w:tcBorders>
            <w:hideMark/>
          </w:tcPr>
          <w:p w14:paraId="056E713E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urrent Ratio</w:t>
            </w:r>
          </w:p>
        </w:tc>
        <w:tc>
          <w:tcPr>
            <w:tcW w:w="72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14:paraId="78FB07C6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101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14:paraId="5166363B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30</w:t>
            </w:r>
          </w:p>
        </w:tc>
        <w:tc>
          <w:tcPr>
            <w:tcW w:w="10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14:paraId="593B66A6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,79</w:t>
            </w:r>
          </w:p>
        </w:tc>
        <w:tc>
          <w:tcPr>
            <w:tcW w:w="96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14:paraId="56DDD9C0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8306</w:t>
            </w: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17F786B9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71628</w:t>
            </w:r>
          </w:p>
        </w:tc>
      </w:tr>
      <w:tr w:rsidR="00830A1E" w14:paraId="27A70AAB" w14:textId="77777777" w:rsidTr="00830A1E">
        <w:trPr>
          <w:cantSplit/>
          <w:trHeight w:val="391"/>
        </w:trPr>
        <w:tc>
          <w:tcPr>
            <w:tcW w:w="1702" w:type="dxa"/>
            <w:tcBorders>
              <w:top w:val="nil"/>
              <w:left w:val="single" w:sz="18" w:space="0" w:color="auto"/>
              <w:bottom w:val="single" w:sz="18" w:space="0" w:color="auto"/>
              <w:right w:val="single" w:sz="4" w:space="0" w:color="auto"/>
            </w:tcBorders>
            <w:hideMark/>
          </w:tcPr>
          <w:p w14:paraId="066BABFA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alid N (listwise)</w:t>
            </w:r>
          </w:p>
        </w:tc>
        <w:tc>
          <w:tcPr>
            <w:tcW w:w="728" w:type="dxa"/>
            <w:tcBorders>
              <w:top w:val="nil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hideMark/>
          </w:tcPr>
          <w:p w14:paraId="6BB14B9E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BAED647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2" w:type="dxa"/>
            <w:tcBorders>
              <w:top w:val="nil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D5F083B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9" w:type="dxa"/>
            <w:tcBorders>
              <w:top w:val="nil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1CBA03D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6" w:type="dxa"/>
            <w:tcBorders>
              <w:top w:val="nil"/>
              <w:left w:val="single" w:sz="4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0BCF3814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5A1810C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7D9E2C2D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1665D82A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525AE72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57EB4A5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bottomFromText="160" w:vertAnchor="text" w:horzAnchor="margin" w:tblpY="50"/>
        <w:tblW w:w="678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41"/>
        <w:gridCol w:w="717"/>
        <w:gridCol w:w="975"/>
        <w:gridCol w:w="1002"/>
        <w:gridCol w:w="933"/>
        <w:gridCol w:w="1312"/>
      </w:tblGrid>
      <w:tr w:rsidR="00830A1E" w14:paraId="6E38E84B" w14:textId="77777777" w:rsidTr="00830A1E">
        <w:trPr>
          <w:cantSplit/>
          <w:trHeight w:val="399"/>
        </w:trPr>
        <w:tc>
          <w:tcPr>
            <w:tcW w:w="6780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  <w:hideMark/>
          </w:tcPr>
          <w:p w14:paraId="713A8CCF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Descriptive Statistics</w:t>
            </w:r>
          </w:p>
        </w:tc>
      </w:tr>
      <w:tr w:rsidR="00830A1E" w14:paraId="61C69BD7" w14:textId="77777777" w:rsidTr="00830A1E">
        <w:trPr>
          <w:cantSplit/>
          <w:trHeight w:val="379"/>
        </w:trPr>
        <w:tc>
          <w:tcPr>
            <w:tcW w:w="1841" w:type="dxa"/>
            <w:tcBorders>
              <w:top w:val="single" w:sz="18" w:space="0" w:color="auto"/>
              <w:left w:val="single" w:sz="18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18347245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7" w:type="dxa"/>
            <w:tcBorders>
              <w:top w:val="single" w:sz="18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  <w:hideMark/>
          </w:tcPr>
          <w:p w14:paraId="2F107FA2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975" w:type="dxa"/>
            <w:tcBorders>
              <w:top w:val="single" w:sz="18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  <w:hideMark/>
          </w:tcPr>
          <w:p w14:paraId="26FD3708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inimum</w:t>
            </w:r>
          </w:p>
        </w:tc>
        <w:tc>
          <w:tcPr>
            <w:tcW w:w="1002" w:type="dxa"/>
            <w:tcBorders>
              <w:top w:val="single" w:sz="18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  <w:hideMark/>
          </w:tcPr>
          <w:p w14:paraId="5B34E4D4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ximum</w:t>
            </w:r>
          </w:p>
        </w:tc>
        <w:tc>
          <w:tcPr>
            <w:tcW w:w="933" w:type="dxa"/>
            <w:tcBorders>
              <w:top w:val="single" w:sz="18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  <w:hideMark/>
          </w:tcPr>
          <w:p w14:paraId="173B7854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312" w:type="dxa"/>
            <w:tcBorders>
              <w:top w:val="single" w:sz="18" w:space="0" w:color="auto"/>
              <w:left w:val="single" w:sz="12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5F83E3CA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</w:tr>
      <w:tr w:rsidR="00830A1E" w14:paraId="62ADC051" w14:textId="77777777" w:rsidTr="00830A1E">
        <w:trPr>
          <w:cantSplit/>
          <w:trHeight w:val="399"/>
        </w:trPr>
        <w:tc>
          <w:tcPr>
            <w:tcW w:w="1841" w:type="dxa"/>
            <w:tcBorders>
              <w:top w:val="single" w:sz="12" w:space="0" w:color="auto"/>
              <w:left w:val="single" w:sz="18" w:space="0" w:color="auto"/>
              <w:bottom w:val="nil"/>
              <w:right w:val="single" w:sz="12" w:space="0" w:color="auto"/>
            </w:tcBorders>
            <w:hideMark/>
          </w:tcPr>
          <w:p w14:paraId="1B5570AF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bt to Equity Ratio</w:t>
            </w:r>
          </w:p>
        </w:tc>
        <w:tc>
          <w:tcPr>
            <w:tcW w:w="717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hideMark/>
          </w:tcPr>
          <w:p w14:paraId="37D09A6E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975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hideMark/>
          </w:tcPr>
          <w:p w14:paraId="58C131EB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2</w:t>
            </w:r>
          </w:p>
        </w:tc>
        <w:tc>
          <w:tcPr>
            <w:tcW w:w="1002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hideMark/>
          </w:tcPr>
          <w:p w14:paraId="06A4FAE9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,87</w:t>
            </w:r>
          </w:p>
        </w:tc>
        <w:tc>
          <w:tcPr>
            <w:tcW w:w="933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hideMark/>
          </w:tcPr>
          <w:p w14:paraId="023A7DC3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,2594</w:t>
            </w:r>
          </w:p>
        </w:tc>
        <w:tc>
          <w:tcPr>
            <w:tcW w:w="1312" w:type="dxa"/>
            <w:tcBorders>
              <w:top w:val="single" w:sz="18" w:space="0" w:color="auto"/>
              <w:left w:val="single" w:sz="12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18F74F66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,49716</w:t>
            </w:r>
          </w:p>
        </w:tc>
      </w:tr>
      <w:tr w:rsidR="00830A1E" w14:paraId="5EF449C1" w14:textId="77777777" w:rsidTr="00830A1E">
        <w:trPr>
          <w:cantSplit/>
          <w:trHeight w:val="399"/>
        </w:trPr>
        <w:tc>
          <w:tcPr>
            <w:tcW w:w="1841" w:type="dxa"/>
            <w:tcBorders>
              <w:top w:val="nil"/>
              <w:left w:val="single" w:sz="18" w:space="0" w:color="auto"/>
              <w:bottom w:val="single" w:sz="18" w:space="0" w:color="auto"/>
              <w:right w:val="single" w:sz="12" w:space="0" w:color="auto"/>
            </w:tcBorders>
            <w:hideMark/>
          </w:tcPr>
          <w:p w14:paraId="3EB7C01D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alid N (listwise)</w:t>
            </w:r>
          </w:p>
        </w:tc>
        <w:tc>
          <w:tcPr>
            <w:tcW w:w="717" w:type="dxa"/>
            <w:tcBorders>
              <w:top w:val="nil"/>
              <w:left w:val="single" w:sz="12" w:space="0" w:color="auto"/>
              <w:bottom w:val="single" w:sz="18" w:space="0" w:color="auto"/>
              <w:right w:val="single" w:sz="12" w:space="0" w:color="auto"/>
            </w:tcBorders>
            <w:shd w:val="clear" w:color="auto" w:fill="FFFFFF"/>
            <w:hideMark/>
          </w:tcPr>
          <w:p w14:paraId="2A51E676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975" w:type="dxa"/>
            <w:tcBorders>
              <w:top w:val="nil"/>
              <w:left w:val="single" w:sz="12" w:space="0" w:color="auto"/>
              <w:bottom w:val="single" w:sz="18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2303131D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2" w:type="dxa"/>
            <w:tcBorders>
              <w:top w:val="nil"/>
              <w:left w:val="single" w:sz="12" w:space="0" w:color="auto"/>
              <w:bottom w:val="single" w:sz="18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4800F5A2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3" w:type="dxa"/>
            <w:tcBorders>
              <w:top w:val="nil"/>
              <w:left w:val="single" w:sz="12" w:space="0" w:color="auto"/>
              <w:bottom w:val="single" w:sz="18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67DC273C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2" w:type="dxa"/>
            <w:tcBorders>
              <w:top w:val="nil"/>
              <w:left w:val="single" w:sz="12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03DA0B68" w14:textId="77777777" w:rsidR="00830A1E" w:rsidRDefault="00830A1E" w:rsidP="00830A1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4D9FB94" w14:textId="77777777" w:rsidR="00830A1E" w:rsidRDefault="00830A1E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790EC5BF" w14:textId="77777777" w:rsidR="006C2C4F" w:rsidRDefault="006C2C4F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126DAAA4" w14:textId="77777777" w:rsidR="006C2C4F" w:rsidRDefault="006C2C4F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7E22BAD" w14:textId="77777777" w:rsidR="006C2C4F" w:rsidRDefault="006C2C4F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90DC172" w14:textId="77777777" w:rsidR="006C2C4F" w:rsidRDefault="006C2C4F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bottomFromText="160" w:vertAnchor="text" w:horzAnchor="margin" w:tblpYSpec="outside"/>
        <w:tblW w:w="6765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1"/>
        <w:gridCol w:w="712"/>
        <w:gridCol w:w="1005"/>
        <w:gridCol w:w="1033"/>
        <w:gridCol w:w="961"/>
        <w:gridCol w:w="1353"/>
      </w:tblGrid>
      <w:tr w:rsidR="006C2C4F" w14:paraId="27CBDAE8" w14:textId="77777777" w:rsidTr="006C2C4F">
        <w:trPr>
          <w:cantSplit/>
          <w:trHeight w:val="351"/>
        </w:trPr>
        <w:tc>
          <w:tcPr>
            <w:tcW w:w="6765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  <w:hideMark/>
          </w:tcPr>
          <w:p w14:paraId="7BBD49F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Descriptive Statistics</w:t>
            </w:r>
          </w:p>
        </w:tc>
      </w:tr>
      <w:tr w:rsidR="006C2C4F" w14:paraId="6EC2343E" w14:textId="77777777" w:rsidTr="006C2C4F">
        <w:trPr>
          <w:cantSplit/>
          <w:trHeight w:val="333"/>
        </w:trPr>
        <w:tc>
          <w:tcPr>
            <w:tcW w:w="1701" w:type="dxa"/>
            <w:tcBorders>
              <w:top w:val="single" w:sz="18" w:space="0" w:color="auto"/>
              <w:left w:val="single" w:sz="18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5299BD1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18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  <w:hideMark/>
          </w:tcPr>
          <w:p w14:paraId="6EF7E7C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005" w:type="dxa"/>
            <w:tcBorders>
              <w:top w:val="single" w:sz="18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  <w:hideMark/>
          </w:tcPr>
          <w:p w14:paraId="3783C7F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inimum</w:t>
            </w:r>
          </w:p>
        </w:tc>
        <w:tc>
          <w:tcPr>
            <w:tcW w:w="1033" w:type="dxa"/>
            <w:tcBorders>
              <w:top w:val="single" w:sz="18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  <w:hideMark/>
          </w:tcPr>
          <w:p w14:paraId="559BF0C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ximum</w:t>
            </w:r>
          </w:p>
        </w:tc>
        <w:tc>
          <w:tcPr>
            <w:tcW w:w="961" w:type="dxa"/>
            <w:tcBorders>
              <w:top w:val="single" w:sz="18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  <w:shd w:val="clear" w:color="auto" w:fill="FFFFFF"/>
            <w:vAlign w:val="bottom"/>
            <w:hideMark/>
          </w:tcPr>
          <w:p w14:paraId="5A70E12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353" w:type="dxa"/>
            <w:tcBorders>
              <w:top w:val="single" w:sz="18" w:space="0" w:color="auto"/>
              <w:left w:val="single" w:sz="12" w:space="0" w:color="auto"/>
              <w:bottom w:val="single" w:sz="12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377A6D5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</w:tr>
      <w:tr w:rsidR="006C2C4F" w14:paraId="25D0C80A" w14:textId="77777777" w:rsidTr="006C2C4F">
        <w:trPr>
          <w:cantSplit/>
          <w:trHeight w:val="351"/>
        </w:trPr>
        <w:tc>
          <w:tcPr>
            <w:tcW w:w="1701" w:type="dxa"/>
            <w:tcBorders>
              <w:top w:val="single" w:sz="12" w:space="0" w:color="auto"/>
              <w:left w:val="single" w:sz="18" w:space="0" w:color="auto"/>
              <w:bottom w:val="nil"/>
              <w:right w:val="single" w:sz="12" w:space="0" w:color="auto"/>
            </w:tcBorders>
            <w:hideMark/>
          </w:tcPr>
          <w:p w14:paraId="2B5B15D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et Profit Margin</w:t>
            </w:r>
          </w:p>
        </w:tc>
        <w:tc>
          <w:tcPr>
            <w:tcW w:w="712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hideMark/>
          </w:tcPr>
          <w:p w14:paraId="60621240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1005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hideMark/>
          </w:tcPr>
          <w:p w14:paraId="2D631B1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98,80</w:t>
            </w:r>
          </w:p>
        </w:tc>
        <w:tc>
          <w:tcPr>
            <w:tcW w:w="1033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hideMark/>
          </w:tcPr>
          <w:p w14:paraId="4E12DBCE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5,73</w:t>
            </w:r>
          </w:p>
        </w:tc>
        <w:tc>
          <w:tcPr>
            <w:tcW w:w="961" w:type="dxa"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hideMark/>
          </w:tcPr>
          <w:p w14:paraId="44874C3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,5902</w:t>
            </w:r>
          </w:p>
        </w:tc>
        <w:tc>
          <w:tcPr>
            <w:tcW w:w="1353" w:type="dxa"/>
            <w:tcBorders>
              <w:top w:val="single" w:sz="12" w:space="0" w:color="auto"/>
              <w:left w:val="single" w:sz="12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1584E1A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,07756</w:t>
            </w:r>
          </w:p>
        </w:tc>
      </w:tr>
      <w:tr w:rsidR="006C2C4F" w14:paraId="5D49C526" w14:textId="77777777" w:rsidTr="006C2C4F">
        <w:trPr>
          <w:cantSplit/>
          <w:trHeight w:val="351"/>
        </w:trPr>
        <w:tc>
          <w:tcPr>
            <w:tcW w:w="1701" w:type="dxa"/>
            <w:tcBorders>
              <w:top w:val="nil"/>
              <w:left w:val="single" w:sz="18" w:space="0" w:color="auto"/>
              <w:bottom w:val="single" w:sz="18" w:space="0" w:color="auto"/>
              <w:right w:val="single" w:sz="12" w:space="0" w:color="auto"/>
            </w:tcBorders>
            <w:hideMark/>
          </w:tcPr>
          <w:p w14:paraId="5596E65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alid N (listwise)</w:t>
            </w:r>
          </w:p>
        </w:tc>
        <w:tc>
          <w:tcPr>
            <w:tcW w:w="712" w:type="dxa"/>
            <w:tcBorders>
              <w:top w:val="nil"/>
              <w:left w:val="single" w:sz="12" w:space="0" w:color="auto"/>
              <w:bottom w:val="single" w:sz="18" w:space="0" w:color="auto"/>
              <w:right w:val="single" w:sz="12" w:space="0" w:color="auto"/>
            </w:tcBorders>
            <w:shd w:val="clear" w:color="auto" w:fill="FFFFFF"/>
            <w:hideMark/>
          </w:tcPr>
          <w:p w14:paraId="190FBF73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1005" w:type="dxa"/>
            <w:tcBorders>
              <w:top w:val="nil"/>
              <w:left w:val="single" w:sz="12" w:space="0" w:color="auto"/>
              <w:bottom w:val="single" w:sz="18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0C304D7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3" w:type="dxa"/>
            <w:tcBorders>
              <w:top w:val="nil"/>
              <w:left w:val="single" w:sz="12" w:space="0" w:color="auto"/>
              <w:bottom w:val="single" w:sz="18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34186190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1" w:type="dxa"/>
            <w:tcBorders>
              <w:top w:val="nil"/>
              <w:left w:val="single" w:sz="12" w:space="0" w:color="auto"/>
              <w:bottom w:val="single" w:sz="18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2663A5E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3" w:type="dxa"/>
            <w:tcBorders>
              <w:top w:val="nil"/>
              <w:left w:val="single" w:sz="12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57E091E4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8D989DD" w14:textId="77777777" w:rsidR="006C2C4F" w:rsidRDefault="006C2C4F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61F4D6B5" w14:textId="77777777" w:rsidR="006C2C4F" w:rsidRDefault="006C2C4F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E37C41D" w14:textId="77777777" w:rsidR="006C2C4F" w:rsidRDefault="006C2C4F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bottomFromText="160" w:vertAnchor="text" w:horzAnchor="margin" w:tblpY="274"/>
        <w:tblW w:w="6825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74"/>
        <w:gridCol w:w="950"/>
        <w:gridCol w:w="994"/>
        <w:gridCol w:w="1022"/>
        <w:gridCol w:w="950"/>
        <w:gridCol w:w="1335"/>
      </w:tblGrid>
      <w:tr w:rsidR="006C2C4F" w14:paraId="6EDD2735" w14:textId="77777777" w:rsidTr="006C2C4F">
        <w:trPr>
          <w:cantSplit/>
          <w:trHeight w:val="393"/>
        </w:trPr>
        <w:tc>
          <w:tcPr>
            <w:tcW w:w="6825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  <w:hideMark/>
          </w:tcPr>
          <w:p w14:paraId="3CD73E2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  <w:p w14:paraId="00F26A1A" w14:textId="3EA436CD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Descriptive Statistics</w:t>
            </w:r>
          </w:p>
        </w:tc>
      </w:tr>
      <w:tr w:rsidR="006C2C4F" w14:paraId="1989DE3B" w14:textId="77777777" w:rsidTr="006C2C4F">
        <w:trPr>
          <w:cantSplit/>
          <w:trHeight w:val="372"/>
        </w:trPr>
        <w:tc>
          <w:tcPr>
            <w:tcW w:w="1574" w:type="dxa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</w:tcPr>
          <w:p w14:paraId="35360C33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757ECDC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994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1CA92F8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inimum</w:t>
            </w:r>
          </w:p>
        </w:tc>
        <w:tc>
          <w:tcPr>
            <w:tcW w:w="1022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2191E933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ximum</w:t>
            </w:r>
          </w:p>
        </w:tc>
        <w:tc>
          <w:tcPr>
            <w:tcW w:w="950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75AC0D1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335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647FE53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</w:tr>
      <w:tr w:rsidR="006C2C4F" w14:paraId="02C4DD4E" w14:textId="77777777" w:rsidTr="006C2C4F">
        <w:trPr>
          <w:cantSplit/>
          <w:trHeight w:val="393"/>
        </w:trPr>
        <w:tc>
          <w:tcPr>
            <w:tcW w:w="1574" w:type="dxa"/>
            <w:tcBorders>
              <w:top w:val="single" w:sz="8" w:space="0" w:color="auto"/>
              <w:left w:val="single" w:sz="18" w:space="0" w:color="auto"/>
              <w:bottom w:val="nil"/>
              <w:right w:val="single" w:sz="8" w:space="0" w:color="auto"/>
            </w:tcBorders>
            <w:hideMark/>
          </w:tcPr>
          <w:p w14:paraId="591F3015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95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1C848DBE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994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243E6C05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,75</w:t>
            </w:r>
          </w:p>
        </w:tc>
        <w:tc>
          <w:tcPr>
            <w:tcW w:w="1022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09C2C5E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1,68</w:t>
            </w:r>
          </w:p>
        </w:tc>
        <w:tc>
          <w:tcPr>
            <w:tcW w:w="95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102FBAD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9,0267</w:t>
            </w:r>
          </w:p>
        </w:tc>
        <w:tc>
          <w:tcPr>
            <w:tcW w:w="1335" w:type="dxa"/>
            <w:tcBorders>
              <w:top w:val="single" w:sz="8" w:space="0" w:color="auto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122078BE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,18371</w:t>
            </w:r>
          </w:p>
        </w:tc>
      </w:tr>
      <w:tr w:rsidR="006C2C4F" w14:paraId="137D07E2" w14:textId="77777777" w:rsidTr="006C2C4F">
        <w:trPr>
          <w:cantSplit/>
          <w:trHeight w:val="393"/>
        </w:trPr>
        <w:tc>
          <w:tcPr>
            <w:tcW w:w="1574" w:type="dxa"/>
            <w:tcBorders>
              <w:top w:val="nil"/>
              <w:left w:val="single" w:sz="18" w:space="0" w:color="auto"/>
              <w:bottom w:val="single" w:sz="18" w:space="0" w:color="auto"/>
              <w:right w:val="single" w:sz="8" w:space="0" w:color="auto"/>
            </w:tcBorders>
            <w:hideMark/>
          </w:tcPr>
          <w:p w14:paraId="556AA95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alid N (listwise)</w:t>
            </w:r>
          </w:p>
        </w:tc>
        <w:tc>
          <w:tcPr>
            <w:tcW w:w="950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77F03F2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994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center"/>
          </w:tcPr>
          <w:p w14:paraId="56B4DC3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2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center"/>
          </w:tcPr>
          <w:p w14:paraId="73712AC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center"/>
          </w:tcPr>
          <w:p w14:paraId="57831DB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5" w:type="dxa"/>
            <w:tcBorders>
              <w:top w:val="nil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5C17AE0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E96CA4F" w14:textId="77777777" w:rsidR="006C2C4F" w:rsidRDefault="006C2C4F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7842F0D" w14:textId="75D3CABD" w:rsidR="006C2C4F" w:rsidRDefault="006C2C4F" w:rsidP="00830A1E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915B755" w14:textId="77777777" w:rsidR="006C2C4F" w:rsidRDefault="006C2C4F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3FA69CA2" w14:textId="43FF6D9B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10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7933D4AE" w14:textId="77777777" w:rsidR="00A50D16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Hasil Uji Normalitas </w:t>
      </w:r>
    </w:p>
    <w:p w14:paraId="5EFCC7C1" w14:textId="77777777" w:rsidR="00A50D16" w:rsidRDefault="00A50D16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2E5CD6AE" w14:textId="58A61652" w:rsidR="006C2C4F" w:rsidRDefault="00A50D16" w:rsidP="00A50D16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center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</w:t>
      </w:r>
      <w:r w:rsidR="006C2C4F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Sebelum </w:t>
      </w:r>
      <w:r w:rsidR="00830E2A">
        <w:rPr>
          <w:rFonts w:ascii="Times New Roman" w:hAnsi="Times New Roman" w:cs="Times New Roman"/>
          <w:b/>
          <w:bCs/>
          <w:noProof/>
          <w:sz w:val="24"/>
          <w:szCs w:val="24"/>
        </w:rPr>
        <w:t>Transformasi data</w:t>
      </w:r>
    </w:p>
    <w:tbl>
      <w:tblPr>
        <w:tblpPr w:leftFromText="180" w:rightFromText="180" w:bottomFromText="160" w:vertAnchor="text" w:horzAnchor="margin" w:tblpXSpec="center" w:tblpY="30"/>
        <w:tblW w:w="53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48"/>
        <w:gridCol w:w="1446"/>
        <w:gridCol w:w="1476"/>
      </w:tblGrid>
      <w:tr w:rsidR="006C2C4F" w14:paraId="6770288C" w14:textId="77777777" w:rsidTr="006C2C4F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C00AEE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One-Sample Kolmogorov-Smirnov Test</w:t>
            </w:r>
          </w:p>
        </w:tc>
      </w:tr>
      <w:tr w:rsidR="006C2C4F" w14:paraId="09B28931" w14:textId="77777777" w:rsidTr="006C2C4F">
        <w:trPr>
          <w:cantSplit/>
        </w:trPr>
        <w:tc>
          <w:tcPr>
            <w:tcW w:w="3890" w:type="dxa"/>
            <w:gridSpan w:val="2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bottom"/>
          </w:tcPr>
          <w:p w14:paraId="54D065C4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bottom"/>
            <w:hideMark/>
          </w:tcPr>
          <w:p w14:paraId="59DCE10D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standardized Residual</w:t>
            </w:r>
          </w:p>
        </w:tc>
      </w:tr>
      <w:tr w:rsidR="006C2C4F" w14:paraId="1354DA67" w14:textId="77777777" w:rsidTr="006C2C4F">
        <w:trPr>
          <w:cantSplit/>
        </w:trPr>
        <w:tc>
          <w:tcPr>
            <w:tcW w:w="3890" w:type="dxa"/>
            <w:gridSpan w:val="2"/>
            <w:tcBorders>
              <w:top w:val="single" w:sz="18" w:space="0" w:color="auto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2145CBA2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18" w:space="0" w:color="auto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0DA1CD7D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</w:tr>
      <w:tr w:rsidR="006C2C4F" w14:paraId="1EBA859B" w14:textId="77777777" w:rsidTr="006C2C4F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8" w:space="0" w:color="auto"/>
              <w:bottom w:val="nil"/>
              <w:right w:val="nil"/>
            </w:tcBorders>
            <w:hideMark/>
          </w:tcPr>
          <w:p w14:paraId="394B586B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rmal Parameters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1A8BC0CA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7E6FB688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000000</w:t>
            </w:r>
          </w:p>
        </w:tc>
      </w:tr>
      <w:tr w:rsidR="006C2C4F" w14:paraId="37039E86" w14:textId="77777777" w:rsidTr="006C2C4F">
        <w:trPr>
          <w:cantSplit/>
        </w:trPr>
        <w:tc>
          <w:tcPr>
            <w:tcW w:w="5365" w:type="dxa"/>
            <w:vMerge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  <w:hideMark/>
          </w:tcPr>
          <w:p w14:paraId="74A44B12" w14:textId="77777777" w:rsidR="006C2C4F" w:rsidRDefault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5DE0E17B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173713E9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4,14203911</w:t>
            </w:r>
          </w:p>
        </w:tc>
      </w:tr>
      <w:tr w:rsidR="006C2C4F" w14:paraId="5720A818" w14:textId="77777777" w:rsidTr="006C2C4F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8" w:space="0" w:color="auto"/>
              <w:bottom w:val="nil"/>
              <w:right w:val="nil"/>
            </w:tcBorders>
            <w:hideMark/>
          </w:tcPr>
          <w:p w14:paraId="20E53C18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153F2E27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33DA41F2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172</w:t>
            </w:r>
          </w:p>
        </w:tc>
      </w:tr>
      <w:tr w:rsidR="006C2C4F" w14:paraId="4B5EF262" w14:textId="77777777" w:rsidTr="006C2C4F">
        <w:trPr>
          <w:cantSplit/>
        </w:trPr>
        <w:tc>
          <w:tcPr>
            <w:tcW w:w="5365" w:type="dxa"/>
            <w:vMerge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  <w:hideMark/>
          </w:tcPr>
          <w:p w14:paraId="1ADD8FFD" w14:textId="77777777" w:rsidR="006C2C4F" w:rsidRDefault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40E9ACA2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5F90A6E1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172</w:t>
            </w:r>
          </w:p>
        </w:tc>
      </w:tr>
      <w:tr w:rsidR="006C2C4F" w14:paraId="70F08C24" w14:textId="77777777" w:rsidTr="006C2C4F">
        <w:trPr>
          <w:cantSplit/>
        </w:trPr>
        <w:tc>
          <w:tcPr>
            <w:tcW w:w="5365" w:type="dxa"/>
            <w:vMerge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  <w:hideMark/>
          </w:tcPr>
          <w:p w14:paraId="148581FB" w14:textId="77777777" w:rsidR="006C2C4F" w:rsidRDefault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60D82EA2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6081DC62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140</w:t>
            </w:r>
          </w:p>
        </w:tc>
      </w:tr>
      <w:tr w:rsidR="006C2C4F" w14:paraId="66189C1D" w14:textId="77777777" w:rsidTr="006C2C4F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573D3A89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62FB848A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172</w:t>
            </w:r>
          </w:p>
        </w:tc>
      </w:tr>
      <w:tr w:rsidR="006C2C4F" w14:paraId="569F9673" w14:textId="77777777" w:rsidTr="006C2C4F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8" w:space="0" w:color="auto"/>
              <w:bottom w:val="single" w:sz="18" w:space="0" w:color="auto"/>
              <w:right w:val="single" w:sz="18" w:space="0" w:color="auto"/>
            </w:tcBorders>
            <w:hideMark/>
          </w:tcPr>
          <w:p w14:paraId="5929F9A6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single" w:sz="18" w:space="0" w:color="auto"/>
              <w:right w:val="single" w:sz="18" w:space="0" w:color="auto"/>
            </w:tcBorders>
            <w:hideMark/>
          </w:tcPr>
          <w:p w14:paraId="3A5B2B79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0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c</w:t>
            </w:r>
          </w:p>
        </w:tc>
      </w:tr>
      <w:tr w:rsidR="006C2C4F" w14:paraId="2CADB564" w14:textId="77777777" w:rsidTr="006C2C4F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435B9D48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. Test distribution is Normal.</w:t>
            </w:r>
          </w:p>
        </w:tc>
      </w:tr>
      <w:tr w:rsidR="006C2C4F" w14:paraId="6EF8F7D7" w14:textId="77777777" w:rsidTr="006C2C4F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1F1475D4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. Calculated from data.</w:t>
            </w:r>
          </w:p>
        </w:tc>
      </w:tr>
      <w:tr w:rsidR="006C2C4F" w14:paraId="463FA69A" w14:textId="77777777" w:rsidTr="006C2C4F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14:paraId="6048EB4A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. Lilliefors Significance Correction.</w:t>
            </w:r>
          </w:p>
          <w:p w14:paraId="68775D35" w14:textId="77777777" w:rsidR="006C2C4F" w:rsidRDefault="006C2C4F">
            <w:pPr>
              <w:autoSpaceDE w:val="0"/>
              <w:autoSpaceDN w:val="0"/>
              <w:adjustRightInd w:val="0"/>
              <w:spacing w:before="60" w:after="0" w:line="360" w:lineRule="auto"/>
              <w:ind w:right="6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umber: Output SPSS, data yang diolah 2023</w:t>
            </w:r>
          </w:p>
        </w:tc>
      </w:tr>
    </w:tbl>
    <w:p w14:paraId="5D42CA40" w14:textId="667C747E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E6A152D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78233162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6A932427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685E0756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F0DF5EA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6B40CA3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749C5EE9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8553F69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CF65ACC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7141933B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2ED47512" w14:textId="77777777" w:rsidR="00A50D16" w:rsidRDefault="00A50D16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AA859A0" w14:textId="279C127A" w:rsidR="006C2C4F" w:rsidRDefault="006C2C4F" w:rsidP="00A50D16">
      <w:pPr>
        <w:jc w:val="center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Setelah </w:t>
      </w:r>
      <w:r w:rsidR="00830E2A">
        <w:rPr>
          <w:rFonts w:ascii="Times New Roman" w:hAnsi="Times New Roman" w:cs="Times New Roman"/>
          <w:b/>
          <w:bCs/>
          <w:noProof/>
          <w:sz w:val="24"/>
          <w:szCs w:val="24"/>
        </w:rPr>
        <w:t>Transformasi data</w:t>
      </w:r>
    </w:p>
    <w:tbl>
      <w:tblPr>
        <w:tblW w:w="5370" w:type="dxa"/>
        <w:tblInd w:w="144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48"/>
        <w:gridCol w:w="1446"/>
        <w:gridCol w:w="1476"/>
      </w:tblGrid>
      <w:tr w:rsidR="006C2C4F" w14:paraId="094C3BB8" w14:textId="77777777" w:rsidTr="006C2C4F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  <w:hideMark/>
          </w:tcPr>
          <w:p w14:paraId="0770B13E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One-Sample Kolmogorov-Smirnov Test</w:t>
            </w:r>
          </w:p>
        </w:tc>
      </w:tr>
      <w:tr w:rsidR="006C2C4F" w14:paraId="4F72C93C" w14:textId="77777777" w:rsidTr="006C2C4F">
        <w:trPr>
          <w:cantSplit/>
        </w:trPr>
        <w:tc>
          <w:tcPr>
            <w:tcW w:w="3890" w:type="dxa"/>
            <w:gridSpan w:val="2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4C9BAB0E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0AFE0E2F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standardized Residual</w:t>
            </w:r>
          </w:p>
        </w:tc>
      </w:tr>
      <w:tr w:rsidR="006C2C4F" w14:paraId="73AD3BBC" w14:textId="77777777" w:rsidTr="006C2C4F">
        <w:trPr>
          <w:cantSplit/>
        </w:trPr>
        <w:tc>
          <w:tcPr>
            <w:tcW w:w="3890" w:type="dxa"/>
            <w:gridSpan w:val="2"/>
            <w:tcBorders>
              <w:top w:val="single" w:sz="18" w:space="0" w:color="auto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019EEA6D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18" w:space="0" w:color="auto"/>
              <w:left w:val="single" w:sz="1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48941317" w14:textId="1463AA3E" w:rsidR="006C2C4F" w:rsidRDefault="00830E2A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</w:tr>
      <w:tr w:rsidR="006C2C4F" w14:paraId="4A16797F" w14:textId="77777777" w:rsidTr="006C2C4F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8" w:space="0" w:color="auto"/>
              <w:bottom w:val="nil"/>
              <w:right w:val="nil"/>
            </w:tcBorders>
            <w:hideMark/>
          </w:tcPr>
          <w:p w14:paraId="57D9938E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rmal Parameters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50FE9CF4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52D82BD5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000000</w:t>
            </w:r>
          </w:p>
        </w:tc>
      </w:tr>
      <w:tr w:rsidR="006C2C4F" w14:paraId="5C5D9536" w14:textId="77777777" w:rsidTr="006C2C4F">
        <w:trPr>
          <w:cantSplit/>
        </w:trPr>
        <w:tc>
          <w:tcPr>
            <w:tcW w:w="5365" w:type="dxa"/>
            <w:vMerge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  <w:hideMark/>
          </w:tcPr>
          <w:p w14:paraId="5B3FE549" w14:textId="77777777" w:rsidR="006C2C4F" w:rsidRDefault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3D4C0DCB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29B9EA48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1,60267282</w:t>
            </w:r>
          </w:p>
        </w:tc>
      </w:tr>
      <w:tr w:rsidR="006C2C4F" w14:paraId="1135FA3B" w14:textId="77777777" w:rsidTr="006C2C4F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8" w:space="0" w:color="auto"/>
              <w:bottom w:val="nil"/>
              <w:right w:val="nil"/>
            </w:tcBorders>
            <w:hideMark/>
          </w:tcPr>
          <w:p w14:paraId="0D321648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558D7D94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3017842A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76</w:t>
            </w:r>
          </w:p>
        </w:tc>
      </w:tr>
      <w:tr w:rsidR="006C2C4F" w14:paraId="4E5D3F15" w14:textId="77777777" w:rsidTr="006C2C4F">
        <w:trPr>
          <w:cantSplit/>
        </w:trPr>
        <w:tc>
          <w:tcPr>
            <w:tcW w:w="5365" w:type="dxa"/>
            <w:vMerge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  <w:hideMark/>
          </w:tcPr>
          <w:p w14:paraId="5ECD5B09" w14:textId="77777777" w:rsidR="006C2C4F" w:rsidRDefault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072A4B8E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7CA12D8C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76</w:t>
            </w:r>
          </w:p>
        </w:tc>
      </w:tr>
      <w:tr w:rsidR="006C2C4F" w14:paraId="74B920A4" w14:textId="77777777" w:rsidTr="006C2C4F">
        <w:trPr>
          <w:cantSplit/>
        </w:trPr>
        <w:tc>
          <w:tcPr>
            <w:tcW w:w="5365" w:type="dxa"/>
            <w:vMerge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  <w:hideMark/>
          </w:tcPr>
          <w:p w14:paraId="6A49DFC5" w14:textId="77777777" w:rsidR="006C2C4F" w:rsidRDefault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2F1A6BEC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23AB1108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041</w:t>
            </w:r>
          </w:p>
        </w:tc>
      </w:tr>
      <w:tr w:rsidR="006C2C4F" w14:paraId="0E7B805A" w14:textId="77777777" w:rsidTr="006C2C4F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hideMark/>
          </w:tcPr>
          <w:p w14:paraId="7D263161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3D41558B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76</w:t>
            </w:r>
          </w:p>
        </w:tc>
      </w:tr>
      <w:tr w:rsidR="006C2C4F" w14:paraId="3ED58FBA" w14:textId="77777777" w:rsidTr="006C2C4F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8" w:space="0" w:color="auto"/>
              <w:bottom w:val="single" w:sz="18" w:space="0" w:color="auto"/>
              <w:right w:val="single" w:sz="18" w:space="0" w:color="auto"/>
            </w:tcBorders>
            <w:hideMark/>
          </w:tcPr>
          <w:p w14:paraId="32F7C1C8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hideMark/>
          </w:tcPr>
          <w:p w14:paraId="65D1DB43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20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c,d</w:t>
            </w:r>
          </w:p>
        </w:tc>
      </w:tr>
      <w:tr w:rsidR="006C2C4F" w14:paraId="35928A56" w14:textId="77777777" w:rsidTr="006C2C4F">
        <w:trPr>
          <w:cantSplit/>
        </w:trPr>
        <w:tc>
          <w:tcPr>
            <w:tcW w:w="5365" w:type="dxa"/>
            <w:gridSpan w:val="3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1F7AC1D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. Test distribution is Normal.</w:t>
            </w:r>
          </w:p>
        </w:tc>
      </w:tr>
      <w:tr w:rsidR="006C2C4F" w14:paraId="780F60D6" w14:textId="77777777" w:rsidTr="006C2C4F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1D1C8C0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. Calculated from data.</w:t>
            </w:r>
          </w:p>
        </w:tc>
      </w:tr>
      <w:tr w:rsidR="006C2C4F" w14:paraId="6908A2A9" w14:textId="77777777" w:rsidTr="006C2C4F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102F1F3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. Lilliefors Significance Correction.</w:t>
            </w:r>
          </w:p>
        </w:tc>
      </w:tr>
      <w:tr w:rsidR="006C2C4F" w14:paraId="58FD7AAE" w14:textId="77777777" w:rsidTr="006C2C4F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B550DC2" w14:textId="77777777" w:rsidR="006C2C4F" w:rsidRDefault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. This is a lower bound of the true significance.</w:t>
            </w:r>
          </w:p>
        </w:tc>
      </w:tr>
    </w:tbl>
    <w:p w14:paraId="34DDA7D9" w14:textId="02EFE08B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6D34AF8" w14:textId="1E21E25C" w:rsidR="006C2C4F" w:rsidRDefault="006C2C4F" w:rsidP="00A50D16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11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12AD9C16" w14:textId="6AEC6A11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Hasil Uji Multikolonieritas</w:t>
      </w:r>
    </w:p>
    <w:p w14:paraId="01757B99" w14:textId="77777777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27CB51F6" w14:textId="77777777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vertAnchor="text" w:horzAnchor="margin" w:tblpXSpec="center" w:tblpY="29"/>
        <w:tblW w:w="508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5"/>
        <w:gridCol w:w="1934"/>
        <w:gridCol w:w="1275"/>
        <w:gridCol w:w="1276"/>
      </w:tblGrid>
      <w:tr w:rsidR="006C2C4F" w:rsidRPr="008F5DFF" w14:paraId="77C25855" w14:textId="77777777" w:rsidTr="00D34124">
        <w:trPr>
          <w:cantSplit/>
        </w:trPr>
        <w:tc>
          <w:tcPr>
            <w:tcW w:w="5080" w:type="dxa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A617496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</w:rPr>
            </w:pPr>
            <w:r w:rsidRPr="008F5DFF">
              <w:rPr>
                <w:rFonts w:ascii="Arial" w:hAnsi="Arial" w:cs="Arial"/>
                <w:b/>
                <w:bCs/>
              </w:rPr>
              <w:t>Coefficients</w:t>
            </w:r>
            <w:r w:rsidRPr="008F5DFF">
              <w:rPr>
                <w:rFonts w:ascii="Arial" w:hAnsi="Arial" w:cs="Arial"/>
                <w:b/>
                <w:bCs/>
                <w:vertAlign w:val="superscript"/>
              </w:rPr>
              <w:t>a</w:t>
            </w:r>
          </w:p>
        </w:tc>
      </w:tr>
      <w:tr w:rsidR="006C2C4F" w:rsidRPr="008F5DFF" w14:paraId="44C416A0" w14:textId="77777777" w:rsidTr="00D34124">
        <w:trPr>
          <w:cantSplit/>
        </w:trPr>
        <w:tc>
          <w:tcPr>
            <w:tcW w:w="2529" w:type="dxa"/>
            <w:gridSpan w:val="2"/>
            <w:vMerge w:val="restart"/>
            <w:shd w:val="clear" w:color="auto" w:fill="auto"/>
            <w:vAlign w:val="bottom"/>
          </w:tcPr>
          <w:p w14:paraId="75C3BDC5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551" w:type="dxa"/>
            <w:gridSpan w:val="2"/>
            <w:tcBorders>
              <w:bottom w:val="single" w:sz="8" w:space="0" w:color="auto"/>
            </w:tcBorders>
            <w:shd w:val="clear" w:color="auto" w:fill="auto"/>
            <w:vAlign w:val="bottom"/>
          </w:tcPr>
          <w:p w14:paraId="7154295F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Collinearity Statistics</w:t>
            </w:r>
          </w:p>
        </w:tc>
      </w:tr>
      <w:tr w:rsidR="006C2C4F" w:rsidRPr="008F5DFF" w14:paraId="16B443B2" w14:textId="77777777" w:rsidTr="00D34124">
        <w:trPr>
          <w:cantSplit/>
        </w:trPr>
        <w:tc>
          <w:tcPr>
            <w:tcW w:w="2529" w:type="dxa"/>
            <w:gridSpan w:val="2"/>
            <w:vMerge/>
            <w:shd w:val="clear" w:color="auto" w:fill="auto"/>
            <w:vAlign w:val="bottom"/>
          </w:tcPr>
          <w:p w14:paraId="31A4CE5E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5" w:type="dxa"/>
            <w:tcBorders>
              <w:top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vAlign w:val="bottom"/>
          </w:tcPr>
          <w:p w14:paraId="1A8DC89D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Tolerance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</w:tcBorders>
            <w:shd w:val="clear" w:color="auto" w:fill="auto"/>
            <w:vAlign w:val="bottom"/>
          </w:tcPr>
          <w:p w14:paraId="4C55E80E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VIF</w:t>
            </w:r>
          </w:p>
        </w:tc>
      </w:tr>
      <w:tr w:rsidR="006C2C4F" w:rsidRPr="008F5DFF" w14:paraId="0E4F2279" w14:textId="77777777" w:rsidTr="00D34124">
        <w:trPr>
          <w:cantSplit/>
        </w:trPr>
        <w:tc>
          <w:tcPr>
            <w:tcW w:w="595" w:type="dxa"/>
            <w:vMerge w:val="restart"/>
            <w:tcBorders>
              <w:right w:val="nil"/>
            </w:tcBorders>
            <w:shd w:val="clear" w:color="auto" w:fill="auto"/>
          </w:tcPr>
          <w:p w14:paraId="1C95B8A4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934" w:type="dxa"/>
            <w:tcBorders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36D92F2A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inancial Leverage</w:t>
            </w:r>
          </w:p>
        </w:tc>
        <w:tc>
          <w:tcPr>
            <w:tcW w:w="1275" w:type="dxa"/>
            <w:tcBorders>
              <w:left w:val="single" w:sz="18" w:space="0" w:color="auto"/>
              <w:bottom w:val="nil"/>
              <w:right w:val="single" w:sz="8" w:space="0" w:color="auto"/>
            </w:tcBorders>
            <w:shd w:val="clear" w:color="auto" w:fill="auto"/>
          </w:tcPr>
          <w:p w14:paraId="44F331F4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,942</w:t>
            </w:r>
          </w:p>
        </w:tc>
        <w:tc>
          <w:tcPr>
            <w:tcW w:w="1276" w:type="dxa"/>
            <w:tcBorders>
              <w:left w:val="single" w:sz="8" w:space="0" w:color="auto"/>
              <w:bottom w:val="nil"/>
            </w:tcBorders>
            <w:shd w:val="clear" w:color="auto" w:fill="auto"/>
          </w:tcPr>
          <w:p w14:paraId="40D0335C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1,061</w:t>
            </w:r>
          </w:p>
        </w:tc>
      </w:tr>
      <w:tr w:rsidR="006C2C4F" w:rsidRPr="008F5DFF" w14:paraId="12AE1AC4" w14:textId="77777777" w:rsidTr="00D34124">
        <w:trPr>
          <w:cantSplit/>
        </w:trPr>
        <w:tc>
          <w:tcPr>
            <w:tcW w:w="595" w:type="dxa"/>
            <w:vMerge/>
            <w:tcBorders>
              <w:top w:val="nil"/>
              <w:right w:val="nil"/>
            </w:tcBorders>
            <w:shd w:val="clear" w:color="auto" w:fill="auto"/>
          </w:tcPr>
          <w:p w14:paraId="0CEA2B77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34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0E922DDB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C</w:t>
            </w:r>
            <w:r>
              <w:rPr>
                <w:rFonts w:ascii="Arial" w:hAnsi="Arial" w:cs="Arial"/>
                <w:sz w:val="18"/>
                <w:szCs w:val="18"/>
              </w:rPr>
              <w:t>urrent Ratio</w:t>
            </w:r>
          </w:p>
        </w:tc>
        <w:tc>
          <w:tcPr>
            <w:tcW w:w="1275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auto"/>
          </w:tcPr>
          <w:p w14:paraId="18F5D1D3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,585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</w:tcBorders>
            <w:shd w:val="clear" w:color="auto" w:fill="auto"/>
          </w:tcPr>
          <w:p w14:paraId="297F4606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1,711</w:t>
            </w:r>
          </w:p>
        </w:tc>
      </w:tr>
      <w:tr w:rsidR="006C2C4F" w:rsidRPr="008F5DFF" w14:paraId="702510AD" w14:textId="77777777" w:rsidTr="00D34124">
        <w:trPr>
          <w:cantSplit/>
        </w:trPr>
        <w:tc>
          <w:tcPr>
            <w:tcW w:w="595" w:type="dxa"/>
            <w:vMerge/>
            <w:tcBorders>
              <w:right w:val="nil"/>
            </w:tcBorders>
            <w:shd w:val="clear" w:color="auto" w:fill="auto"/>
          </w:tcPr>
          <w:p w14:paraId="3C4588BA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34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529B11E6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D</w:t>
            </w:r>
            <w:r>
              <w:rPr>
                <w:rFonts w:ascii="Arial" w:hAnsi="Arial" w:cs="Arial"/>
                <w:sz w:val="18"/>
                <w:szCs w:val="18"/>
              </w:rPr>
              <w:t>ebt to Equity Ratio</w:t>
            </w:r>
          </w:p>
        </w:tc>
        <w:tc>
          <w:tcPr>
            <w:tcW w:w="1275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auto"/>
          </w:tcPr>
          <w:p w14:paraId="220A8597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,727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</w:tcBorders>
            <w:shd w:val="clear" w:color="auto" w:fill="auto"/>
          </w:tcPr>
          <w:p w14:paraId="08B3ADF4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1,376</w:t>
            </w:r>
          </w:p>
        </w:tc>
      </w:tr>
      <w:tr w:rsidR="006C2C4F" w:rsidRPr="008F5DFF" w14:paraId="672E8F4F" w14:textId="77777777" w:rsidTr="00D34124">
        <w:trPr>
          <w:cantSplit/>
        </w:trPr>
        <w:tc>
          <w:tcPr>
            <w:tcW w:w="595" w:type="dxa"/>
            <w:vMerge/>
            <w:tcBorders>
              <w:right w:val="nil"/>
            </w:tcBorders>
            <w:shd w:val="clear" w:color="auto" w:fill="auto"/>
          </w:tcPr>
          <w:p w14:paraId="58FDAF0A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34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1730E595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N</w:t>
            </w:r>
            <w:r>
              <w:rPr>
                <w:rFonts w:ascii="Arial" w:hAnsi="Arial" w:cs="Arial"/>
                <w:sz w:val="18"/>
                <w:szCs w:val="18"/>
              </w:rPr>
              <w:t>et Profit Margin</w:t>
            </w:r>
          </w:p>
        </w:tc>
        <w:tc>
          <w:tcPr>
            <w:tcW w:w="1275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auto"/>
          </w:tcPr>
          <w:p w14:paraId="49E43B87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,628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</w:tcBorders>
            <w:shd w:val="clear" w:color="auto" w:fill="auto"/>
          </w:tcPr>
          <w:p w14:paraId="53CC7EF0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1,592</w:t>
            </w:r>
          </w:p>
        </w:tc>
      </w:tr>
      <w:tr w:rsidR="006C2C4F" w:rsidRPr="008F5DFF" w14:paraId="692BE64A" w14:textId="77777777" w:rsidTr="00D34124">
        <w:trPr>
          <w:cantSplit/>
        </w:trPr>
        <w:tc>
          <w:tcPr>
            <w:tcW w:w="595" w:type="dxa"/>
            <w:vMerge/>
            <w:tcBorders>
              <w:bottom w:val="single" w:sz="18" w:space="0" w:color="auto"/>
              <w:right w:val="nil"/>
            </w:tcBorders>
            <w:shd w:val="clear" w:color="auto" w:fill="auto"/>
          </w:tcPr>
          <w:p w14:paraId="003CA68A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34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</w:tcPr>
          <w:p w14:paraId="31CDB1A2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1275" w:type="dxa"/>
            <w:tcBorders>
              <w:top w:val="nil"/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</w:tcPr>
          <w:p w14:paraId="3B2461DB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,736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single" w:sz="18" w:space="0" w:color="auto"/>
            </w:tcBorders>
            <w:shd w:val="clear" w:color="auto" w:fill="auto"/>
          </w:tcPr>
          <w:p w14:paraId="7DCAD3CA" w14:textId="77777777" w:rsidR="006C2C4F" w:rsidRPr="008F5DFF" w:rsidRDefault="006C2C4F" w:rsidP="00D34124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F5DFF">
              <w:rPr>
                <w:rFonts w:ascii="Arial" w:hAnsi="Arial" w:cs="Arial"/>
                <w:sz w:val="18"/>
                <w:szCs w:val="18"/>
              </w:rPr>
              <w:t>1,359</w:t>
            </w:r>
          </w:p>
        </w:tc>
      </w:tr>
      <w:tr w:rsidR="006C2C4F" w:rsidRPr="008F5DFF" w14:paraId="15BC2364" w14:textId="77777777" w:rsidTr="00D34124">
        <w:trPr>
          <w:cantSplit/>
        </w:trPr>
        <w:tc>
          <w:tcPr>
            <w:tcW w:w="5080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42E931A" w14:textId="77777777" w:rsidR="006C2C4F" w:rsidRPr="00A6703D" w:rsidRDefault="006C2C4F">
            <w:pPr>
              <w:pStyle w:val="ListParagraph"/>
              <w:numPr>
                <w:ilvl w:val="0"/>
                <w:numId w:val="45"/>
              </w:numPr>
              <w:autoSpaceDE w:val="0"/>
              <w:autoSpaceDN w:val="0"/>
              <w:adjustRightInd w:val="0"/>
              <w:spacing w:after="0" w:line="360" w:lineRule="auto"/>
              <w:ind w:right="60"/>
              <w:rPr>
                <w:rFonts w:ascii="Arial" w:hAnsi="Arial" w:cs="Arial"/>
                <w:sz w:val="18"/>
                <w:szCs w:val="18"/>
              </w:rPr>
            </w:pPr>
            <w:r w:rsidRPr="00A6703D">
              <w:rPr>
                <w:rFonts w:ascii="Arial" w:hAnsi="Arial" w:cs="Arial"/>
                <w:sz w:val="18"/>
                <w:szCs w:val="18"/>
              </w:rPr>
              <w:t>Dependent Variable: EPS</w:t>
            </w:r>
          </w:p>
          <w:p w14:paraId="19CE2DB4" w14:textId="77777777" w:rsidR="006C2C4F" w:rsidRPr="00A6703D" w:rsidRDefault="006C2C4F" w:rsidP="00D34124">
            <w:pPr>
              <w:pStyle w:val="ListParagraph"/>
              <w:autoSpaceDE w:val="0"/>
              <w:autoSpaceDN w:val="0"/>
              <w:adjustRightInd w:val="0"/>
              <w:spacing w:before="60" w:after="0" w:line="360" w:lineRule="auto"/>
              <w:ind w:left="0" w:right="62"/>
              <w:contextualSpacing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umber: Output SPSS, data yang diolah 2023</w:t>
            </w:r>
          </w:p>
        </w:tc>
      </w:tr>
    </w:tbl>
    <w:p w14:paraId="64BFBA78" w14:textId="55CF2F8E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08603FF8" w14:textId="77777777" w:rsidR="006C2C4F" w:rsidRDefault="006C2C4F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4AE888A6" w14:textId="62BDE7D3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12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02D79619" w14:textId="3B8A3516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Hasil Uji Heteroskedastisitas</w:t>
      </w:r>
    </w:p>
    <w:tbl>
      <w:tblPr>
        <w:tblpPr w:leftFromText="180" w:rightFromText="180" w:bottomFromText="160" w:vertAnchor="text" w:horzAnchor="margin" w:tblpX="142" w:tblpY="512"/>
        <w:tblW w:w="7425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5"/>
        <w:gridCol w:w="1843"/>
        <w:gridCol w:w="1276"/>
        <w:gridCol w:w="1276"/>
        <w:gridCol w:w="1276"/>
        <w:gridCol w:w="708"/>
        <w:gridCol w:w="761"/>
      </w:tblGrid>
      <w:tr w:rsidR="006C2C4F" w14:paraId="2D0CFF33" w14:textId="77777777" w:rsidTr="006C2C4F">
        <w:trPr>
          <w:cantSplit/>
        </w:trPr>
        <w:tc>
          <w:tcPr>
            <w:tcW w:w="7425" w:type="dxa"/>
            <w:gridSpan w:val="7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  <w:hideMark/>
          </w:tcPr>
          <w:p w14:paraId="4D4A0E2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</w:rPr>
              <w:t>Coefficients</w:t>
            </w:r>
            <w:r>
              <w:rPr>
                <w:rFonts w:ascii="Arial" w:hAnsi="Arial" w:cs="Arial"/>
                <w:b/>
                <w:bCs/>
                <w:vertAlign w:val="superscript"/>
              </w:rPr>
              <w:t>a</w:t>
            </w:r>
          </w:p>
        </w:tc>
      </w:tr>
      <w:tr w:rsidR="006C2C4F" w14:paraId="447B927F" w14:textId="77777777" w:rsidTr="006C2C4F">
        <w:trPr>
          <w:cantSplit/>
        </w:trPr>
        <w:tc>
          <w:tcPr>
            <w:tcW w:w="2128" w:type="dxa"/>
            <w:gridSpan w:val="2"/>
            <w:vMerge w:val="restart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66A720F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552" w:type="dxa"/>
            <w:gridSpan w:val="2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34A9857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6672143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708" w:type="dxa"/>
            <w:vMerge w:val="restart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417EC16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761" w:type="dxa"/>
            <w:vMerge w:val="restart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36CF299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6C2C4F" w14:paraId="348D672B" w14:textId="77777777" w:rsidTr="006C2C4F">
        <w:trPr>
          <w:cantSplit/>
        </w:trPr>
        <w:tc>
          <w:tcPr>
            <w:tcW w:w="2128" w:type="dxa"/>
            <w:gridSpan w:val="2"/>
            <w:vMerge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18" w:space="0" w:color="auto"/>
            </w:tcBorders>
            <w:vAlign w:val="center"/>
            <w:hideMark/>
          </w:tcPr>
          <w:p w14:paraId="53AFE9A7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1EA38B81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032B938E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39C87133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708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59AB775D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61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18" w:space="0" w:color="auto"/>
            </w:tcBorders>
            <w:vAlign w:val="center"/>
            <w:hideMark/>
          </w:tcPr>
          <w:p w14:paraId="220F005B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C2C4F" w14:paraId="09220FB5" w14:textId="77777777" w:rsidTr="006C2C4F">
        <w:trPr>
          <w:cantSplit/>
        </w:trPr>
        <w:tc>
          <w:tcPr>
            <w:tcW w:w="285" w:type="dxa"/>
            <w:vMerge w:val="restart"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nil"/>
            </w:tcBorders>
            <w:hideMark/>
          </w:tcPr>
          <w:p w14:paraId="2FBBBAB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43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hideMark/>
          </w:tcPr>
          <w:p w14:paraId="4FF7772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1276" w:type="dxa"/>
            <w:tcBorders>
              <w:top w:val="single" w:sz="18" w:space="0" w:color="auto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63A3814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,559</w:t>
            </w:r>
          </w:p>
        </w:tc>
        <w:tc>
          <w:tcPr>
            <w:tcW w:w="1276" w:type="dxa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12A3D77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,049</w:t>
            </w:r>
          </w:p>
        </w:tc>
        <w:tc>
          <w:tcPr>
            <w:tcW w:w="1276" w:type="dxa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center"/>
          </w:tcPr>
          <w:p w14:paraId="328DB311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011B6DE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361</w:t>
            </w:r>
          </w:p>
        </w:tc>
        <w:tc>
          <w:tcPr>
            <w:tcW w:w="761" w:type="dxa"/>
            <w:tcBorders>
              <w:top w:val="single" w:sz="18" w:space="0" w:color="auto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14548293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22</w:t>
            </w:r>
          </w:p>
        </w:tc>
      </w:tr>
      <w:tr w:rsidR="006C2C4F" w14:paraId="74A58DAE" w14:textId="77777777" w:rsidTr="006C2C4F">
        <w:trPr>
          <w:cantSplit/>
        </w:trPr>
        <w:tc>
          <w:tcPr>
            <w:tcW w:w="285" w:type="dxa"/>
            <w:vMerge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7AC14A9C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64583F8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inancial Leverage</w:t>
            </w:r>
          </w:p>
        </w:tc>
        <w:tc>
          <w:tcPr>
            <w:tcW w:w="1276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288A72E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16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6267566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146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316B37C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14</w:t>
            </w:r>
          </w:p>
        </w:tc>
        <w:tc>
          <w:tcPr>
            <w:tcW w:w="7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79480FF4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107</w:t>
            </w:r>
          </w:p>
        </w:tc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5C99001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915</w:t>
            </w:r>
          </w:p>
        </w:tc>
      </w:tr>
      <w:tr w:rsidR="006C2C4F" w14:paraId="7AD46B2B" w14:textId="77777777" w:rsidTr="006C2C4F">
        <w:trPr>
          <w:cantSplit/>
        </w:trPr>
        <w:tc>
          <w:tcPr>
            <w:tcW w:w="285" w:type="dxa"/>
            <w:vMerge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0E393ACF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4491CE9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urrent Rasio</w:t>
            </w:r>
          </w:p>
        </w:tc>
        <w:tc>
          <w:tcPr>
            <w:tcW w:w="1276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28AE99C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183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4D4EEA05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98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6774A385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311</w:t>
            </w:r>
          </w:p>
        </w:tc>
        <w:tc>
          <w:tcPr>
            <w:tcW w:w="7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00B22021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,858</w:t>
            </w:r>
          </w:p>
        </w:tc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4C873A4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69</w:t>
            </w:r>
          </w:p>
        </w:tc>
      </w:tr>
      <w:tr w:rsidR="006C2C4F" w14:paraId="6A4BFE55" w14:textId="77777777" w:rsidTr="006C2C4F">
        <w:trPr>
          <w:cantSplit/>
        </w:trPr>
        <w:tc>
          <w:tcPr>
            <w:tcW w:w="285" w:type="dxa"/>
            <w:vMerge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42205C10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6E78ACF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bt to Equity Ratio</w:t>
            </w:r>
          </w:p>
        </w:tc>
        <w:tc>
          <w:tcPr>
            <w:tcW w:w="1276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2691B504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235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3EDA100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245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4EA5B183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155</w:t>
            </w:r>
          </w:p>
        </w:tc>
        <w:tc>
          <w:tcPr>
            <w:tcW w:w="7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4597C7AE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960</w:t>
            </w:r>
          </w:p>
        </w:tc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6AD436E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341</w:t>
            </w:r>
          </w:p>
        </w:tc>
      </w:tr>
      <w:tr w:rsidR="006C2C4F" w14:paraId="5A24A3A9" w14:textId="77777777" w:rsidTr="006C2C4F">
        <w:trPr>
          <w:cantSplit/>
        </w:trPr>
        <w:tc>
          <w:tcPr>
            <w:tcW w:w="285" w:type="dxa"/>
            <w:vMerge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0068F3CD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555DA8A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et Profit Margin</w:t>
            </w:r>
          </w:p>
        </w:tc>
        <w:tc>
          <w:tcPr>
            <w:tcW w:w="1276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051D17A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,626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4821D80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115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55698DB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120</w:t>
            </w:r>
          </w:p>
        </w:tc>
        <w:tc>
          <w:tcPr>
            <w:tcW w:w="7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4D6F558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769</w:t>
            </w:r>
          </w:p>
        </w:tc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43316CB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445</w:t>
            </w:r>
          </w:p>
        </w:tc>
      </w:tr>
      <w:tr w:rsidR="006C2C4F" w14:paraId="02F35E08" w14:textId="77777777" w:rsidTr="006C2C4F">
        <w:trPr>
          <w:cantSplit/>
        </w:trPr>
        <w:tc>
          <w:tcPr>
            <w:tcW w:w="285" w:type="dxa"/>
            <w:vMerge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4AA77BE9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hideMark/>
          </w:tcPr>
          <w:p w14:paraId="16497A9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1276" w:type="dxa"/>
            <w:tcBorders>
              <w:top w:val="nil"/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1BF1416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268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116810D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137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605B204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279</w:t>
            </w:r>
          </w:p>
        </w:tc>
        <w:tc>
          <w:tcPr>
            <w:tcW w:w="708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22F266F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,951</w:t>
            </w:r>
          </w:p>
        </w:tc>
        <w:tc>
          <w:tcPr>
            <w:tcW w:w="761" w:type="dxa"/>
            <w:tcBorders>
              <w:top w:val="nil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hideMark/>
          </w:tcPr>
          <w:p w14:paraId="4865C2E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56</w:t>
            </w:r>
          </w:p>
        </w:tc>
      </w:tr>
      <w:tr w:rsidR="006C2C4F" w14:paraId="20424C35" w14:textId="77777777" w:rsidTr="006C2C4F">
        <w:trPr>
          <w:cantSplit/>
        </w:trPr>
        <w:tc>
          <w:tcPr>
            <w:tcW w:w="7425" w:type="dxa"/>
            <w:gridSpan w:val="7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D6B164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. Dependent Variable: ABS_RES</w:t>
            </w:r>
          </w:p>
        </w:tc>
      </w:tr>
    </w:tbl>
    <w:p w14:paraId="2E52A369" w14:textId="3DF7A975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612CB4FC" w14:textId="77777777" w:rsidR="006C2C4F" w:rsidRDefault="006C2C4F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258A1941" w14:textId="3796F495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13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55B52566" w14:textId="77777777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Hasil Uji Autokorelasi</w:t>
      </w:r>
    </w:p>
    <w:p w14:paraId="2BFE0029" w14:textId="77777777" w:rsidR="006C2C4F" w:rsidRPr="004A0787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bottomFromText="160" w:vertAnchor="text" w:horzAnchor="margin" w:tblpX="284" w:tblpY="92"/>
        <w:tblW w:w="69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4"/>
        <w:gridCol w:w="567"/>
        <w:gridCol w:w="284"/>
        <w:gridCol w:w="1135"/>
        <w:gridCol w:w="1418"/>
        <w:gridCol w:w="1419"/>
        <w:gridCol w:w="1418"/>
      </w:tblGrid>
      <w:tr w:rsidR="006C2C4F" w14:paraId="681544FF" w14:textId="77777777" w:rsidTr="006C2C4F">
        <w:trPr>
          <w:cantSplit/>
        </w:trPr>
        <w:tc>
          <w:tcPr>
            <w:tcW w:w="6945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14:paraId="0487C821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Model Summary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b</w:t>
            </w:r>
          </w:p>
        </w:tc>
      </w:tr>
      <w:tr w:rsidR="006C2C4F" w14:paraId="7BB8C0A3" w14:textId="77777777" w:rsidTr="006C2C4F">
        <w:trPr>
          <w:cantSplit/>
        </w:trPr>
        <w:tc>
          <w:tcPr>
            <w:tcW w:w="704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1304CE85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851" w:type="dxa"/>
            <w:gridSpan w:val="2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3A737CA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</w:t>
            </w:r>
          </w:p>
        </w:tc>
        <w:tc>
          <w:tcPr>
            <w:tcW w:w="1135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7B82500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 Square</w:t>
            </w:r>
          </w:p>
        </w:tc>
        <w:tc>
          <w:tcPr>
            <w:tcW w:w="141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51445D2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141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46B687E5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Error of the Estimate</w:t>
            </w:r>
          </w:p>
        </w:tc>
        <w:tc>
          <w:tcPr>
            <w:tcW w:w="141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6388372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urbin-Watson</w:t>
            </w:r>
          </w:p>
        </w:tc>
      </w:tr>
      <w:tr w:rsidR="006C2C4F" w14:paraId="2925CDCB" w14:textId="77777777" w:rsidTr="006C2C4F">
        <w:trPr>
          <w:cantSplit/>
        </w:trPr>
        <w:tc>
          <w:tcPr>
            <w:tcW w:w="704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hideMark/>
          </w:tcPr>
          <w:p w14:paraId="79C31583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851" w:type="dxa"/>
            <w:gridSpan w:val="2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14:paraId="4C1D3CC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747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5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hideMark/>
          </w:tcPr>
          <w:p w14:paraId="18B241D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559</w:t>
            </w:r>
          </w:p>
        </w:tc>
        <w:tc>
          <w:tcPr>
            <w:tcW w:w="141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hideMark/>
          </w:tcPr>
          <w:p w14:paraId="0994A5E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528</w:t>
            </w:r>
          </w:p>
        </w:tc>
        <w:tc>
          <w:tcPr>
            <w:tcW w:w="141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hideMark/>
          </w:tcPr>
          <w:p w14:paraId="26AC7B3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,40822</w:t>
            </w:r>
          </w:p>
        </w:tc>
        <w:tc>
          <w:tcPr>
            <w:tcW w:w="1418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hideMark/>
          </w:tcPr>
          <w:p w14:paraId="4200861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,988</w:t>
            </w:r>
          </w:p>
        </w:tc>
      </w:tr>
      <w:tr w:rsidR="006C2C4F" w14:paraId="7867EB30" w14:textId="77777777" w:rsidTr="006C2C4F">
        <w:trPr>
          <w:cantSplit/>
        </w:trPr>
        <w:tc>
          <w:tcPr>
            <w:tcW w:w="1271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A54B49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. Predictors :</w:t>
            </w:r>
          </w:p>
        </w:tc>
        <w:tc>
          <w:tcPr>
            <w:tcW w:w="5674" w:type="dxa"/>
            <w:gridSpan w:val="5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EA2035E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Constant), Financial Leverage, Current Ratio, Debt to Equity Ratio, Net Profit Margin, Firm Size</w:t>
            </w:r>
          </w:p>
        </w:tc>
      </w:tr>
      <w:tr w:rsidR="006C2C4F" w14:paraId="04625D29" w14:textId="77777777" w:rsidTr="006C2C4F">
        <w:trPr>
          <w:cantSplit/>
        </w:trPr>
        <w:tc>
          <w:tcPr>
            <w:tcW w:w="694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5B67990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. Dependent Variable: Earning Per Share</w:t>
            </w:r>
          </w:p>
        </w:tc>
      </w:tr>
    </w:tbl>
    <w:p w14:paraId="59728B8A" w14:textId="70354EC1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481B3820" w14:textId="77777777" w:rsidR="006C2C4F" w:rsidRDefault="006C2C4F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2AC55AB3" w14:textId="613593D2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14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1AC6B9B6" w14:textId="7A86B486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Hasil Uji Regresi Linear Berganda</w:t>
      </w:r>
    </w:p>
    <w:p w14:paraId="4F4B8505" w14:textId="391D4396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vertAnchor="text" w:horzAnchor="margin" w:tblpX="142" w:tblpY="172"/>
        <w:tblW w:w="751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1985"/>
        <w:gridCol w:w="990"/>
        <w:gridCol w:w="995"/>
        <w:gridCol w:w="1276"/>
        <w:gridCol w:w="850"/>
        <w:gridCol w:w="850"/>
      </w:tblGrid>
      <w:tr w:rsidR="006C2C4F" w:rsidRPr="004E675D" w14:paraId="2BE14A25" w14:textId="77777777" w:rsidTr="006C2C4F">
        <w:trPr>
          <w:cantSplit/>
        </w:trPr>
        <w:tc>
          <w:tcPr>
            <w:tcW w:w="7513" w:type="dxa"/>
            <w:gridSpan w:val="7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</w:tcPr>
          <w:p w14:paraId="2D5EE0C2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004531">
              <w:rPr>
                <w:rFonts w:ascii="Arial" w:hAnsi="Arial" w:cs="Arial"/>
                <w:b/>
                <w:bCs/>
                <w:sz w:val="18"/>
                <w:szCs w:val="18"/>
              </w:rPr>
              <w:t>Coefficients</w:t>
            </w:r>
            <w:r w:rsidRPr="00004531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a</w:t>
            </w:r>
          </w:p>
        </w:tc>
      </w:tr>
      <w:tr w:rsidR="006C2C4F" w:rsidRPr="004E675D" w14:paraId="439087AD" w14:textId="77777777" w:rsidTr="006C2C4F">
        <w:trPr>
          <w:cantSplit/>
        </w:trPr>
        <w:tc>
          <w:tcPr>
            <w:tcW w:w="2552" w:type="dxa"/>
            <w:gridSpan w:val="2"/>
            <w:vMerge w:val="restart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7CE634D8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985" w:type="dxa"/>
            <w:gridSpan w:val="2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268646A5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0850EB4E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235FCE21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850" w:type="dxa"/>
            <w:vMerge w:val="restart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2D7383B5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6C2C4F" w:rsidRPr="004E675D" w14:paraId="41246FE5" w14:textId="77777777" w:rsidTr="006C2C4F">
        <w:trPr>
          <w:cantSplit/>
        </w:trPr>
        <w:tc>
          <w:tcPr>
            <w:tcW w:w="2552" w:type="dxa"/>
            <w:gridSpan w:val="2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1AB1D848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bottom"/>
          </w:tcPr>
          <w:p w14:paraId="33C3133B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995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5DC58670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7DC365E1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850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4C2857DB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42BF54C9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C2C4F" w:rsidRPr="004E675D" w14:paraId="450B9FC2" w14:textId="77777777" w:rsidTr="006C2C4F">
        <w:trPr>
          <w:cantSplit/>
        </w:trPr>
        <w:tc>
          <w:tcPr>
            <w:tcW w:w="567" w:type="dxa"/>
            <w:vMerge w:val="restart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shd w:val="clear" w:color="auto" w:fill="auto"/>
          </w:tcPr>
          <w:p w14:paraId="2DE58BF8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985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5A377286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990" w:type="dxa"/>
            <w:tcBorders>
              <w:top w:val="single" w:sz="18" w:space="0" w:color="auto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1C3158D2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-159,665</w:t>
            </w:r>
          </w:p>
        </w:tc>
        <w:tc>
          <w:tcPr>
            <w:tcW w:w="995" w:type="dxa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2C293779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84,261</w:t>
            </w:r>
          </w:p>
        </w:tc>
        <w:tc>
          <w:tcPr>
            <w:tcW w:w="1276" w:type="dxa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center"/>
          </w:tcPr>
          <w:p w14:paraId="4441E5DD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2F1C1F03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-1,895</w:t>
            </w:r>
          </w:p>
        </w:tc>
        <w:tc>
          <w:tcPr>
            <w:tcW w:w="850" w:type="dxa"/>
            <w:tcBorders>
              <w:top w:val="single" w:sz="18" w:space="0" w:color="auto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</w:tcPr>
          <w:p w14:paraId="64DE73C1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062</w:t>
            </w:r>
          </w:p>
        </w:tc>
      </w:tr>
      <w:tr w:rsidR="006C2C4F" w:rsidRPr="004E675D" w14:paraId="0925B024" w14:textId="77777777" w:rsidTr="006C2C4F">
        <w:trPr>
          <w:cantSplit/>
        </w:trPr>
        <w:tc>
          <w:tcPr>
            <w:tcW w:w="567" w:type="dxa"/>
            <w:vMerge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shd w:val="clear" w:color="auto" w:fill="auto"/>
          </w:tcPr>
          <w:p w14:paraId="69FCBDD9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200C2F03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F</w:t>
            </w:r>
            <w:r w:rsidRPr="004E675D">
              <w:rPr>
                <w:rFonts w:ascii="Arial" w:hAnsi="Arial" w:cs="Arial"/>
                <w:sz w:val="18"/>
                <w:szCs w:val="18"/>
              </w:rPr>
              <w:t xml:space="preserve">inancial </w:t>
            </w:r>
            <w:r w:rsidRPr="00004531">
              <w:rPr>
                <w:rFonts w:ascii="Arial" w:hAnsi="Arial" w:cs="Arial"/>
                <w:sz w:val="18"/>
                <w:szCs w:val="18"/>
              </w:rPr>
              <w:t>L</w:t>
            </w:r>
            <w:r w:rsidRPr="004E675D">
              <w:rPr>
                <w:rFonts w:ascii="Arial" w:hAnsi="Arial" w:cs="Arial"/>
                <w:sz w:val="18"/>
                <w:szCs w:val="18"/>
              </w:rPr>
              <w:t>everage</w:t>
            </w:r>
          </w:p>
        </w:tc>
        <w:tc>
          <w:tcPr>
            <w:tcW w:w="990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0E743F43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8,573</w:t>
            </w:r>
          </w:p>
        </w:tc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1CABB785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2,810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02AC3C6A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167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249672D8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3,051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</w:tcPr>
          <w:p w14:paraId="3AC09520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003</w:t>
            </w:r>
          </w:p>
        </w:tc>
      </w:tr>
      <w:tr w:rsidR="006C2C4F" w:rsidRPr="004E675D" w14:paraId="27BE2C40" w14:textId="77777777" w:rsidTr="006C2C4F">
        <w:trPr>
          <w:cantSplit/>
        </w:trPr>
        <w:tc>
          <w:tcPr>
            <w:tcW w:w="567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shd w:val="clear" w:color="auto" w:fill="auto"/>
          </w:tcPr>
          <w:p w14:paraId="05E2FB72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6FD4F7E3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C</w:t>
            </w:r>
            <w:r w:rsidRPr="004E675D">
              <w:rPr>
                <w:rFonts w:ascii="Arial" w:hAnsi="Arial" w:cs="Arial"/>
                <w:sz w:val="18"/>
                <w:szCs w:val="18"/>
              </w:rPr>
              <w:t xml:space="preserve">urrent </w:t>
            </w:r>
            <w:r w:rsidRPr="00004531">
              <w:rPr>
                <w:rFonts w:ascii="Arial" w:hAnsi="Arial" w:cs="Arial"/>
                <w:sz w:val="18"/>
                <w:szCs w:val="18"/>
              </w:rPr>
              <w:t>R</w:t>
            </w:r>
            <w:r w:rsidRPr="004E675D">
              <w:rPr>
                <w:rFonts w:ascii="Arial" w:hAnsi="Arial" w:cs="Arial"/>
                <w:sz w:val="18"/>
                <w:szCs w:val="18"/>
              </w:rPr>
              <w:t xml:space="preserve">atio </w:t>
            </w:r>
          </w:p>
        </w:tc>
        <w:tc>
          <w:tcPr>
            <w:tcW w:w="990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5836B780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-4,411</w:t>
            </w:r>
          </w:p>
        </w:tc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462A830A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2,173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67F1F2CB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-,140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47FC3F9F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-2,030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</w:tcPr>
          <w:p w14:paraId="3321837D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046</w:t>
            </w:r>
          </w:p>
        </w:tc>
      </w:tr>
      <w:tr w:rsidR="006C2C4F" w:rsidRPr="004E675D" w14:paraId="043A98AE" w14:textId="77777777" w:rsidTr="006C2C4F">
        <w:trPr>
          <w:cantSplit/>
        </w:trPr>
        <w:tc>
          <w:tcPr>
            <w:tcW w:w="567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shd w:val="clear" w:color="auto" w:fill="auto"/>
          </w:tcPr>
          <w:p w14:paraId="45B464EC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34908B20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D</w:t>
            </w:r>
            <w:r w:rsidRPr="004E675D">
              <w:rPr>
                <w:rFonts w:ascii="Arial" w:hAnsi="Arial" w:cs="Arial"/>
                <w:sz w:val="18"/>
                <w:szCs w:val="18"/>
              </w:rPr>
              <w:t xml:space="preserve">ebt to </w:t>
            </w:r>
            <w:r w:rsidRPr="00004531">
              <w:rPr>
                <w:rFonts w:ascii="Arial" w:hAnsi="Arial" w:cs="Arial"/>
                <w:sz w:val="18"/>
                <w:szCs w:val="18"/>
              </w:rPr>
              <w:t>E</w:t>
            </w:r>
            <w:r w:rsidRPr="004E675D">
              <w:rPr>
                <w:rFonts w:ascii="Arial" w:hAnsi="Arial" w:cs="Arial"/>
                <w:sz w:val="18"/>
                <w:szCs w:val="18"/>
              </w:rPr>
              <w:t>quity Rasio</w:t>
            </w:r>
          </w:p>
        </w:tc>
        <w:tc>
          <w:tcPr>
            <w:tcW w:w="990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283618DA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-6,405</w:t>
            </w:r>
          </w:p>
        </w:tc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3E642EF3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4,793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2469EC42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-,083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0E995A80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-1,336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</w:tcPr>
          <w:p w14:paraId="2C318EA8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186</w:t>
            </w:r>
          </w:p>
        </w:tc>
      </w:tr>
      <w:tr w:rsidR="006C2C4F" w:rsidRPr="004E675D" w14:paraId="41784FFE" w14:textId="77777777" w:rsidTr="006C2C4F">
        <w:trPr>
          <w:cantSplit/>
        </w:trPr>
        <w:tc>
          <w:tcPr>
            <w:tcW w:w="567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shd w:val="clear" w:color="auto" w:fill="auto"/>
          </w:tcPr>
          <w:p w14:paraId="56FFEFED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33A43116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N</w:t>
            </w:r>
            <w:r w:rsidRPr="004E675D">
              <w:rPr>
                <w:rFonts w:ascii="Arial" w:hAnsi="Arial" w:cs="Arial"/>
                <w:sz w:val="18"/>
                <w:szCs w:val="18"/>
              </w:rPr>
              <w:t xml:space="preserve">et </w:t>
            </w:r>
            <w:r w:rsidRPr="00004531">
              <w:rPr>
                <w:rFonts w:ascii="Arial" w:hAnsi="Arial" w:cs="Arial"/>
                <w:sz w:val="18"/>
                <w:szCs w:val="18"/>
              </w:rPr>
              <w:t>P</w:t>
            </w:r>
            <w:r w:rsidRPr="004E675D">
              <w:rPr>
                <w:rFonts w:ascii="Arial" w:hAnsi="Arial" w:cs="Arial"/>
                <w:sz w:val="18"/>
                <w:szCs w:val="18"/>
              </w:rPr>
              <w:t xml:space="preserve">rofit </w:t>
            </w:r>
            <w:r w:rsidRPr="00004531">
              <w:rPr>
                <w:rFonts w:ascii="Arial" w:hAnsi="Arial" w:cs="Arial"/>
                <w:sz w:val="18"/>
                <w:szCs w:val="18"/>
              </w:rPr>
              <w:t>M</w:t>
            </w:r>
            <w:r w:rsidRPr="004E675D">
              <w:rPr>
                <w:rFonts w:ascii="Arial" w:hAnsi="Arial" w:cs="Arial"/>
                <w:sz w:val="18"/>
                <w:szCs w:val="18"/>
              </w:rPr>
              <w:t>argin</w:t>
            </w:r>
          </w:p>
        </w:tc>
        <w:tc>
          <w:tcPr>
            <w:tcW w:w="990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3CFBF89A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4,825</w:t>
            </w:r>
          </w:p>
        </w:tc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297CFD18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393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3B0650B2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819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</w:tcPr>
          <w:p w14:paraId="7C52815F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12,282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</w:tcPr>
          <w:p w14:paraId="043A0902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000</w:t>
            </w:r>
          </w:p>
        </w:tc>
      </w:tr>
      <w:tr w:rsidR="006C2C4F" w:rsidRPr="004E675D" w14:paraId="24676D04" w14:textId="77777777" w:rsidTr="006C2C4F">
        <w:trPr>
          <w:cantSplit/>
        </w:trPr>
        <w:tc>
          <w:tcPr>
            <w:tcW w:w="567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shd w:val="clear" w:color="auto" w:fill="auto"/>
          </w:tcPr>
          <w:p w14:paraId="3FA19AF1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</w:tcPr>
          <w:p w14:paraId="35C1D6F5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4E675D"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990" w:type="dxa"/>
            <w:tcBorders>
              <w:top w:val="nil"/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</w:tcPr>
          <w:p w14:paraId="686052D0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6,335</w:t>
            </w:r>
          </w:p>
        </w:tc>
        <w:tc>
          <w:tcPr>
            <w:tcW w:w="995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</w:tcPr>
          <w:p w14:paraId="5255DF49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2,861</w:t>
            </w:r>
          </w:p>
        </w:tc>
        <w:tc>
          <w:tcPr>
            <w:tcW w:w="1276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</w:tcPr>
          <w:p w14:paraId="4363D8AC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136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</w:tcPr>
          <w:p w14:paraId="687C2090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2,214</w:t>
            </w:r>
          </w:p>
        </w:tc>
        <w:tc>
          <w:tcPr>
            <w:tcW w:w="850" w:type="dxa"/>
            <w:tcBorders>
              <w:top w:val="nil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7CFA2B98" w14:textId="77777777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>,030</w:t>
            </w:r>
          </w:p>
        </w:tc>
      </w:tr>
      <w:tr w:rsidR="006C2C4F" w:rsidRPr="004E675D" w14:paraId="306CF9EC" w14:textId="77777777" w:rsidTr="006C2C4F">
        <w:trPr>
          <w:cantSplit/>
        </w:trPr>
        <w:tc>
          <w:tcPr>
            <w:tcW w:w="7513" w:type="dxa"/>
            <w:gridSpan w:val="7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ECE039A" w14:textId="555BB4B8" w:rsidR="006C2C4F" w:rsidRPr="00004531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04531">
              <w:rPr>
                <w:rFonts w:ascii="Arial" w:hAnsi="Arial" w:cs="Arial"/>
                <w:sz w:val="18"/>
                <w:szCs w:val="18"/>
              </w:rPr>
              <w:t xml:space="preserve">a. Dependent Variable: </w:t>
            </w:r>
            <w:r w:rsidR="00830E2A">
              <w:rPr>
                <w:rFonts w:ascii="Arial" w:hAnsi="Arial" w:cs="Arial"/>
                <w:sz w:val="18"/>
                <w:szCs w:val="18"/>
              </w:rPr>
              <w:t>Earning Per Share</w:t>
            </w:r>
          </w:p>
        </w:tc>
      </w:tr>
    </w:tbl>
    <w:p w14:paraId="32B6B705" w14:textId="77777777" w:rsidR="006C2C4F" w:rsidRDefault="006C2C4F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35487E2D" w14:textId="7254875D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15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30535AEB" w14:textId="50E92460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Hasil Uji Statistik t</w:t>
      </w:r>
    </w:p>
    <w:p w14:paraId="1AC8194B" w14:textId="77777777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bottomFromText="160" w:vertAnchor="text" w:horzAnchor="margin" w:tblpX="284" w:tblpY="92"/>
        <w:tblW w:w="709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26"/>
        <w:gridCol w:w="1844"/>
        <w:gridCol w:w="994"/>
        <w:gridCol w:w="993"/>
        <w:gridCol w:w="1277"/>
        <w:gridCol w:w="851"/>
        <w:gridCol w:w="710"/>
      </w:tblGrid>
      <w:tr w:rsidR="006C2C4F" w14:paraId="41D621DF" w14:textId="77777777" w:rsidTr="006C2C4F">
        <w:trPr>
          <w:cantSplit/>
        </w:trPr>
        <w:tc>
          <w:tcPr>
            <w:tcW w:w="7095" w:type="dxa"/>
            <w:gridSpan w:val="7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  <w:hideMark/>
          </w:tcPr>
          <w:p w14:paraId="7CBB8B2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Coefficients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a</w:t>
            </w:r>
          </w:p>
        </w:tc>
      </w:tr>
      <w:tr w:rsidR="006C2C4F" w14:paraId="59A01525" w14:textId="77777777" w:rsidTr="006C2C4F">
        <w:trPr>
          <w:cantSplit/>
        </w:trPr>
        <w:tc>
          <w:tcPr>
            <w:tcW w:w="2270" w:type="dxa"/>
            <w:gridSpan w:val="2"/>
            <w:vMerge w:val="restart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4EDE459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987" w:type="dxa"/>
            <w:gridSpan w:val="2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4020D36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1277" w:type="dxa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465AE19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278C7F00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710" w:type="dxa"/>
            <w:vMerge w:val="restart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53F0D820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6C2C4F" w14:paraId="69200570" w14:textId="77777777" w:rsidTr="006C2C4F">
        <w:trPr>
          <w:cantSplit/>
        </w:trPr>
        <w:tc>
          <w:tcPr>
            <w:tcW w:w="2270" w:type="dxa"/>
            <w:gridSpan w:val="2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  <w:hideMark/>
          </w:tcPr>
          <w:p w14:paraId="6D581E41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4" w:type="dxa"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vAlign w:val="bottom"/>
            <w:hideMark/>
          </w:tcPr>
          <w:p w14:paraId="688DA071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1C51009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277" w:type="dxa"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6A8F9BA1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851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  <w:hideMark/>
          </w:tcPr>
          <w:p w14:paraId="22527157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0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  <w:hideMark/>
          </w:tcPr>
          <w:p w14:paraId="4FD2E820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C2C4F" w14:paraId="66F9C391" w14:textId="77777777" w:rsidTr="006C2C4F">
        <w:trPr>
          <w:cantSplit/>
        </w:trPr>
        <w:tc>
          <w:tcPr>
            <w:tcW w:w="426" w:type="dxa"/>
            <w:vMerge w:val="restart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hideMark/>
          </w:tcPr>
          <w:p w14:paraId="0C7D968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44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hideMark/>
          </w:tcPr>
          <w:p w14:paraId="4904375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994" w:type="dxa"/>
            <w:tcBorders>
              <w:top w:val="single" w:sz="18" w:space="0" w:color="auto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41CB17C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59,665</w:t>
            </w:r>
          </w:p>
        </w:tc>
        <w:tc>
          <w:tcPr>
            <w:tcW w:w="993" w:type="dxa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275D43EE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,261</w:t>
            </w:r>
          </w:p>
        </w:tc>
        <w:tc>
          <w:tcPr>
            <w:tcW w:w="1277" w:type="dxa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vAlign w:val="center"/>
          </w:tcPr>
          <w:p w14:paraId="4003D23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6DA51A4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,895</w:t>
            </w:r>
          </w:p>
        </w:tc>
        <w:tc>
          <w:tcPr>
            <w:tcW w:w="710" w:type="dxa"/>
            <w:tcBorders>
              <w:top w:val="single" w:sz="18" w:space="0" w:color="auto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71EE888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62</w:t>
            </w:r>
          </w:p>
        </w:tc>
      </w:tr>
      <w:tr w:rsidR="006C2C4F" w14:paraId="5B7B6A03" w14:textId="77777777" w:rsidTr="006C2C4F">
        <w:trPr>
          <w:cantSplit/>
        </w:trPr>
        <w:tc>
          <w:tcPr>
            <w:tcW w:w="426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16D087FE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58FDC77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inancial Leverage</w:t>
            </w:r>
          </w:p>
        </w:tc>
        <w:tc>
          <w:tcPr>
            <w:tcW w:w="994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1ADA99F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,573</w:t>
            </w:r>
          </w:p>
        </w:tc>
        <w:tc>
          <w:tcPr>
            <w:tcW w:w="99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4F51823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810</w:t>
            </w:r>
          </w:p>
        </w:tc>
        <w:tc>
          <w:tcPr>
            <w:tcW w:w="1277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04FDE1B0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167</w:t>
            </w:r>
          </w:p>
        </w:tc>
        <w:tc>
          <w:tcPr>
            <w:tcW w:w="85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1AC7BEA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,051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7BEA02D4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03</w:t>
            </w:r>
          </w:p>
        </w:tc>
      </w:tr>
      <w:tr w:rsidR="006C2C4F" w14:paraId="36068F52" w14:textId="77777777" w:rsidTr="006C2C4F">
        <w:trPr>
          <w:cantSplit/>
        </w:trPr>
        <w:tc>
          <w:tcPr>
            <w:tcW w:w="426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289EDD9E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71A8B8C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Current Ratio </w:t>
            </w:r>
          </w:p>
        </w:tc>
        <w:tc>
          <w:tcPr>
            <w:tcW w:w="994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70C5CE4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4,411</w:t>
            </w:r>
          </w:p>
        </w:tc>
        <w:tc>
          <w:tcPr>
            <w:tcW w:w="99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6F889E10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173</w:t>
            </w:r>
          </w:p>
        </w:tc>
        <w:tc>
          <w:tcPr>
            <w:tcW w:w="1277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6724C545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140</w:t>
            </w:r>
          </w:p>
        </w:tc>
        <w:tc>
          <w:tcPr>
            <w:tcW w:w="85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08B0D2D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2,030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029555B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46</w:t>
            </w:r>
          </w:p>
        </w:tc>
      </w:tr>
      <w:tr w:rsidR="006C2C4F" w14:paraId="64290DDF" w14:textId="77777777" w:rsidTr="006C2C4F">
        <w:trPr>
          <w:cantSplit/>
        </w:trPr>
        <w:tc>
          <w:tcPr>
            <w:tcW w:w="426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34B512F6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21A52D81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bt to Equity Rasio</w:t>
            </w:r>
          </w:p>
        </w:tc>
        <w:tc>
          <w:tcPr>
            <w:tcW w:w="994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58CF61F0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6,405</w:t>
            </w:r>
          </w:p>
        </w:tc>
        <w:tc>
          <w:tcPr>
            <w:tcW w:w="99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26ED173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,793</w:t>
            </w:r>
          </w:p>
        </w:tc>
        <w:tc>
          <w:tcPr>
            <w:tcW w:w="1277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70A1844E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,083</w:t>
            </w:r>
          </w:p>
        </w:tc>
        <w:tc>
          <w:tcPr>
            <w:tcW w:w="85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7F5D9BE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,336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453382A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186</w:t>
            </w:r>
          </w:p>
        </w:tc>
      </w:tr>
      <w:tr w:rsidR="006C2C4F" w14:paraId="45FADDC8" w14:textId="77777777" w:rsidTr="006C2C4F">
        <w:trPr>
          <w:cantSplit/>
        </w:trPr>
        <w:tc>
          <w:tcPr>
            <w:tcW w:w="426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16061ADA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single" w:sz="18" w:space="0" w:color="auto"/>
            </w:tcBorders>
            <w:hideMark/>
          </w:tcPr>
          <w:p w14:paraId="0340D3D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et Profit Margin</w:t>
            </w:r>
          </w:p>
        </w:tc>
        <w:tc>
          <w:tcPr>
            <w:tcW w:w="994" w:type="dxa"/>
            <w:tcBorders>
              <w:top w:val="nil"/>
              <w:left w:val="single" w:sz="1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690AE2B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,825</w:t>
            </w:r>
          </w:p>
        </w:tc>
        <w:tc>
          <w:tcPr>
            <w:tcW w:w="99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61A8BF54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393</w:t>
            </w:r>
          </w:p>
        </w:tc>
        <w:tc>
          <w:tcPr>
            <w:tcW w:w="1277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21C0EE7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819</w:t>
            </w:r>
          </w:p>
        </w:tc>
        <w:tc>
          <w:tcPr>
            <w:tcW w:w="85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hideMark/>
          </w:tcPr>
          <w:p w14:paraId="0189ACE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,282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FFFFFF"/>
            <w:hideMark/>
          </w:tcPr>
          <w:p w14:paraId="19BB6ABF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00</w:t>
            </w:r>
          </w:p>
        </w:tc>
      </w:tr>
      <w:tr w:rsidR="006C2C4F" w14:paraId="191FE705" w14:textId="77777777" w:rsidTr="006C2C4F">
        <w:trPr>
          <w:cantSplit/>
        </w:trPr>
        <w:tc>
          <w:tcPr>
            <w:tcW w:w="426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441B1012" w14:textId="77777777" w:rsidR="006C2C4F" w:rsidRDefault="006C2C4F" w:rsidP="006C2C4F">
            <w:pPr>
              <w:spacing w:after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hideMark/>
          </w:tcPr>
          <w:p w14:paraId="5D444C91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irm Size</w:t>
            </w:r>
          </w:p>
        </w:tc>
        <w:tc>
          <w:tcPr>
            <w:tcW w:w="994" w:type="dxa"/>
            <w:tcBorders>
              <w:top w:val="nil"/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203A4233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,335</w:t>
            </w:r>
          </w:p>
        </w:tc>
        <w:tc>
          <w:tcPr>
            <w:tcW w:w="993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760A6B1A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861</w:t>
            </w:r>
          </w:p>
        </w:tc>
        <w:tc>
          <w:tcPr>
            <w:tcW w:w="1277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08BBB6B7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136</w:t>
            </w:r>
          </w:p>
        </w:tc>
        <w:tc>
          <w:tcPr>
            <w:tcW w:w="851" w:type="dxa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FFFFFF"/>
            <w:hideMark/>
          </w:tcPr>
          <w:p w14:paraId="245D3E1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214</w:t>
            </w:r>
          </w:p>
        </w:tc>
        <w:tc>
          <w:tcPr>
            <w:tcW w:w="710" w:type="dxa"/>
            <w:tcBorders>
              <w:top w:val="nil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hideMark/>
          </w:tcPr>
          <w:p w14:paraId="2824716B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030</w:t>
            </w:r>
          </w:p>
        </w:tc>
      </w:tr>
      <w:tr w:rsidR="006C2C4F" w14:paraId="12C32575" w14:textId="77777777" w:rsidTr="006C2C4F">
        <w:trPr>
          <w:cantSplit/>
        </w:trPr>
        <w:tc>
          <w:tcPr>
            <w:tcW w:w="7095" w:type="dxa"/>
            <w:gridSpan w:val="7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7EE79CA" w14:textId="77777777" w:rsidR="006C2C4F" w:rsidRDefault="00000000" w:rsidP="006C2C4F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pict w14:anchorId="5F86AAD9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2070" type="#_x0000_t202" style="position:absolute;left:0;text-align:left;margin-left:3.5pt;margin-top:10.45pt;width:197.25pt;height:25.5pt;z-index:251667968;mso-position-horizontal-relative:text;mso-position-vertical-relative:text" stroked="f">
                  <v:textbox style="mso-next-textbox:#_x0000_s2070">
                    <w:txbxContent>
                      <w:p w14:paraId="4C553ABF" w14:textId="77777777" w:rsidR="006C2C4F" w:rsidRDefault="006C2C4F" w:rsidP="006C2C4F"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Output SPSS, data yang diolah 2023</w:t>
                        </w:r>
                      </w:p>
                    </w:txbxContent>
                  </v:textbox>
                </v:shape>
              </w:pict>
            </w:r>
            <w:r w:rsidR="006C2C4F">
              <w:rPr>
                <w:rFonts w:ascii="Arial" w:hAnsi="Arial" w:cs="Arial"/>
                <w:sz w:val="18"/>
                <w:szCs w:val="18"/>
              </w:rPr>
              <w:t>a. Dependent Variable: Earning Per Share</w:t>
            </w:r>
          </w:p>
        </w:tc>
      </w:tr>
    </w:tbl>
    <w:p w14:paraId="6C0DB938" w14:textId="69D05AAB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79333313" w14:textId="77777777" w:rsidR="006C2C4F" w:rsidRDefault="006C2C4F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23114D54" w14:textId="1AEDF38D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16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22356DDE" w14:textId="41A699FE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Hasil Uji Statistik F</w:t>
      </w:r>
    </w:p>
    <w:p w14:paraId="1ADF3E2C" w14:textId="77777777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vertAnchor="text" w:horzAnchor="margin" w:tblpX="284" w:tblpY="252"/>
        <w:tblW w:w="68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6"/>
        <w:gridCol w:w="1176"/>
        <w:gridCol w:w="1476"/>
        <w:gridCol w:w="608"/>
        <w:gridCol w:w="1276"/>
        <w:gridCol w:w="850"/>
        <w:gridCol w:w="992"/>
      </w:tblGrid>
      <w:tr w:rsidR="006C2C4F" w:rsidRPr="0053398E" w14:paraId="2C8A32B9" w14:textId="77777777" w:rsidTr="006C2C4F">
        <w:trPr>
          <w:cantSplit/>
        </w:trPr>
        <w:tc>
          <w:tcPr>
            <w:tcW w:w="6804" w:type="dxa"/>
            <w:gridSpan w:val="7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14:paraId="156DB374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53398E">
              <w:rPr>
                <w:rFonts w:ascii="Arial" w:hAnsi="Arial" w:cs="Arial"/>
                <w:b/>
                <w:bCs/>
                <w:sz w:val="18"/>
                <w:szCs w:val="18"/>
              </w:rPr>
              <w:t>ANOVA</w:t>
            </w:r>
            <w:r w:rsidRPr="0053398E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a</w:t>
            </w:r>
          </w:p>
        </w:tc>
      </w:tr>
      <w:tr w:rsidR="006C2C4F" w:rsidRPr="0053398E" w14:paraId="3C298CAF" w14:textId="77777777" w:rsidTr="006C2C4F">
        <w:trPr>
          <w:cantSplit/>
        </w:trPr>
        <w:tc>
          <w:tcPr>
            <w:tcW w:w="1602" w:type="dxa"/>
            <w:gridSpan w:val="2"/>
            <w:tcBorders>
              <w:top w:val="single" w:sz="18" w:space="0" w:color="auto"/>
              <w:left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4CC8A4EB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476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</w:tcBorders>
            <w:shd w:val="clear" w:color="auto" w:fill="FFFFFF"/>
            <w:vAlign w:val="bottom"/>
          </w:tcPr>
          <w:p w14:paraId="486BB0AD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Sum of Squares</w:t>
            </w:r>
          </w:p>
        </w:tc>
        <w:tc>
          <w:tcPr>
            <w:tcW w:w="608" w:type="dxa"/>
            <w:tcBorders>
              <w:top w:val="single" w:sz="18" w:space="0" w:color="auto"/>
              <w:bottom w:val="single" w:sz="18" w:space="0" w:color="auto"/>
            </w:tcBorders>
            <w:shd w:val="clear" w:color="auto" w:fill="FFFFFF"/>
            <w:vAlign w:val="bottom"/>
          </w:tcPr>
          <w:p w14:paraId="6665A680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df</w:t>
            </w:r>
          </w:p>
        </w:tc>
        <w:tc>
          <w:tcPr>
            <w:tcW w:w="1276" w:type="dxa"/>
            <w:tcBorders>
              <w:top w:val="single" w:sz="18" w:space="0" w:color="auto"/>
              <w:bottom w:val="single" w:sz="18" w:space="0" w:color="auto"/>
            </w:tcBorders>
            <w:shd w:val="clear" w:color="auto" w:fill="FFFFFF"/>
            <w:vAlign w:val="bottom"/>
          </w:tcPr>
          <w:p w14:paraId="64B16B8B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Mean Square</w:t>
            </w:r>
          </w:p>
        </w:tc>
        <w:tc>
          <w:tcPr>
            <w:tcW w:w="85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FFFFFF"/>
            <w:vAlign w:val="bottom"/>
          </w:tcPr>
          <w:p w14:paraId="057794AF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992" w:type="dxa"/>
            <w:tcBorders>
              <w:top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578FA13D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6C2C4F" w:rsidRPr="0053398E" w14:paraId="5919CB7E" w14:textId="77777777" w:rsidTr="006C2C4F">
        <w:trPr>
          <w:cantSplit/>
        </w:trPr>
        <w:tc>
          <w:tcPr>
            <w:tcW w:w="426" w:type="dxa"/>
            <w:vMerge w:val="restart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</w:tcPr>
          <w:p w14:paraId="2106E227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76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201EBE13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Regression</w:t>
            </w:r>
          </w:p>
        </w:tc>
        <w:tc>
          <w:tcPr>
            <w:tcW w:w="1476" w:type="dxa"/>
            <w:tcBorders>
              <w:top w:val="single" w:sz="18" w:space="0" w:color="auto"/>
              <w:left w:val="single" w:sz="18" w:space="0" w:color="auto"/>
              <w:bottom w:val="nil"/>
            </w:tcBorders>
            <w:shd w:val="clear" w:color="auto" w:fill="FFFFFF"/>
          </w:tcPr>
          <w:p w14:paraId="566E9274" w14:textId="52E431EA" w:rsidR="006C2C4F" w:rsidRPr="0053398E" w:rsidRDefault="00830E2A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,952</w:t>
            </w:r>
          </w:p>
        </w:tc>
        <w:tc>
          <w:tcPr>
            <w:tcW w:w="608" w:type="dxa"/>
            <w:tcBorders>
              <w:top w:val="single" w:sz="18" w:space="0" w:color="auto"/>
              <w:bottom w:val="nil"/>
            </w:tcBorders>
            <w:shd w:val="clear" w:color="auto" w:fill="FFFFFF"/>
          </w:tcPr>
          <w:p w14:paraId="6AF544C7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276" w:type="dxa"/>
            <w:tcBorders>
              <w:top w:val="single" w:sz="18" w:space="0" w:color="auto"/>
              <w:bottom w:val="nil"/>
            </w:tcBorders>
            <w:shd w:val="clear" w:color="auto" w:fill="FFFFFF"/>
          </w:tcPr>
          <w:p w14:paraId="5E5C81EC" w14:textId="059B4AF7" w:rsidR="006C2C4F" w:rsidRPr="0053398E" w:rsidRDefault="00830E2A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,390</w:t>
            </w:r>
          </w:p>
        </w:tc>
        <w:tc>
          <w:tcPr>
            <w:tcW w:w="850" w:type="dxa"/>
            <w:tcBorders>
              <w:top w:val="single" w:sz="18" w:space="0" w:color="auto"/>
              <w:bottom w:val="nil"/>
            </w:tcBorders>
            <w:shd w:val="clear" w:color="auto" w:fill="FFFFFF"/>
          </w:tcPr>
          <w:p w14:paraId="1DF12FDA" w14:textId="5015F6DC" w:rsidR="006C2C4F" w:rsidRPr="0053398E" w:rsidRDefault="00830E2A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,879</w:t>
            </w:r>
          </w:p>
        </w:tc>
        <w:tc>
          <w:tcPr>
            <w:tcW w:w="992" w:type="dxa"/>
            <w:tcBorders>
              <w:top w:val="single" w:sz="18" w:space="0" w:color="auto"/>
              <w:bottom w:val="nil"/>
              <w:right w:val="single" w:sz="18" w:space="0" w:color="auto"/>
            </w:tcBorders>
            <w:shd w:val="clear" w:color="auto" w:fill="FFFFFF"/>
          </w:tcPr>
          <w:p w14:paraId="48C56E00" w14:textId="6BE1BB4B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,00</w:t>
            </w:r>
            <w:r w:rsidR="00830E2A">
              <w:rPr>
                <w:rFonts w:ascii="Arial" w:hAnsi="Arial" w:cs="Arial"/>
                <w:sz w:val="18"/>
                <w:szCs w:val="18"/>
              </w:rPr>
              <w:t>3</w:t>
            </w:r>
            <w:r w:rsidRPr="0053398E">
              <w:rPr>
                <w:rFonts w:ascii="Arial" w:hAnsi="Arial" w:cs="Arial"/>
                <w:sz w:val="18"/>
                <w:szCs w:val="18"/>
                <w:vertAlign w:val="superscript"/>
              </w:rPr>
              <w:t>b</w:t>
            </w:r>
          </w:p>
        </w:tc>
      </w:tr>
      <w:tr w:rsidR="006C2C4F" w:rsidRPr="0053398E" w14:paraId="0456D25E" w14:textId="77777777" w:rsidTr="006C2C4F">
        <w:trPr>
          <w:cantSplit/>
        </w:trPr>
        <w:tc>
          <w:tcPr>
            <w:tcW w:w="426" w:type="dxa"/>
            <w:vMerge/>
            <w:tcBorders>
              <w:top w:val="nil"/>
              <w:left w:val="single" w:sz="18" w:space="0" w:color="auto"/>
              <w:right w:val="nil"/>
            </w:tcBorders>
            <w:shd w:val="clear" w:color="auto" w:fill="auto"/>
          </w:tcPr>
          <w:p w14:paraId="4DA08447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</w:tcPr>
          <w:p w14:paraId="21FF7A07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Residual</w:t>
            </w:r>
          </w:p>
        </w:tc>
        <w:tc>
          <w:tcPr>
            <w:tcW w:w="1476" w:type="dxa"/>
            <w:tcBorders>
              <w:top w:val="nil"/>
              <w:left w:val="single" w:sz="18" w:space="0" w:color="auto"/>
              <w:bottom w:val="nil"/>
            </w:tcBorders>
            <w:shd w:val="clear" w:color="auto" w:fill="FFFFFF"/>
          </w:tcPr>
          <w:p w14:paraId="60F9170A" w14:textId="7AE21B4D" w:rsidR="006C2C4F" w:rsidRPr="0053398E" w:rsidRDefault="00830E2A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,862</w:t>
            </w:r>
          </w:p>
        </w:tc>
        <w:tc>
          <w:tcPr>
            <w:tcW w:w="608" w:type="dxa"/>
            <w:tcBorders>
              <w:top w:val="nil"/>
              <w:bottom w:val="nil"/>
            </w:tcBorders>
            <w:shd w:val="clear" w:color="auto" w:fill="FFFFFF"/>
          </w:tcPr>
          <w:p w14:paraId="4EF5B2D3" w14:textId="1E59A54E" w:rsidR="006C2C4F" w:rsidRPr="0053398E" w:rsidRDefault="00830E2A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</w:tcPr>
          <w:p w14:paraId="42DA1A79" w14:textId="53AB97FF" w:rsidR="006C2C4F" w:rsidRPr="0053398E" w:rsidRDefault="00830E2A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35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367B49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bottom w:val="nil"/>
              <w:right w:val="single" w:sz="18" w:space="0" w:color="auto"/>
            </w:tcBorders>
            <w:shd w:val="clear" w:color="auto" w:fill="FFFFFF"/>
            <w:vAlign w:val="center"/>
          </w:tcPr>
          <w:p w14:paraId="79246580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2C4F" w:rsidRPr="0053398E" w14:paraId="61793989" w14:textId="77777777" w:rsidTr="006C2C4F">
        <w:trPr>
          <w:cantSplit/>
        </w:trPr>
        <w:tc>
          <w:tcPr>
            <w:tcW w:w="426" w:type="dxa"/>
            <w:vMerge/>
            <w:tcBorders>
              <w:left w:val="single" w:sz="18" w:space="0" w:color="auto"/>
              <w:bottom w:val="single" w:sz="18" w:space="0" w:color="auto"/>
              <w:right w:val="nil"/>
            </w:tcBorders>
            <w:shd w:val="clear" w:color="auto" w:fill="auto"/>
          </w:tcPr>
          <w:p w14:paraId="11D12529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</w:tcPr>
          <w:p w14:paraId="1F8B5489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476" w:type="dxa"/>
            <w:tcBorders>
              <w:top w:val="nil"/>
              <w:left w:val="single" w:sz="18" w:space="0" w:color="auto"/>
              <w:bottom w:val="single" w:sz="18" w:space="0" w:color="auto"/>
            </w:tcBorders>
            <w:shd w:val="clear" w:color="auto" w:fill="FFFFFF"/>
          </w:tcPr>
          <w:p w14:paraId="3F36DFEA" w14:textId="60A612D5" w:rsidR="006C2C4F" w:rsidRPr="0053398E" w:rsidRDefault="00830E2A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7,814</w:t>
            </w:r>
          </w:p>
        </w:tc>
        <w:tc>
          <w:tcPr>
            <w:tcW w:w="608" w:type="dxa"/>
            <w:tcBorders>
              <w:top w:val="nil"/>
              <w:bottom w:val="single" w:sz="18" w:space="0" w:color="auto"/>
            </w:tcBorders>
            <w:shd w:val="clear" w:color="auto" w:fill="FFFFFF"/>
          </w:tcPr>
          <w:p w14:paraId="3738ED2C" w14:textId="172ED442" w:rsidR="006C2C4F" w:rsidRPr="0053398E" w:rsidRDefault="00830E2A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9</w:t>
            </w:r>
          </w:p>
        </w:tc>
        <w:tc>
          <w:tcPr>
            <w:tcW w:w="1276" w:type="dxa"/>
            <w:tcBorders>
              <w:top w:val="nil"/>
              <w:bottom w:val="single" w:sz="18" w:space="0" w:color="auto"/>
            </w:tcBorders>
            <w:shd w:val="clear" w:color="auto" w:fill="FFFFFF"/>
            <w:vAlign w:val="center"/>
          </w:tcPr>
          <w:p w14:paraId="1DEF90AC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bottom w:val="single" w:sz="18" w:space="0" w:color="auto"/>
            </w:tcBorders>
            <w:shd w:val="clear" w:color="auto" w:fill="FFFFFF"/>
            <w:vAlign w:val="center"/>
          </w:tcPr>
          <w:p w14:paraId="0A8DC83E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7C479703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2C4F" w:rsidRPr="0053398E" w14:paraId="7BAA90C9" w14:textId="77777777" w:rsidTr="006C2C4F">
        <w:trPr>
          <w:cantSplit/>
        </w:trPr>
        <w:tc>
          <w:tcPr>
            <w:tcW w:w="6804" w:type="dxa"/>
            <w:gridSpan w:val="7"/>
            <w:tcBorders>
              <w:left w:val="nil"/>
              <w:bottom w:val="nil"/>
              <w:right w:val="nil"/>
            </w:tcBorders>
            <w:shd w:val="clear" w:color="auto" w:fill="FFFFFF"/>
          </w:tcPr>
          <w:p w14:paraId="02A128E5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a. Dependent Variable: EPS</w:t>
            </w:r>
          </w:p>
        </w:tc>
      </w:tr>
      <w:tr w:rsidR="006C2C4F" w:rsidRPr="0053398E" w14:paraId="544D1520" w14:textId="77777777" w:rsidTr="006C2C4F">
        <w:trPr>
          <w:cantSplit/>
        </w:trPr>
        <w:tc>
          <w:tcPr>
            <w:tcW w:w="68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98166AE" w14:textId="77777777" w:rsidR="006C2C4F" w:rsidRPr="0053398E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53398E">
              <w:rPr>
                <w:rFonts w:ascii="Arial" w:hAnsi="Arial" w:cs="Arial"/>
                <w:sz w:val="18"/>
                <w:szCs w:val="18"/>
              </w:rPr>
              <w:t>b. Predictors: (Constant), SZ, DER, DFL, NPM, CR</w:t>
            </w:r>
          </w:p>
        </w:tc>
      </w:tr>
    </w:tbl>
    <w:p w14:paraId="7EBFDA74" w14:textId="77777777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2F6E761F" w14:textId="77777777" w:rsidR="006C2C4F" w:rsidRDefault="006C2C4F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3080360F" w14:textId="36426FEC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17</w:t>
      </w:r>
      <w:r w:rsidRPr="006C2C4F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60DCDABF" w14:textId="6E5BF0DD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Hasil Uji Koefisien Determinasi Berganda</w:t>
      </w:r>
    </w:p>
    <w:p w14:paraId="2708984F" w14:textId="77777777" w:rsidR="006C2C4F" w:rsidRDefault="006C2C4F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tbl>
      <w:tblPr>
        <w:tblpPr w:leftFromText="180" w:rightFromText="180" w:bottomFromText="160" w:vertAnchor="text" w:horzAnchor="margin" w:tblpX="284" w:tblpY="132"/>
        <w:tblW w:w="68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53"/>
        <w:gridCol w:w="568"/>
        <w:gridCol w:w="142"/>
        <w:gridCol w:w="1135"/>
        <w:gridCol w:w="1273"/>
        <w:gridCol w:w="1420"/>
        <w:gridCol w:w="1419"/>
      </w:tblGrid>
      <w:tr w:rsidR="006C2C4F" w14:paraId="05D2D046" w14:textId="77777777" w:rsidTr="006C2C4F">
        <w:trPr>
          <w:cantSplit/>
        </w:trPr>
        <w:tc>
          <w:tcPr>
            <w:tcW w:w="6810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14:paraId="25DF628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Model Summary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b</w:t>
            </w:r>
          </w:p>
        </w:tc>
      </w:tr>
      <w:tr w:rsidR="006C2C4F" w14:paraId="2B596968" w14:textId="77777777" w:rsidTr="006C2C4F">
        <w:trPr>
          <w:cantSplit/>
        </w:trPr>
        <w:tc>
          <w:tcPr>
            <w:tcW w:w="85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038CC601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710" w:type="dxa"/>
            <w:gridSpan w:val="2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4A94CD2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</w:t>
            </w:r>
          </w:p>
        </w:tc>
        <w:tc>
          <w:tcPr>
            <w:tcW w:w="1135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498F6B98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 Square</w:t>
            </w:r>
          </w:p>
        </w:tc>
        <w:tc>
          <w:tcPr>
            <w:tcW w:w="1273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1E1F8DEC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1420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14:paraId="3B945932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Error of the Estimate</w:t>
            </w:r>
          </w:p>
        </w:tc>
        <w:tc>
          <w:tcPr>
            <w:tcW w:w="141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  <w:hideMark/>
          </w:tcPr>
          <w:p w14:paraId="452EB16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urbin-Watson</w:t>
            </w:r>
          </w:p>
        </w:tc>
      </w:tr>
      <w:tr w:rsidR="006C2C4F" w14:paraId="34206020" w14:textId="77777777" w:rsidTr="006C2C4F">
        <w:trPr>
          <w:cantSplit/>
        </w:trPr>
        <w:tc>
          <w:tcPr>
            <w:tcW w:w="85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hideMark/>
          </w:tcPr>
          <w:p w14:paraId="202D873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10" w:type="dxa"/>
            <w:gridSpan w:val="2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14:paraId="0DA8E09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747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5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hideMark/>
          </w:tcPr>
          <w:p w14:paraId="22BC964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559</w:t>
            </w:r>
          </w:p>
        </w:tc>
        <w:tc>
          <w:tcPr>
            <w:tcW w:w="1273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hideMark/>
          </w:tcPr>
          <w:p w14:paraId="37DE4669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528</w:t>
            </w:r>
          </w:p>
        </w:tc>
        <w:tc>
          <w:tcPr>
            <w:tcW w:w="1420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shd w:val="clear" w:color="auto" w:fill="FFFFFF"/>
            <w:hideMark/>
          </w:tcPr>
          <w:p w14:paraId="65400674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,40822</w:t>
            </w:r>
          </w:p>
        </w:tc>
        <w:tc>
          <w:tcPr>
            <w:tcW w:w="1419" w:type="dxa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hideMark/>
          </w:tcPr>
          <w:p w14:paraId="644487F3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,988</w:t>
            </w:r>
          </w:p>
        </w:tc>
      </w:tr>
      <w:tr w:rsidR="006C2C4F" w14:paraId="23035537" w14:textId="77777777" w:rsidTr="006C2C4F">
        <w:trPr>
          <w:cantSplit/>
        </w:trPr>
        <w:tc>
          <w:tcPr>
            <w:tcW w:w="1421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9148636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. Predictors :</w:t>
            </w:r>
          </w:p>
        </w:tc>
        <w:tc>
          <w:tcPr>
            <w:tcW w:w="5389" w:type="dxa"/>
            <w:gridSpan w:val="5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36DB69D" w14:textId="77777777" w:rsidR="006C2C4F" w:rsidRDefault="006C2C4F" w:rsidP="006C2C4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Constant), Financial Leverage, Current Ratio, Debt to Equity Ratio, Net Profit Margin, Firm Size</w:t>
            </w:r>
          </w:p>
        </w:tc>
      </w:tr>
      <w:tr w:rsidR="006C2C4F" w14:paraId="70708F8A" w14:textId="77777777" w:rsidTr="006C2C4F">
        <w:trPr>
          <w:cantSplit/>
        </w:trPr>
        <w:tc>
          <w:tcPr>
            <w:tcW w:w="681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1E8F0F4" w14:textId="77777777" w:rsidR="006C2C4F" w:rsidRDefault="006C2C4F">
            <w:pPr>
              <w:pStyle w:val="ListParagraph"/>
              <w:numPr>
                <w:ilvl w:val="0"/>
                <w:numId w:val="57"/>
              </w:num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endent Variable: Earning Per Share</w:t>
            </w:r>
          </w:p>
        </w:tc>
      </w:tr>
    </w:tbl>
    <w:p w14:paraId="7F28D63B" w14:textId="1C157CA5" w:rsidR="00AE286B" w:rsidRDefault="00AE286B" w:rsidP="006C2C4F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7F5B99EF" w14:textId="77777777" w:rsidR="00AE286B" w:rsidRDefault="00AE286B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br w:type="page"/>
      </w:r>
    </w:p>
    <w:p w14:paraId="71C7E127" w14:textId="5C14C465" w:rsidR="006C2C4F" w:rsidRDefault="00AE286B" w:rsidP="00AE286B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AE286B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 xml:space="preserve">Lampiran </w:t>
      </w:r>
      <w:r w:rsidRPr="00AE286B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/>
      </w:r>
      <w:r w:rsidRPr="00AE286B"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 SEQ Lampiran \* ARABIC </w:instrText>
      </w:r>
      <w:r w:rsidRPr="00AE286B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="004971E7">
        <w:rPr>
          <w:rFonts w:ascii="Times New Roman" w:hAnsi="Times New Roman" w:cs="Times New Roman"/>
          <w:b/>
          <w:bCs/>
          <w:noProof/>
          <w:sz w:val="24"/>
          <w:szCs w:val="24"/>
        </w:rPr>
        <w:t>18</w:t>
      </w:r>
      <w:r w:rsidRPr="00AE286B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</w:p>
    <w:p w14:paraId="08D64320" w14:textId="6B238C82" w:rsidR="00AE286B" w:rsidRDefault="00AE286B" w:rsidP="00AE286B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Grafik Scatterplot</w:t>
      </w:r>
    </w:p>
    <w:p w14:paraId="6D1B18C8" w14:textId="77777777" w:rsidR="00AE286B" w:rsidRDefault="00AE286B" w:rsidP="00AE286B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1E74CD58" w14:textId="7005E5E1" w:rsidR="00800C72" w:rsidRDefault="00800C72" w:rsidP="00800C7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2493B4E" wp14:editId="40008BF4">
            <wp:extent cx="5039995" cy="2965450"/>
            <wp:effectExtent l="0" t="0" r="0" b="0"/>
            <wp:docPr id="1576566408" name="Gambar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965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F670AE" w14:textId="77777777" w:rsidR="00800C72" w:rsidRDefault="00800C72" w:rsidP="00800C7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64D702A" w14:textId="77777777" w:rsidR="00800C72" w:rsidRDefault="00800C72" w:rsidP="00800C7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95C0A7F" w14:textId="1D5A2832" w:rsidR="00AE286B" w:rsidRPr="004A0787" w:rsidRDefault="00AE286B" w:rsidP="00AE286B">
      <w:pPr>
        <w:widowControl w:val="0"/>
        <w:tabs>
          <w:tab w:val="left" w:pos="851"/>
        </w:tabs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sectPr w:rsidR="00AE286B" w:rsidRPr="004A0787" w:rsidSect="00C25144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A5ABF0" w14:textId="77777777" w:rsidR="00CA3D75" w:rsidRDefault="00CA3D75" w:rsidP="009776B3">
      <w:pPr>
        <w:spacing w:after="0" w:line="240" w:lineRule="auto"/>
      </w:pPr>
      <w:r>
        <w:separator/>
      </w:r>
    </w:p>
  </w:endnote>
  <w:endnote w:type="continuationSeparator" w:id="0">
    <w:p w14:paraId="16DBE0E7" w14:textId="77777777" w:rsidR="00CA3D75" w:rsidRDefault="00CA3D75" w:rsidP="009776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302A8C" w14:textId="5AEA054A" w:rsidR="00811D09" w:rsidRPr="00811D09" w:rsidRDefault="00811D09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14:paraId="23DCE360" w14:textId="77777777" w:rsidR="00811D09" w:rsidRDefault="00811D09" w:rsidP="0041523D">
    <w:pPr>
      <w:pStyle w:val="Footer"/>
      <w:tabs>
        <w:tab w:val="clear" w:pos="4513"/>
        <w:tab w:val="clear" w:pos="9026"/>
        <w:tab w:val="left" w:pos="2160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2D4910" w14:textId="77777777" w:rsidR="00CA3D75" w:rsidRDefault="00CA3D75" w:rsidP="009776B3">
      <w:pPr>
        <w:spacing w:after="0" w:line="240" w:lineRule="auto"/>
      </w:pPr>
      <w:r>
        <w:separator/>
      </w:r>
    </w:p>
  </w:footnote>
  <w:footnote w:type="continuationSeparator" w:id="0">
    <w:p w14:paraId="315114CE" w14:textId="77777777" w:rsidR="00CA3D75" w:rsidRDefault="00CA3D75" w:rsidP="009776B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  <w:sz w:val="24"/>
        <w:szCs w:val="24"/>
      </w:rPr>
      <w:id w:val="1024755419"/>
      <w:docPartObj>
        <w:docPartGallery w:val="Page Numbers (Top of Page)"/>
        <w:docPartUnique/>
      </w:docPartObj>
    </w:sdtPr>
    <w:sdtContent>
      <w:p w14:paraId="45FE9DDC" w14:textId="40C34713" w:rsidR="00811D09" w:rsidRPr="00811D09" w:rsidRDefault="00811D09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811D0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11D09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811D0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811D09">
          <w:rPr>
            <w:rFonts w:ascii="Times New Roman" w:hAnsi="Times New Roman" w:cs="Times New Roman"/>
            <w:sz w:val="24"/>
            <w:szCs w:val="24"/>
            <w:lang w:val="id-ID"/>
          </w:rPr>
          <w:t>2</w:t>
        </w:r>
        <w:r w:rsidRPr="00811D09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57968CE2" w14:textId="77777777" w:rsidR="00811D09" w:rsidRPr="00C25144" w:rsidRDefault="00811D09" w:rsidP="00C25144">
    <w:pPr>
      <w:pStyle w:val="Header"/>
      <w:jc w:val="right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E0F76"/>
    <w:multiLevelType w:val="hybridMultilevel"/>
    <w:tmpl w:val="BC4C5C84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2145BDB"/>
    <w:multiLevelType w:val="hybridMultilevel"/>
    <w:tmpl w:val="865E2C3C"/>
    <w:lvl w:ilvl="0" w:tplc="AE183F6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2227762"/>
    <w:multiLevelType w:val="hybridMultilevel"/>
    <w:tmpl w:val="339E7A88"/>
    <w:lvl w:ilvl="0" w:tplc="8416A94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6300F84"/>
    <w:multiLevelType w:val="hybridMultilevel"/>
    <w:tmpl w:val="519C352C"/>
    <w:lvl w:ilvl="0" w:tplc="77F455A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6D30023"/>
    <w:multiLevelType w:val="hybridMultilevel"/>
    <w:tmpl w:val="6F545510"/>
    <w:lvl w:ilvl="0" w:tplc="FFFFFFFF">
      <w:start w:val="1"/>
      <w:numFmt w:val="lowerLetter"/>
      <w:lvlText w:val="%1)"/>
      <w:lvlJc w:val="left"/>
      <w:pPr>
        <w:ind w:left="1800" w:hanging="360"/>
      </w:p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073E0D46"/>
    <w:multiLevelType w:val="hybridMultilevel"/>
    <w:tmpl w:val="712283B6"/>
    <w:lvl w:ilvl="0" w:tplc="FFFFFFFF">
      <w:start w:val="1"/>
      <w:numFmt w:val="decimal"/>
      <w:lvlText w:val="%1)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E823204"/>
    <w:multiLevelType w:val="hybridMultilevel"/>
    <w:tmpl w:val="1DACCE8E"/>
    <w:lvl w:ilvl="0" w:tplc="C9B82FCE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950973"/>
    <w:multiLevelType w:val="hybridMultilevel"/>
    <w:tmpl w:val="5080D030"/>
    <w:lvl w:ilvl="0" w:tplc="519A0348">
      <w:start w:val="1"/>
      <w:numFmt w:val="decimal"/>
      <w:lvlText w:val="%1)"/>
      <w:lvlJc w:val="left"/>
      <w:pPr>
        <w:ind w:left="1440" w:hanging="360"/>
      </w:pPr>
      <w:rPr>
        <w:rFonts w:hint="default"/>
        <w:vertAlign w:val="baseline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F95795E"/>
    <w:multiLevelType w:val="hybridMultilevel"/>
    <w:tmpl w:val="03B0F4A2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14604B11"/>
    <w:multiLevelType w:val="hybridMultilevel"/>
    <w:tmpl w:val="DDAA5160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149B2C1B"/>
    <w:multiLevelType w:val="hybridMultilevel"/>
    <w:tmpl w:val="9AB45CE8"/>
    <w:lvl w:ilvl="0" w:tplc="A89A884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9575A9D"/>
    <w:multiLevelType w:val="hybridMultilevel"/>
    <w:tmpl w:val="709441DE"/>
    <w:lvl w:ilvl="0" w:tplc="62023C0C">
      <w:start w:val="1"/>
      <w:numFmt w:val="decimal"/>
      <w:lvlText w:val="%1)"/>
      <w:lvlJc w:val="left"/>
      <w:pPr>
        <w:ind w:left="1440" w:hanging="360"/>
      </w:pPr>
      <w:rPr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1DE91C04"/>
    <w:multiLevelType w:val="hybridMultilevel"/>
    <w:tmpl w:val="17F6B8DA"/>
    <w:lvl w:ilvl="0" w:tplc="216C7AD0">
      <w:start w:val="1"/>
      <w:numFmt w:val="decimal"/>
      <w:lvlText w:val="%1)"/>
      <w:lvlJc w:val="left"/>
      <w:pPr>
        <w:ind w:left="144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0163312"/>
    <w:multiLevelType w:val="hybridMultilevel"/>
    <w:tmpl w:val="E0363850"/>
    <w:lvl w:ilvl="0" w:tplc="9D902ED2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04C2A41"/>
    <w:multiLevelType w:val="hybridMultilevel"/>
    <w:tmpl w:val="7B9444C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18807B7"/>
    <w:multiLevelType w:val="hybridMultilevel"/>
    <w:tmpl w:val="4094BF8E"/>
    <w:lvl w:ilvl="0" w:tplc="0421000F">
      <w:start w:val="1"/>
      <w:numFmt w:val="decimal"/>
      <w:lvlText w:val="%1."/>
      <w:lvlJc w:val="left"/>
      <w:pPr>
        <w:ind w:left="786" w:hanging="360"/>
      </w:p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6" w15:restartNumberingAfterBreak="0">
    <w:nsid w:val="225C54EA"/>
    <w:multiLevelType w:val="hybridMultilevel"/>
    <w:tmpl w:val="2C261086"/>
    <w:lvl w:ilvl="0" w:tplc="507E743A">
      <w:start w:val="1"/>
      <w:numFmt w:val="decimal"/>
      <w:lvlText w:val="%1."/>
      <w:lvlJc w:val="left"/>
      <w:pPr>
        <w:ind w:left="360" w:hanging="360"/>
      </w:pPr>
      <w:rPr>
        <w:b w:val="0"/>
        <w:bCs w:val="0"/>
        <w:i w:val="0"/>
        <w:iCs w:val="0"/>
        <w:sz w:val="24"/>
        <w:szCs w:val="22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238E4182"/>
    <w:multiLevelType w:val="hybridMultilevel"/>
    <w:tmpl w:val="4380D97A"/>
    <w:lvl w:ilvl="0" w:tplc="E0A49B36">
      <w:start w:val="1"/>
      <w:numFmt w:val="decimal"/>
      <w:lvlText w:val="%1)"/>
      <w:lvlJc w:val="left"/>
      <w:pPr>
        <w:ind w:left="1440" w:hanging="360"/>
      </w:pPr>
      <w:rPr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27BE5FAE"/>
    <w:multiLevelType w:val="hybridMultilevel"/>
    <w:tmpl w:val="186648A8"/>
    <w:lvl w:ilvl="0" w:tplc="E1DAE5D4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97533E3"/>
    <w:multiLevelType w:val="hybridMultilevel"/>
    <w:tmpl w:val="9606E636"/>
    <w:lvl w:ilvl="0" w:tplc="2EBC4BF0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20526E8"/>
    <w:multiLevelType w:val="hybridMultilevel"/>
    <w:tmpl w:val="65EC8AEA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3AF7DE6"/>
    <w:multiLevelType w:val="hybridMultilevel"/>
    <w:tmpl w:val="7040D432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350E1D31"/>
    <w:multiLevelType w:val="hybridMultilevel"/>
    <w:tmpl w:val="F78AFBC8"/>
    <w:lvl w:ilvl="0" w:tplc="FFFFFFFF">
      <w:start w:val="1"/>
      <w:numFmt w:val="lowerLetter"/>
      <w:lvlText w:val="%1)"/>
      <w:lvlJc w:val="left"/>
      <w:pPr>
        <w:ind w:left="1146" w:hanging="360"/>
      </w:pPr>
    </w:lvl>
    <w:lvl w:ilvl="1" w:tplc="FFFFFFFF" w:tentative="1">
      <w:start w:val="1"/>
      <w:numFmt w:val="lowerLetter"/>
      <w:lvlText w:val="%2."/>
      <w:lvlJc w:val="left"/>
      <w:pPr>
        <w:ind w:left="1866" w:hanging="360"/>
      </w:pPr>
    </w:lvl>
    <w:lvl w:ilvl="2" w:tplc="FFFFFFFF" w:tentative="1">
      <w:start w:val="1"/>
      <w:numFmt w:val="lowerRoman"/>
      <w:lvlText w:val="%3."/>
      <w:lvlJc w:val="right"/>
      <w:pPr>
        <w:ind w:left="2586" w:hanging="180"/>
      </w:pPr>
    </w:lvl>
    <w:lvl w:ilvl="3" w:tplc="FFFFFFFF" w:tentative="1">
      <w:start w:val="1"/>
      <w:numFmt w:val="decimal"/>
      <w:lvlText w:val="%4."/>
      <w:lvlJc w:val="left"/>
      <w:pPr>
        <w:ind w:left="3306" w:hanging="360"/>
      </w:pPr>
    </w:lvl>
    <w:lvl w:ilvl="4" w:tplc="FFFFFFFF" w:tentative="1">
      <w:start w:val="1"/>
      <w:numFmt w:val="lowerLetter"/>
      <w:lvlText w:val="%5."/>
      <w:lvlJc w:val="left"/>
      <w:pPr>
        <w:ind w:left="4026" w:hanging="360"/>
      </w:pPr>
    </w:lvl>
    <w:lvl w:ilvl="5" w:tplc="FFFFFFFF" w:tentative="1">
      <w:start w:val="1"/>
      <w:numFmt w:val="lowerRoman"/>
      <w:lvlText w:val="%6."/>
      <w:lvlJc w:val="right"/>
      <w:pPr>
        <w:ind w:left="4746" w:hanging="180"/>
      </w:pPr>
    </w:lvl>
    <w:lvl w:ilvl="6" w:tplc="FFFFFFFF" w:tentative="1">
      <w:start w:val="1"/>
      <w:numFmt w:val="decimal"/>
      <w:lvlText w:val="%7."/>
      <w:lvlJc w:val="left"/>
      <w:pPr>
        <w:ind w:left="5466" w:hanging="360"/>
      </w:pPr>
    </w:lvl>
    <w:lvl w:ilvl="7" w:tplc="FFFFFFFF" w:tentative="1">
      <w:start w:val="1"/>
      <w:numFmt w:val="lowerLetter"/>
      <w:lvlText w:val="%8."/>
      <w:lvlJc w:val="left"/>
      <w:pPr>
        <w:ind w:left="6186" w:hanging="360"/>
      </w:pPr>
    </w:lvl>
    <w:lvl w:ilvl="8" w:tplc="FFFFFFFF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3" w15:restartNumberingAfterBreak="0">
    <w:nsid w:val="392D39F8"/>
    <w:multiLevelType w:val="hybridMultilevel"/>
    <w:tmpl w:val="E0EC3F7C"/>
    <w:lvl w:ilvl="0" w:tplc="CEFC177E">
      <w:start w:val="1"/>
      <w:numFmt w:val="decimal"/>
      <w:lvlText w:val="%1)"/>
      <w:lvlJc w:val="left"/>
      <w:pPr>
        <w:ind w:left="1440" w:hanging="360"/>
      </w:pPr>
      <w:rPr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3E0E50FC"/>
    <w:multiLevelType w:val="hybridMultilevel"/>
    <w:tmpl w:val="A63A75B0"/>
    <w:lvl w:ilvl="0" w:tplc="FFFFFFFF">
      <w:start w:val="1"/>
      <w:numFmt w:val="lowerLetter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40AB3096"/>
    <w:multiLevelType w:val="hybridMultilevel"/>
    <w:tmpl w:val="3D0AF9E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12C6824"/>
    <w:multiLevelType w:val="hybridMultilevel"/>
    <w:tmpl w:val="D7F8F58C"/>
    <w:lvl w:ilvl="0" w:tplc="0421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417A3905"/>
    <w:multiLevelType w:val="hybridMultilevel"/>
    <w:tmpl w:val="595CAF3A"/>
    <w:lvl w:ilvl="0" w:tplc="04210011">
      <w:start w:val="1"/>
      <w:numFmt w:val="decimal"/>
      <w:lvlText w:val="%1)"/>
      <w:lvlJc w:val="left"/>
      <w:pPr>
        <w:ind w:left="1560" w:hanging="360"/>
      </w:pPr>
    </w:lvl>
    <w:lvl w:ilvl="1" w:tplc="04210019" w:tentative="1">
      <w:start w:val="1"/>
      <w:numFmt w:val="lowerLetter"/>
      <w:lvlText w:val="%2."/>
      <w:lvlJc w:val="left"/>
      <w:pPr>
        <w:ind w:left="2280" w:hanging="360"/>
      </w:pPr>
    </w:lvl>
    <w:lvl w:ilvl="2" w:tplc="0421001B" w:tentative="1">
      <w:start w:val="1"/>
      <w:numFmt w:val="lowerRoman"/>
      <w:lvlText w:val="%3."/>
      <w:lvlJc w:val="right"/>
      <w:pPr>
        <w:ind w:left="3000" w:hanging="180"/>
      </w:pPr>
    </w:lvl>
    <w:lvl w:ilvl="3" w:tplc="0421000F" w:tentative="1">
      <w:start w:val="1"/>
      <w:numFmt w:val="decimal"/>
      <w:lvlText w:val="%4."/>
      <w:lvlJc w:val="left"/>
      <w:pPr>
        <w:ind w:left="3720" w:hanging="360"/>
      </w:pPr>
    </w:lvl>
    <w:lvl w:ilvl="4" w:tplc="04210019" w:tentative="1">
      <w:start w:val="1"/>
      <w:numFmt w:val="lowerLetter"/>
      <w:lvlText w:val="%5."/>
      <w:lvlJc w:val="left"/>
      <w:pPr>
        <w:ind w:left="4440" w:hanging="360"/>
      </w:pPr>
    </w:lvl>
    <w:lvl w:ilvl="5" w:tplc="0421001B" w:tentative="1">
      <w:start w:val="1"/>
      <w:numFmt w:val="lowerRoman"/>
      <w:lvlText w:val="%6."/>
      <w:lvlJc w:val="right"/>
      <w:pPr>
        <w:ind w:left="5160" w:hanging="180"/>
      </w:pPr>
    </w:lvl>
    <w:lvl w:ilvl="6" w:tplc="0421000F" w:tentative="1">
      <w:start w:val="1"/>
      <w:numFmt w:val="decimal"/>
      <w:lvlText w:val="%7."/>
      <w:lvlJc w:val="left"/>
      <w:pPr>
        <w:ind w:left="5880" w:hanging="360"/>
      </w:pPr>
    </w:lvl>
    <w:lvl w:ilvl="7" w:tplc="04210019" w:tentative="1">
      <w:start w:val="1"/>
      <w:numFmt w:val="lowerLetter"/>
      <w:lvlText w:val="%8."/>
      <w:lvlJc w:val="left"/>
      <w:pPr>
        <w:ind w:left="6600" w:hanging="360"/>
      </w:pPr>
    </w:lvl>
    <w:lvl w:ilvl="8" w:tplc="0421001B" w:tentative="1">
      <w:start w:val="1"/>
      <w:numFmt w:val="lowerRoman"/>
      <w:lvlText w:val="%9."/>
      <w:lvlJc w:val="right"/>
      <w:pPr>
        <w:ind w:left="7320" w:hanging="180"/>
      </w:pPr>
    </w:lvl>
  </w:abstractNum>
  <w:abstractNum w:abstractNumId="28" w15:restartNumberingAfterBreak="0">
    <w:nsid w:val="43653D06"/>
    <w:multiLevelType w:val="hybridMultilevel"/>
    <w:tmpl w:val="9656EB6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7B7788F"/>
    <w:multiLevelType w:val="hybridMultilevel"/>
    <w:tmpl w:val="9D86C50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8DB508E"/>
    <w:multiLevelType w:val="hybridMultilevel"/>
    <w:tmpl w:val="E708E116"/>
    <w:lvl w:ilvl="0" w:tplc="FFFFFFFF">
      <w:start w:val="1"/>
      <w:numFmt w:val="decimal"/>
      <w:lvlText w:val="%1)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4DAA30FF"/>
    <w:multiLevelType w:val="hybridMultilevel"/>
    <w:tmpl w:val="D33E6876"/>
    <w:lvl w:ilvl="0" w:tplc="0421000F">
      <w:start w:val="1"/>
      <w:numFmt w:val="decimal"/>
      <w:lvlText w:val="%1."/>
      <w:lvlJc w:val="left"/>
      <w:pPr>
        <w:ind w:left="786" w:hanging="360"/>
      </w:p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2" w15:restartNumberingAfterBreak="0">
    <w:nsid w:val="53314B27"/>
    <w:multiLevelType w:val="hybridMultilevel"/>
    <w:tmpl w:val="A1163580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42E33F8"/>
    <w:multiLevelType w:val="hybridMultilevel"/>
    <w:tmpl w:val="0866AA48"/>
    <w:lvl w:ilvl="0" w:tplc="FFFFFFFF">
      <w:start w:val="1"/>
      <w:numFmt w:val="decimal"/>
      <w:lvlText w:val="%1)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5C311352"/>
    <w:multiLevelType w:val="hybridMultilevel"/>
    <w:tmpl w:val="BCD0ED98"/>
    <w:lvl w:ilvl="0" w:tplc="C182094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C4220AD"/>
    <w:multiLevelType w:val="hybridMultilevel"/>
    <w:tmpl w:val="2682CBE2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5FB73BA5"/>
    <w:multiLevelType w:val="hybridMultilevel"/>
    <w:tmpl w:val="F50424CC"/>
    <w:lvl w:ilvl="0" w:tplc="FBDE12B6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FD11041"/>
    <w:multiLevelType w:val="hybridMultilevel"/>
    <w:tmpl w:val="F7064390"/>
    <w:lvl w:ilvl="0" w:tplc="4464358A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00F678A"/>
    <w:multiLevelType w:val="hybridMultilevel"/>
    <w:tmpl w:val="124A120C"/>
    <w:lvl w:ilvl="0" w:tplc="0BB8F9BA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 w15:restartNumberingAfterBreak="0">
    <w:nsid w:val="60A679FD"/>
    <w:multiLevelType w:val="hybridMultilevel"/>
    <w:tmpl w:val="BC6AB8B0"/>
    <w:lvl w:ilvl="0" w:tplc="A1604A8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26D3A61"/>
    <w:multiLevelType w:val="hybridMultilevel"/>
    <w:tmpl w:val="71A661BE"/>
    <w:lvl w:ilvl="0" w:tplc="FFFFFFFF">
      <w:start w:val="1"/>
      <w:numFmt w:val="lowerLetter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6476602D"/>
    <w:multiLevelType w:val="hybridMultilevel"/>
    <w:tmpl w:val="D610A0A8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64780DEB"/>
    <w:multiLevelType w:val="hybridMultilevel"/>
    <w:tmpl w:val="5F0E121E"/>
    <w:lvl w:ilvl="0" w:tplc="6CCC40A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3" w15:restartNumberingAfterBreak="0">
    <w:nsid w:val="65931735"/>
    <w:multiLevelType w:val="hybridMultilevel"/>
    <w:tmpl w:val="C8142C82"/>
    <w:lvl w:ilvl="0" w:tplc="E0A259B2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6E10FBE"/>
    <w:multiLevelType w:val="hybridMultilevel"/>
    <w:tmpl w:val="71A661BE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 w15:restartNumberingAfterBreak="0">
    <w:nsid w:val="68C17998"/>
    <w:multiLevelType w:val="hybridMultilevel"/>
    <w:tmpl w:val="393ACC46"/>
    <w:lvl w:ilvl="0" w:tplc="4C8E5130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140" w:hanging="360"/>
      </w:pPr>
    </w:lvl>
    <w:lvl w:ilvl="2" w:tplc="0421001B" w:tentative="1">
      <w:start w:val="1"/>
      <w:numFmt w:val="lowerRoman"/>
      <w:lvlText w:val="%3."/>
      <w:lvlJc w:val="right"/>
      <w:pPr>
        <w:ind w:left="1860" w:hanging="180"/>
      </w:pPr>
    </w:lvl>
    <w:lvl w:ilvl="3" w:tplc="0421000F" w:tentative="1">
      <w:start w:val="1"/>
      <w:numFmt w:val="decimal"/>
      <w:lvlText w:val="%4."/>
      <w:lvlJc w:val="left"/>
      <w:pPr>
        <w:ind w:left="2580" w:hanging="360"/>
      </w:pPr>
    </w:lvl>
    <w:lvl w:ilvl="4" w:tplc="04210019" w:tentative="1">
      <w:start w:val="1"/>
      <w:numFmt w:val="lowerLetter"/>
      <w:lvlText w:val="%5."/>
      <w:lvlJc w:val="left"/>
      <w:pPr>
        <w:ind w:left="3300" w:hanging="360"/>
      </w:pPr>
    </w:lvl>
    <w:lvl w:ilvl="5" w:tplc="0421001B" w:tentative="1">
      <w:start w:val="1"/>
      <w:numFmt w:val="lowerRoman"/>
      <w:lvlText w:val="%6."/>
      <w:lvlJc w:val="right"/>
      <w:pPr>
        <w:ind w:left="4020" w:hanging="180"/>
      </w:pPr>
    </w:lvl>
    <w:lvl w:ilvl="6" w:tplc="0421000F" w:tentative="1">
      <w:start w:val="1"/>
      <w:numFmt w:val="decimal"/>
      <w:lvlText w:val="%7."/>
      <w:lvlJc w:val="left"/>
      <w:pPr>
        <w:ind w:left="4740" w:hanging="360"/>
      </w:pPr>
    </w:lvl>
    <w:lvl w:ilvl="7" w:tplc="04210019" w:tentative="1">
      <w:start w:val="1"/>
      <w:numFmt w:val="lowerLetter"/>
      <w:lvlText w:val="%8."/>
      <w:lvlJc w:val="left"/>
      <w:pPr>
        <w:ind w:left="5460" w:hanging="360"/>
      </w:pPr>
    </w:lvl>
    <w:lvl w:ilvl="8" w:tplc="0421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46" w15:restartNumberingAfterBreak="0">
    <w:nsid w:val="6CE67161"/>
    <w:multiLevelType w:val="hybridMultilevel"/>
    <w:tmpl w:val="61A69F90"/>
    <w:lvl w:ilvl="0" w:tplc="0421000F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D470A49"/>
    <w:multiLevelType w:val="hybridMultilevel"/>
    <w:tmpl w:val="CFBAA9A4"/>
    <w:lvl w:ilvl="0" w:tplc="8BE0738A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6E521CF7"/>
    <w:multiLevelType w:val="hybridMultilevel"/>
    <w:tmpl w:val="52B69486"/>
    <w:lvl w:ilvl="0" w:tplc="463618BC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37" w:hanging="360"/>
      </w:pPr>
    </w:lvl>
    <w:lvl w:ilvl="2" w:tplc="0421001B" w:tentative="1">
      <w:start w:val="1"/>
      <w:numFmt w:val="lowerRoman"/>
      <w:lvlText w:val="%3."/>
      <w:lvlJc w:val="right"/>
      <w:pPr>
        <w:ind w:left="2157" w:hanging="180"/>
      </w:pPr>
    </w:lvl>
    <w:lvl w:ilvl="3" w:tplc="0421000F" w:tentative="1">
      <w:start w:val="1"/>
      <w:numFmt w:val="decimal"/>
      <w:lvlText w:val="%4."/>
      <w:lvlJc w:val="left"/>
      <w:pPr>
        <w:ind w:left="2877" w:hanging="360"/>
      </w:pPr>
    </w:lvl>
    <w:lvl w:ilvl="4" w:tplc="04210019" w:tentative="1">
      <w:start w:val="1"/>
      <w:numFmt w:val="lowerLetter"/>
      <w:lvlText w:val="%5."/>
      <w:lvlJc w:val="left"/>
      <w:pPr>
        <w:ind w:left="3597" w:hanging="360"/>
      </w:pPr>
    </w:lvl>
    <w:lvl w:ilvl="5" w:tplc="0421001B" w:tentative="1">
      <w:start w:val="1"/>
      <w:numFmt w:val="lowerRoman"/>
      <w:lvlText w:val="%6."/>
      <w:lvlJc w:val="right"/>
      <w:pPr>
        <w:ind w:left="4317" w:hanging="180"/>
      </w:pPr>
    </w:lvl>
    <w:lvl w:ilvl="6" w:tplc="0421000F" w:tentative="1">
      <w:start w:val="1"/>
      <w:numFmt w:val="decimal"/>
      <w:lvlText w:val="%7."/>
      <w:lvlJc w:val="left"/>
      <w:pPr>
        <w:ind w:left="5037" w:hanging="360"/>
      </w:pPr>
    </w:lvl>
    <w:lvl w:ilvl="7" w:tplc="04210019" w:tentative="1">
      <w:start w:val="1"/>
      <w:numFmt w:val="lowerLetter"/>
      <w:lvlText w:val="%8."/>
      <w:lvlJc w:val="left"/>
      <w:pPr>
        <w:ind w:left="5757" w:hanging="360"/>
      </w:pPr>
    </w:lvl>
    <w:lvl w:ilvl="8" w:tplc="0421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49" w15:restartNumberingAfterBreak="0">
    <w:nsid w:val="70900D54"/>
    <w:multiLevelType w:val="hybridMultilevel"/>
    <w:tmpl w:val="BD2E3D04"/>
    <w:lvl w:ilvl="0" w:tplc="402AE0DA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bCs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0" w15:restartNumberingAfterBreak="0">
    <w:nsid w:val="75A80C58"/>
    <w:multiLevelType w:val="hybridMultilevel"/>
    <w:tmpl w:val="E8FA662E"/>
    <w:lvl w:ilvl="0" w:tplc="77707A40">
      <w:start w:val="2"/>
      <w:numFmt w:val="upperLetter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73750DD"/>
    <w:multiLevelType w:val="hybridMultilevel"/>
    <w:tmpl w:val="640CA9E2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78081528"/>
    <w:multiLevelType w:val="hybridMultilevel"/>
    <w:tmpl w:val="8AB0EC02"/>
    <w:lvl w:ilvl="0" w:tplc="03FC314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9725C22"/>
    <w:multiLevelType w:val="hybridMultilevel"/>
    <w:tmpl w:val="B7002C36"/>
    <w:lvl w:ilvl="0" w:tplc="04210011">
      <w:start w:val="1"/>
      <w:numFmt w:val="decimal"/>
      <w:lvlText w:val="%1)"/>
      <w:lvlJc w:val="left"/>
      <w:pPr>
        <w:ind w:left="1920" w:hanging="360"/>
      </w:p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54" w15:restartNumberingAfterBreak="0">
    <w:nsid w:val="7C8247C9"/>
    <w:multiLevelType w:val="hybridMultilevel"/>
    <w:tmpl w:val="B944E626"/>
    <w:lvl w:ilvl="0" w:tplc="04210019">
      <w:start w:val="1"/>
      <w:numFmt w:val="lowerLetter"/>
      <w:lvlText w:val="%1."/>
      <w:lvlJc w:val="left"/>
      <w:pPr>
        <w:ind w:left="1146" w:hanging="360"/>
      </w:p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5" w15:restartNumberingAfterBreak="0">
    <w:nsid w:val="7EB23D2F"/>
    <w:multiLevelType w:val="hybridMultilevel"/>
    <w:tmpl w:val="A852DCC4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642929310">
    <w:abstractNumId w:val="43"/>
  </w:num>
  <w:num w:numId="2" w16cid:durableId="307101994">
    <w:abstractNumId w:val="31"/>
  </w:num>
  <w:num w:numId="3" w16cid:durableId="2083941930">
    <w:abstractNumId w:val="15"/>
  </w:num>
  <w:num w:numId="4" w16cid:durableId="2114126295">
    <w:abstractNumId w:val="42"/>
  </w:num>
  <w:num w:numId="5" w16cid:durableId="702175126">
    <w:abstractNumId w:val="8"/>
  </w:num>
  <w:num w:numId="6" w16cid:durableId="537619486">
    <w:abstractNumId w:val="37"/>
  </w:num>
  <w:num w:numId="7" w16cid:durableId="2081823695">
    <w:abstractNumId w:val="51"/>
  </w:num>
  <w:num w:numId="8" w16cid:durableId="1385525064">
    <w:abstractNumId w:val="47"/>
  </w:num>
  <w:num w:numId="9" w16cid:durableId="307827495">
    <w:abstractNumId w:val="22"/>
  </w:num>
  <w:num w:numId="10" w16cid:durableId="114296009">
    <w:abstractNumId w:val="39"/>
  </w:num>
  <w:num w:numId="11" w16cid:durableId="1783381341">
    <w:abstractNumId w:val="44"/>
  </w:num>
  <w:num w:numId="12" w16cid:durableId="1130703684">
    <w:abstractNumId w:val="12"/>
  </w:num>
  <w:num w:numId="13" w16cid:durableId="1360736958">
    <w:abstractNumId w:val="20"/>
  </w:num>
  <w:num w:numId="14" w16cid:durableId="1917788853">
    <w:abstractNumId w:val="21"/>
  </w:num>
  <w:num w:numId="15" w16cid:durableId="280264665">
    <w:abstractNumId w:val="0"/>
  </w:num>
  <w:num w:numId="16" w16cid:durableId="221060948">
    <w:abstractNumId w:val="55"/>
  </w:num>
  <w:num w:numId="17" w16cid:durableId="1677612561">
    <w:abstractNumId w:val="11"/>
  </w:num>
  <w:num w:numId="18" w16cid:durableId="1537621554">
    <w:abstractNumId w:val="23"/>
  </w:num>
  <w:num w:numId="19" w16cid:durableId="881752296">
    <w:abstractNumId w:val="17"/>
  </w:num>
  <w:num w:numId="20" w16cid:durableId="1344013569">
    <w:abstractNumId w:val="9"/>
  </w:num>
  <w:num w:numId="21" w16cid:durableId="1993369093">
    <w:abstractNumId w:val="4"/>
  </w:num>
  <w:num w:numId="22" w16cid:durableId="1623071862">
    <w:abstractNumId w:val="33"/>
  </w:num>
  <w:num w:numId="23" w16cid:durableId="1077434639">
    <w:abstractNumId w:val="14"/>
  </w:num>
  <w:num w:numId="24" w16cid:durableId="1738282194">
    <w:abstractNumId w:val="18"/>
  </w:num>
  <w:num w:numId="25" w16cid:durableId="215549781">
    <w:abstractNumId w:val="38"/>
  </w:num>
  <w:num w:numId="26" w16cid:durableId="2091392754">
    <w:abstractNumId w:val="34"/>
  </w:num>
  <w:num w:numId="27" w16cid:durableId="148135219">
    <w:abstractNumId w:val="24"/>
  </w:num>
  <w:num w:numId="28" w16cid:durableId="435559212">
    <w:abstractNumId w:val="7"/>
  </w:num>
  <w:num w:numId="29" w16cid:durableId="1898979618">
    <w:abstractNumId w:val="26"/>
  </w:num>
  <w:num w:numId="30" w16cid:durableId="310600801">
    <w:abstractNumId w:val="26"/>
  </w:num>
  <w:num w:numId="31" w16cid:durableId="1461145016">
    <w:abstractNumId w:val="5"/>
  </w:num>
  <w:num w:numId="32" w16cid:durableId="1787968900">
    <w:abstractNumId w:val="48"/>
  </w:num>
  <w:num w:numId="33" w16cid:durableId="760882104">
    <w:abstractNumId w:val="53"/>
  </w:num>
  <w:num w:numId="34" w16cid:durableId="2007828743">
    <w:abstractNumId w:val="54"/>
  </w:num>
  <w:num w:numId="35" w16cid:durableId="1093551717">
    <w:abstractNumId w:val="27"/>
  </w:num>
  <w:num w:numId="36" w16cid:durableId="1917788324">
    <w:abstractNumId w:val="41"/>
  </w:num>
  <w:num w:numId="37" w16cid:durableId="794373423">
    <w:abstractNumId w:val="6"/>
  </w:num>
  <w:num w:numId="38" w16cid:durableId="676735272">
    <w:abstractNumId w:val="10"/>
  </w:num>
  <w:num w:numId="39" w16cid:durableId="1439912919">
    <w:abstractNumId w:val="13"/>
  </w:num>
  <w:num w:numId="40" w16cid:durableId="350227938">
    <w:abstractNumId w:val="2"/>
  </w:num>
  <w:num w:numId="41" w16cid:durableId="1852446670">
    <w:abstractNumId w:val="50"/>
  </w:num>
  <w:num w:numId="42" w16cid:durableId="1103722376">
    <w:abstractNumId w:val="36"/>
  </w:num>
  <w:num w:numId="43" w16cid:durableId="3554129">
    <w:abstractNumId w:val="1"/>
  </w:num>
  <w:num w:numId="44" w16cid:durableId="1519465226">
    <w:abstractNumId w:val="3"/>
  </w:num>
  <w:num w:numId="45" w16cid:durableId="432096074">
    <w:abstractNumId w:val="45"/>
  </w:num>
  <w:num w:numId="46" w16cid:durableId="1226334811">
    <w:abstractNumId w:val="52"/>
  </w:num>
  <w:num w:numId="47" w16cid:durableId="1401901300">
    <w:abstractNumId w:val="40"/>
  </w:num>
  <w:num w:numId="48" w16cid:durableId="431509638">
    <w:abstractNumId w:val="30"/>
  </w:num>
  <w:num w:numId="49" w16cid:durableId="420569379">
    <w:abstractNumId w:val="28"/>
  </w:num>
  <w:num w:numId="50" w16cid:durableId="381245917">
    <w:abstractNumId w:val="19"/>
  </w:num>
  <w:num w:numId="51" w16cid:durableId="1921403823">
    <w:abstractNumId w:val="29"/>
  </w:num>
  <w:num w:numId="52" w16cid:durableId="233049813">
    <w:abstractNumId w:val="25"/>
  </w:num>
  <w:num w:numId="53" w16cid:durableId="684748711">
    <w:abstractNumId w:val="49"/>
  </w:num>
  <w:num w:numId="54" w16cid:durableId="12001974">
    <w:abstractNumId w:val="35"/>
  </w:num>
  <w:num w:numId="55" w16cid:durableId="253634274">
    <w:abstractNumId w:val="46"/>
  </w:num>
  <w:num w:numId="56" w16cid:durableId="703753555">
    <w:abstractNumId w:val="32"/>
  </w:num>
  <w:num w:numId="57" w16cid:durableId="1053307937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8" w16cid:durableId="500584387">
    <w:abstractNumId w:val="16"/>
  </w:num>
  <w:numIdMacAtCleanup w:val="5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20"/>
  <w:characterSpacingControl w:val="doNotCompress"/>
  <w:hdrShapeDefaults>
    <o:shapedefaults v:ext="edit" spidmax="207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93545"/>
    <w:rsid w:val="00000C9C"/>
    <w:rsid w:val="00002735"/>
    <w:rsid w:val="0000380B"/>
    <w:rsid w:val="00003A48"/>
    <w:rsid w:val="00004531"/>
    <w:rsid w:val="00011B93"/>
    <w:rsid w:val="00017039"/>
    <w:rsid w:val="00017984"/>
    <w:rsid w:val="0002169F"/>
    <w:rsid w:val="00021F42"/>
    <w:rsid w:val="000222BE"/>
    <w:rsid w:val="00022767"/>
    <w:rsid w:val="00023933"/>
    <w:rsid w:val="00023B31"/>
    <w:rsid w:val="00024AF6"/>
    <w:rsid w:val="000258BF"/>
    <w:rsid w:val="000261D5"/>
    <w:rsid w:val="00027B6E"/>
    <w:rsid w:val="00030B97"/>
    <w:rsid w:val="00031B75"/>
    <w:rsid w:val="00032BF1"/>
    <w:rsid w:val="00035ED4"/>
    <w:rsid w:val="00037BBB"/>
    <w:rsid w:val="00040139"/>
    <w:rsid w:val="00041258"/>
    <w:rsid w:val="000418DC"/>
    <w:rsid w:val="00042127"/>
    <w:rsid w:val="0004290D"/>
    <w:rsid w:val="00043162"/>
    <w:rsid w:val="000441A0"/>
    <w:rsid w:val="00044D96"/>
    <w:rsid w:val="00051EEF"/>
    <w:rsid w:val="000554F4"/>
    <w:rsid w:val="00057470"/>
    <w:rsid w:val="00062187"/>
    <w:rsid w:val="00063CA2"/>
    <w:rsid w:val="00064645"/>
    <w:rsid w:val="000651E0"/>
    <w:rsid w:val="00067066"/>
    <w:rsid w:val="000701E6"/>
    <w:rsid w:val="000703AD"/>
    <w:rsid w:val="000709C1"/>
    <w:rsid w:val="00070E7C"/>
    <w:rsid w:val="000710D6"/>
    <w:rsid w:val="0007124D"/>
    <w:rsid w:val="000738B4"/>
    <w:rsid w:val="00073AD8"/>
    <w:rsid w:val="00075587"/>
    <w:rsid w:val="000779F3"/>
    <w:rsid w:val="000831F6"/>
    <w:rsid w:val="00083E7B"/>
    <w:rsid w:val="00084AC9"/>
    <w:rsid w:val="00084FD6"/>
    <w:rsid w:val="00084FFC"/>
    <w:rsid w:val="00085856"/>
    <w:rsid w:val="000858A8"/>
    <w:rsid w:val="000905C5"/>
    <w:rsid w:val="00091CB4"/>
    <w:rsid w:val="0009238C"/>
    <w:rsid w:val="00092869"/>
    <w:rsid w:val="0009375A"/>
    <w:rsid w:val="00093FE7"/>
    <w:rsid w:val="00094982"/>
    <w:rsid w:val="000954AC"/>
    <w:rsid w:val="00095CD8"/>
    <w:rsid w:val="00095D67"/>
    <w:rsid w:val="00097FB4"/>
    <w:rsid w:val="000A02FD"/>
    <w:rsid w:val="000A07ED"/>
    <w:rsid w:val="000A0A3C"/>
    <w:rsid w:val="000A1032"/>
    <w:rsid w:val="000A1129"/>
    <w:rsid w:val="000A124A"/>
    <w:rsid w:val="000A1495"/>
    <w:rsid w:val="000A18F0"/>
    <w:rsid w:val="000A3F93"/>
    <w:rsid w:val="000A4656"/>
    <w:rsid w:val="000A4B5B"/>
    <w:rsid w:val="000A6497"/>
    <w:rsid w:val="000A64FE"/>
    <w:rsid w:val="000A6958"/>
    <w:rsid w:val="000A7D1B"/>
    <w:rsid w:val="000B0B71"/>
    <w:rsid w:val="000B0EC3"/>
    <w:rsid w:val="000B1F31"/>
    <w:rsid w:val="000B2B74"/>
    <w:rsid w:val="000B6F2F"/>
    <w:rsid w:val="000B71F5"/>
    <w:rsid w:val="000B7947"/>
    <w:rsid w:val="000B7D8A"/>
    <w:rsid w:val="000B7E47"/>
    <w:rsid w:val="000B7F86"/>
    <w:rsid w:val="000C0E1D"/>
    <w:rsid w:val="000C282F"/>
    <w:rsid w:val="000C4509"/>
    <w:rsid w:val="000C5945"/>
    <w:rsid w:val="000C78ED"/>
    <w:rsid w:val="000D07E5"/>
    <w:rsid w:val="000D1B9F"/>
    <w:rsid w:val="000D2FBB"/>
    <w:rsid w:val="000D3FA9"/>
    <w:rsid w:val="000D4A5C"/>
    <w:rsid w:val="000D5342"/>
    <w:rsid w:val="000D7E78"/>
    <w:rsid w:val="000E048E"/>
    <w:rsid w:val="000E116E"/>
    <w:rsid w:val="000E2A8E"/>
    <w:rsid w:val="000E4BB7"/>
    <w:rsid w:val="000E4D45"/>
    <w:rsid w:val="000E62FB"/>
    <w:rsid w:val="000E685E"/>
    <w:rsid w:val="000E706E"/>
    <w:rsid w:val="000E79AF"/>
    <w:rsid w:val="000E7C9A"/>
    <w:rsid w:val="000F0335"/>
    <w:rsid w:val="000F1D80"/>
    <w:rsid w:val="000F1DA7"/>
    <w:rsid w:val="000F20F7"/>
    <w:rsid w:val="000F3091"/>
    <w:rsid w:val="000F30AE"/>
    <w:rsid w:val="000F4C62"/>
    <w:rsid w:val="000F5B18"/>
    <w:rsid w:val="000F7478"/>
    <w:rsid w:val="000F76D3"/>
    <w:rsid w:val="001001D0"/>
    <w:rsid w:val="0010102C"/>
    <w:rsid w:val="00101A68"/>
    <w:rsid w:val="00102160"/>
    <w:rsid w:val="001026E0"/>
    <w:rsid w:val="00103351"/>
    <w:rsid w:val="001042BC"/>
    <w:rsid w:val="00104833"/>
    <w:rsid w:val="00104920"/>
    <w:rsid w:val="00106322"/>
    <w:rsid w:val="00106800"/>
    <w:rsid w:val="00106EDA"/>
    <w:rsid w:val="00107EDE"/>
    <w:rsid w:val="00107F86"/>
    <w:rsid w:val="00111EF5"/>
    <w:rsid w:val="0011297E"/>
    <w:rsid w:val="00112E05"/>
    <w:rsid w:val="00114A38"/>
    <w:rsid w:val="0011518B"/>
    <w:rsid w:val="001165E1"/>
    <w:rsid w:val="001168D7"/>
    <w:rsid w:val="001172B4"/>
    <w:rsid w:val="00120443"/>
    <w:rsid w:val="00121E94"/>
    <w:rsid w:val="001227DD"/>
    <w:rsid w:val="001257C3"/>
    <w:rsid w:val="00125FA2"/>
    <w:rsid w:val="0012684F"/>
    <w:rsid w:val="00127599"/>
    <w:rsid w:val="00127E02"/>
    <w:rsid w:val="001301ED"/>
    <w:rsid w:val="00130670"/>
    <w:rsid w:val="0013377E"/>
    <w:rsid w:val="00135D17"/>
    <w:rsid w:val="001361AB"/>
    <w:rsid w:val="001400CC"/>
    <w:rsid w:val="00140A01"/>
    <w:rsid w:val="00140DC6"/>
    <w:rsid w:val="00144792"/>
    <w:rsid w:val="001458AC"/>
    <w:rsid w:val="00146124"/>
    <w:rsid w:val="00151428"/>
    <w:rsid w:val="0015238C"/>
    <w:rsid w:val="00152B8B"/>
    <w:rsid w:val="0015357B"/>
    <w:rsid w:val="00154ABE"/>
    <w:rsid w:val="00154BB1"/>
    <w:rsid w:val="00154C7D"/>
    <w:rsid w:val="00154DEE"/>
    <w:rsid w:val="00156424"/>
    <w:rsid w:val="001567D3"/>
    <w:rsid w:val="00157AC6"/>
    <w:rsid w:val="00157F48"/>
    <w:rsid w:val="0016069C"/>
    <w:rsid w:val="00163249"/>
    <w:rsid w:val="00163D7A"/>
    <w:rsid w:val="00164054"/>
    <w:rsid w:val="001659AB"/>
    <w:rsid w:val="00165BBB"/>
    <w:rsid w:val="00166038"/>
    <w:rsid w:val="00170467"/>
    <w:rsid w:val="00170A76"/>
    <w:rsid w:val="00174FCE"/>
    <w:rsid w:val="00175EBE"/>
    <w:rsid w:val="001779F3"/>
    <w:rsid w:val="00182B4D"/>
    <w:rsid w:val="00182C7B"/>
    <w:rsid w:val="00183F6E"/>
    <w:rsid w:val="00186075"/>
    <w:rsid w:val="001861DF"/>
    <w:rsid w:val="0018778B"/>
    <w:rsid w:val="00190D17"/>
    <w:rsid w:val="00192309"/>
    <w:rsid w:val="001923DA"/>
    <w:rsid w:val="00193E62"/>
    <w:rsid w:val="001946F4"/>
    <w:rsid w:val="00197AF5"/>
    <w:rsid w:val="001A0153"/>
    <w:rsid w:val="001A0843"/>
    <w:rsid w:val="001A10F0"/>
    <w:rsid w:val="001A17AE"/>
    <w:rsid w:val="001A5D94"/>
    <w:rsid w:val="001A6259"/>
    <w:rsid w:val="001A6C04"/>
    <w:rsid w:val="001B0D54"/>
    <w:rsid w:val="001B2AF5"/>
    <w:rsid w:val="001B34FA"/>
    <w:rsid w:val="001B5DC2"/>
    <w:rsid w:val="001C0D43"/>
    <w:rsid w:val="001C102F"/>
    <w:rsid w:val="001C21EA"/>
    <w:rsid w:val="001C3859"/>
    <w:rsid w:val="001C3B3A"/>
    <w:rsid w:val="001C4A75"/>
    <w:rsid w:val="001C4DA4"/>
    <w:rsid w:val="001C5ACC"/>
    <w:rsid w:val="001C6FBC"/>
    <w:rsid w:val="001D02F8"/>
    <w:rsid w:val="001D2266"/>
    <w:rsid w:val="001D26F6"/>
    <w:rsid w:val="001D3741"/>
    <w:rsid w:val="001D4CFA"/>
    <w:rsid w:val="001D5872"/>
    <w:rsid w:val="001D66E9"/>
    <w:rsid w:val="001D7EDB"/>
    <w:rsid w:val="001E36BC"/>
    <w:rsid w:val="001E38CF"/>
    <w:rsid w:val="001E442D"/>
    <w:rsid w:val="001E5233"/>
    <w:rsid w:val="001E5BD1"/>
    <w:rsid w:val="001E6187"/>
    <w:rsid w:val="001E6EEF"/>
    <w:rsid w:val="001F19C7"/>
    <w:rsid w:val="001F1E14"/>
    <w:rsid w:val="001F2D44"/>
    <w:rsid w:val="001F5155"/>
    <w:rsid w:val="0020125F"/>
    <w:rsid w:val="002056FA"/>
    <w:rsid w:val="002057F2"/>
    <w:rsid w:val="00206A2B"/>
    <w:rsid w:val="00206F85"/>
    <w:rsid w:val="00210440"/>
    <w:rsid w:val="0021077D"/>
    <w:rsid w:val="00211D03"/>
    <w:rsid w:val="00211E32"/>
    <w:rsid w:val="00212743"/>
    <w:rsid w:val="0021352D"/>
    <w:rsid w:val="00214F2F"/>
    <w:rsid w:val="002169A1"/>
    <w:rsid w:val="00220052"/>
    <w:rsid w:val="002203B2"/>
    <w:rsid w:val="002204A3"/>
    <w:rsid w:val="002225A1"/>
    <w:rsid w:val="00223008"/>
    <w:rsid w:val="002235BD"/>
    <w:rsid w:val="002240FC"/>
    <w:rsid w:val="0022608E"/>
    <w:rsid w:val="00227EE1"/>
    <w:rsid w:val="002324CC"/>
    <w:rsid w:val="00234E05"/>
    <w:rsid w:val="00235132"/>
    <w:rsid w:val="002355A5"/>
    <w:rsid w:val="00235808"/>
    <w:rsid w:val="00237456"/>
    <w:rsid w:val="002403BF"/>
    <w:rsid w:val="002406B8"/>
    <w:rsid w:val="0024136B"/>
    <w:rsid w:val="00241DE6"/>
    <w:rsid w:val="002430CF"/>
    <w:rsid w:val="002432D0"/>
    <w:rsid w:val="00243498"/>
    <w:rsid w:val="00243EB3"/>
    <w:rsid w:val="002440E6"/>
    <w:rsid w:val="002457F1"/>
    <w:rsid w:val="002476D3"/>
    <w:rsid w:val="002500E1"/>
    <w:rsid w:val="0025082B"/>
    <w:rsid w:val="00251EA2"/>
    <w:rsid w:val="00253153"/>
    <w:rsid w:val="00253E97"/>
    <w:rsid w:val="00254F0D"/>
    <w:rsid w:val="00255EE2"/>
    <w:rsid w:val="00256634"/>
    <w:rsid w:val="002607F2"/>
    <w:rsid w:val="00264F90"/>
    <w:rsid w:val="002653EF"/>
    <w:rsid w:val="00265A64"/>
    <w:rsid w:val="00266114"/>
    <w:rsid w:val="0026623D"/>
    <w:rsid w:val="002678AB"/>
    <w:rsid w:val="00271C45"/>
    <w:rsid w:val="002723D6"/>
    <w:rsid w:val="002736F0"/>
    <w:rsid w:val="0027452A"/>
    <w:rsid w:val="0027486F"/>
    <w:rsid w:val="00274F0B"/>
    <w:rsid w:val="00275692"/>
    <w:rsid w:val="00276B61"/>
    <w:rsid w:val="00276F2E"/>
    <w:rsid w:val="002776EE"/>
    <w:rsid w:val="00280C89"/>
    <w:rsid w:val="002816CC"/>
    <w:rsid w:val="00282902"/>
    <w:rsid w:val="00283131"/>
    <w:rsid w:val="00283535"/>
    <w:rsid w:val="0028380D"/>
    <w:rsid w:val="0028399F"/>
    <w:rsid w:val="002845C2"/>
    <w:rsid w:val="002855F1"/>
    <w:rsid w:val="0028616F"/>
    <w:rsid w:val="002873AC"/>
    <w:rsid w:val="002879CF"/>
    <w:rsid w:val="00287B66"/>
    <w:rsid w:val="0029009C"/>
    <w:rsid w:val="00290A08"/>
    <w:rsid w:val="00290E8B"/>
    <w:rsid w:val="00291521"/>
    <w:rsid w:val="0029181E"/>
    <w:rsid w:val="00292064"/>
    <w:rsid w:val="002A012B"/>
    <w:rsid w:val="002A17D6"/>
    <w:rsid w:val="002A18E1"/>
    <w:rsid w:val="002A39C4"/>
    <w:rsid w:val="002A4602"/>
    <w:rsid w:val="002A57D2"/>
    <w:rsid w:val="002A74C9"/>
    <w:rsid w:val="002A75EA"/>
    <w:rsid w:val="002B0AF0"/>
    <w:rsid w:val="002B15FD"/>
    <w:rsid w:val="002B57ED"/>
    <w:rsid w:val="002B5DB0"/>
    <w:rsid w:val="002B7ADF"/>
    <w:rsid w:val="002C1A48"/>
    <w:rsid w:val="002C1EBB"/>
    <w:rsid w:val="002C3034"/>
    <w:rsid w:val="002C643A"/>
    <w:rsid w:val="002C78B3"/>
    <w:rsid w:val="002D05C7"/>
    <w:rsid w:val="002D2202"/>
    <w:rsid w:val="002D33AC"/>
    <w:rsid w:val="002D540B"/>
    <w:rsid w:val="002D5721"/>
    <w:rsid w:val="002D623D"/>
    <w:rsid w:val="002D67CC"/>
    <w:rsid w:val="002D77B9"/>
    <w:rsid w:val="002E00F4"/>
    <w:rsid w:val="002E0886"/>
    <w:rsid w:val="002E2313"/>
    <w:rsid w:val="002E5F94"/>
    <w:rsid w:val="002E6624"/>
    <w:rsid w:val="002F140A"/>
    <w:rsid w:val="002F1D39"/>
    <w:rsid w:val="002F37E5"/>
    <w:rsid w:val="002F47F6"/>
    <w:rsid w:val="002F50A6"/>
    <w:rsid w:val="002F51CE"/>
    <w:rsid w:val="002F5628"/>
    <w:rsid w:val="002F5938"/>
    <w:rsid w:val="002F59A9"/>
    <w:rsid w:val="002F71A4"/>
    <w:rsid w:val="0030004C"/>
    <w:rsid w:val="003000A1"/>
    <w:rsid w:val="00301E47"/>
    <w:rsid w:val="003035CB"/>
    <w:rsid w:val="003044E9"/>
    <w:rsid w:val="003050FE"/>
    <w:rsid w:val="003053C3"/>
    <w:rsid w:val="00305428"/>
    <w:rsid w:val="00305834"/>
    <w:rsid w:val="0030725B"/>
    <w:rsid w:val="003073FA"/>
    <w:rsid w:val="0030743F"/>
    <w:rsid w:val="00311288"/>
    <w:rsid w:val="00311E70"/>
    <w:rsid w:val="003134C1"/>
    <w:rsid w:val="00313AF0"/>
    <w:rsid w:val="00314DEA"/>
    <w:rsid w:val="003168F7"/>
    <w:rsid w:val="003178C5"/>
    <w:rsid w:val="003179B0"/>
    <w:rsid w:val="00320A1B"/>
    <w:rsid w:val="00321128"/>
    <w:rsid w:val="00323A98"/>
    <w:rsid w:val="003250E0"/>
    <w:rsid w:val="003306DB"/>
    <w:rsid w:val="00330D42"/>
    <w:rsid w:val="0033369E"/>
    <w:rsid w:val="00333A72"/>
    <w:rsid w:val="003370F9"/>
    <w:rsid w:val="00340162"/>
    <w:rsid w:val="003407AF"/>
    <w:rsid w:val="00340B41"/>
    <w:rsid w:val="00340FAF"/>
    <w:rsid w:val="0034269D"/>
    <w:rsid w:val="00342855"/>
    <w:rsid w:val="00343D13"/>
    <w:rsid w:val="003446CA"/>
    <w:rsid w:val="00344C4E"/>
    <w:rsid w:val="00346045"/>
    <w:rsid w:val="00346C3B"/>
    <w:rsid w:val="00346F39"/>
    <w:rsid w:val="0034770E"/>
    <w:rsid w:val="00347B08"/>
    <w:rsid w:val="00351C1F"/>
    <w:rsid w:val="00351E61"/>
    <w:rsid w:val="00351ED4"/>
    <w:rsid w:val="00352439"/>
    <w:rsid w:val="0035322F"/>
    <w:rsid w:val="00355014"/>
    <w:rsid w:val="00355BDF"/>
    <w:rsid w:val="00355C67"/>
    <w:rsid w:val="00356167"/>
    <w:rsid w:val="00356BFD"/>
    <w:rsid w:val="003571EA"/>
    <w:rsid w:val="00360134"/>
    <w:rsid w:val="003605F9"/>
    <w:rsid w:val="00363DC4"/>
    <w:rsid w:val="00364381"/>
    <w:rsid w:val="00366FE8"/>
    <w:rsid w:val="00367039"/>
    <w:rsid w:val="00367E49"/>
    <w:rsid w:val="003704A9"/>
    <w:rsid w:val="0037076A"/>
    <w:rsid w:val="00370CD4"/>
    <w:rsid w:val="003733B8"/>
    <w:rsid w:val="0037360C"/>
    <w:rsid w:val="00375607"/>
    <w:rsid w:val="00375777"/>
    <w:rsid w:val="00377323"/>
    <w:rsid w:val="00377BFB"/>
    <w:rsid w:val="003804B2"/>
    <w:rsid w:val="00381933"/>
    <w:rsid w:val="003854BB"/>
    <w:rsid w:val="003856E8"/>
    <w:rsid w:val="00385D42"/>
    <w:rsid w:val="00385ED5"/>
    <w:rsid w:val="0038710C"/>
    <w:rsid w:val="0039089D"/>
    <w:rsid w:val="003915E4"/>
    <w:rsid w:val="00393545"/>
    <w:rsid w:val="00393AF5"/>
    <w:rsid w:val="00395080"/>
    <w:rsid w:val="00395DC9"/>
    <w:rsid w:val="00396231"/>
    <w:rsid w:val="0039677A"/>
    <w:rsid w:val="00397343"/>
    <w:rsid w:val="00397AB8"/>
    <w:rsid w:val="003A152D"/>
    <w:rsid w:val="003A1CD5"/>
    <w:rsid w:val="003A3D6E"/>
    <w:rsid w:val="003A4F94"/>
    <w:rsid w:val="003A5729"/>
    <w:rsid w:val="003B16E0"/>
    <w:rsid w:val="003B350F"/>
    <w:rsid w:val="003B3772"/>
    <w:rsid w:val="003B4303"/>
    <w:rsid w:val="003B6391"/>
    <w:rsid w:val="003B6FC6"/>
    <w:rsid w:val="003C173C"/>
    <w:rsid w:val="003C17D3"/>
    <w:rsid w:val="003C1A99"/>
    <w:rsid w:val="003C1A9E"/>
    <w:rsid w:val="003C1BC0"/>
    <w:rsid w:val="003C3DC3"/>
    <w:rsid w:val="003C3EFB"/>
    <w:rsid w:val="003C4CAB"/>
    <w:rsid w:val="003C5B6E"/>
    <w:rsid w:val="003C654A"/>
    <w:rsid w:val="003C7C4F"/>
    <w:rsid w:val="003C7CB0"/>
    <w:rsid w:val="003C7F3F"/>
    <w:rsid w:val="003D1AEB"/>
    <w:rsid w:val="003D2580"/>
    <w:rsid w:val="003D4AE3"/>
    <w:rsid w:val="003D4C78"/>
    <w:rsid w:val="003D6C01"/>
    <w:rsid w:val="003D6CFE"/>
    <w:rsid w:val="003D7433"/>
    <w:rsid w:val="003D7799"/>
    <w:rsid w:val="003D7A39"/>
    <w:rsid w:val="003E0EF7"/>
    <w:rsid w:val="003E1A28"/>
    <w:rsid w:val="003E1C50"/>
    <w:rsid w:val="003E1F7E"/>
    <w:rsid w:val="003E27F4"/>
    <w:rsid w:val="003E2C63"/>
    <w:rsid w:val="003E2DC0"/>
    <w:rsid w:val="003E395E"/>
    <w:rsid w:val="003E3A1A"/>
    <w:rsid w:val="003E6838"/>
    <w:rsid w:val="003E7CD7"/>
    <w:rsid w:val="003E7EC9"/>
    <w:rsid w:val="003F08CD"/>
    <w:rsid w:val="003F0C12"/>
    <w:rsid w:val="003F1DBC"/>
    <w:rsid w:val="003F2172"/>
    <w:rsid w:val="003F2C27"/>
    <w:rsid w:val="003F37AE"/>
    <w:rsid w:val="003F3D39"/>
    <w:rsid w:val="003F4FBD"/>
    <w:rsid w:val="003F7C4F"/>
    <w:rsid w:val="00400127"/>
    <w:rsid w:val="00400F5D"/>
    <w:rsid w:val="00401829"/>
    <w:rsid w:val="0040291E"/>
    <w:rsid w:val="00404E6A"/>
    <w:rsid w:val="0040665E"/>
    <w:rsid w:val="004067DB"/>
    <w:rsid w:val="004075DE"/>
    <w:rsid w:val="0041061E"/>
    <w:rsid w:val="00412558"/>
    <w:rsid w:val="0041285B"/>
    <w:rsid w:val="0041441A"/>
    <w:rsid w:val="00414477"/>
    <w:rsid w:val="0041523D"/>
    <w:rsid w:val="00415D5D"/>
    <w:rsid w:val="004174B8"/>
    <w:rsid w:val="00417C2B"/>
    <w:rsid w:val="00420075"/>
    <w:rsid w:val="004204BA"/>
    <w:rsid w:val="004204CB"/>
    <w:rsid w:val="00420710"/>
    <w:rsid w:val="004209EB"/>
    <w:rsid w:val="004210C0"/>
    <w:rsid w:val="00422685"/>
    <w:rsid w:val="004232B9"/>
    <w:rsid w:val="00423382"/>
    <w:rsid w:val="0042378B"/>
    <w:rsid w:val="00423B12"/>
    <w:rsid w:val="00424915"/>
    <w:rsid w:val="004256E2"/>
    <w:rsid w:val="00427EEE"/>
    <w:rsid w:val="0043143E"/>
    <w:rsid w:val="00431AF7"/>
    <w:rsid w:val="00431BE2"/>
    <w:rsid w:val="00432114"/>
    <w:rsid w:val="004324BF"/>
    <w:rsid w:val="00432535"/>
    <w:rsid w:val="00433A76"/>
    <w:rsid w:val="00434BCA"/>
    <w:rsid w:val="00434DCC"/>
    <w:rsid w:val="00436BD6"/>
    <w:rsid w:val="004370DA"/>
    <w:rsid w:val="00440103"/>
    <w:rsid w:val="00440897"/>
    <w:rsid w:val="00441655"/>
    <w:rsid w:val="00442107"/>
    <w:rsid w:val="00442A67"/>
    <w:rsid w:val="004440CE"/>
    <w:rsid w:val="00445B7B"/>
    <w:rsid w:val="00446DE5"/>
    <w:rsid w:val="00446E7D"/>
    <w:rsid w:val="00447D66"/>
    <w:rsid w:val="00450591"/>
    <w:rsid w:val="00454460"/>
    <w:rsid w:val="00455C0B"/>
    <w:rsid w:val="004610D8"/>
    <w:rsid w:val="0046234F"/>
    <w:rsid w:val="00463B8B"/>
    <w:rsid w:val="004643DF"/>
    <w:rsid w:val="00464D39"/>
    <w:rsid w:val="0047045F"/>
    <w:rsid w:val="004705A8"/>
    <w:rsid w:val="0047061F"/>
    <w:rsid w:val="004724AA"/>
    <w:rsid w:val="00473E33"/>
    <w:rsid w:val="00476DC6"/>
    <w:rsid w:val="00477297"/>
    <w:rsid w:val="00477ED3"/>
    <w:rsid w:val="00482D8A"/>
    <w:rsid w:val="0048368F"/>
    <w:rsid w:val="00484E33"/>
    <w:rsid w:val="0048553C"/>
    <w:rsid w:val="0048690C"/>
    <w:rsid w:val="0048705F"/>
    <w:rsid w:val="0048735F"/>
    <w:rsid w:val="00487880"/>
    <w:rsid w:val="004910C3"/>
    <w:rsid w:val="00492128"/>
    <w:rsid w:val="004935EE"/>
    <w:rsid w:val="0049591F"/>
    <w:rsid w:val="00496621"/>
    <w:rsid w:val="004971E7"/>
    <w:rsid w:val="00497C3F"/>
    <w:rsid w:val="004A071C"/>
    <w:rsid w:val="004A0787"/>
    <w:rsid w:val="004A087A"/>
    <w:rsid w:val="004A08CE"/>
    <w:rsid w:val="004A160F"/>
    <w:rsid w:val="004A1B65"/>
    <w:rsid w:val="004A5CAF"/>
    <w:rsid w:val="004A6623"/>
    <w:rsid w:val="004A680A"/>
    <w:rsid w:val="004A7091"/>
    <w:rsid w:val="004A7B3A"/>
    <w:rsid w:val="004B0857"/>
    <w:rsid w:val="004B0C51"/>
    <w:rsid w:val="004B29CB"/>
    <w:rsid w:val="004B33C8"/>
    <w:rsid w:val="004B447A"/>
    <w:rsid w:val="004B544C"/>
    <w:rsid w:val="004B64FF"/>
    <w:rsid w:val="004C0809"/>
    <w:rsid w:val="004C0891"/>
    <w:rsid w:val="004C506F"/>
    <w:rsid w:val="004C55BA"/>
    <w:rsid w:val="004C6179"/>
    <w:rsid w:val="004C67E5"/>
    <w:rsid w:val="004C7E9F"/>
    <w:rsid w:val="004D0F2C"/>
    <w:rsid w:val="004D192A"/>
    <w:rsid w:val="004D1FE0"/>
    <w:rsid w:val="004D2491"/>
    <w:rsid w:val="004D2D30"/>
    <w:rsid w:val="004D428A"/>
    <w:rsid w:val="004D44D9"/>
    <w:rsid w:val="004E07C1"/>
    <w:rsid w:val="004E0CA9"/>
    <w:rsid w:val="004E425A"/>
    <w:rsid w:val="004E4762"/>
    <w:rsid w:val="004E4777"/>
    <w:rsid w:val="004E5187"/>
    <w:rsid w:val="004E59A6"/>
    <w:rsid w:val="004E5C57"/>
    <w:rsid w:val="004E6315"/>
    <w:rsid w:val="004E675D"/>
    <w:rsid w:val="004E6A1E"/>
    <w:rsid w:val="004E73B9"/>
    <w:rsid w:val="004F00FA"/>
    <w:rsid w:val="004F09AA"/>
    <w:rsid w:val="004F156F"/>
    <w:rsid w:val="004F2CB2"/>
    <w:rsid w:val="004F3FF8"/>
    <w:rsid w:val="004F4A2C"/>
    <w:rsid w:val="004F75ED"/>
    <w:rsid w:val="00500792"/>
    <w:rsid w:val="00500B5A"/>
    <w:rsid w:val="00500DDF"/>
    <w:rsid w:val="00502812"/>
    <w:rsid w:val="0050537F"/>
    <w:rsid w:val="00505AD1"/>
    <w:rsid w:val="00506ED9"/>
    <w:rsid w:val="005072C0"/>
    <w:rsid w:val="00511C50"/>
    <w:rsid w:val="005128C5"/>
    <w:rsid w:val="00513D8F"/>
    <w:rsid w:val="00514DA0"/>
    <w:rsid w:val="005201C4"/>
    <w:rsid w:val="00520863"/>
    <w:rsid w:val="00522CC6"/>
    <w:rsid w:val="005235EE"/>
    <w:rsid w:val="00524BD0"/>
    <w:rsid w:val="005253AA"/>
    <w:rsid w:val="0052587A"/>
    <w:rsid w:val="00527B08"/>
    <w:rsid w:val="00531055"/>
    <w:rsid w:val="005322FD"/>
    <w:rsid w:val="005334D1"/>
    <w:rsid w:val="00533751"/>
    <w:rsid w:val="00533839"/>
    <w:rsid w:val="0053398E"/>
    <w:rsid w:val="005343E6"/>
    <w:rsid w:val="005343E7"/>
    <w:rsid w:val="0053521E"/>
    <w:rsid w:val="005369B6"/>
    <w:rsid w:val="00537CE7"/>
    <w:rsid w:val="00537CF9"/>
    <w:rsid w:val="00540141"/>
    <w:rsid w:val="005402D7"/>
    <w:rsid w:val="00540702"/>
    <w:rsid w:val="00540B5C"/>
    <w:rsid w:val="0054241C"/>
    <w:rsid w:val="00543327"/>
    <w:rsid w:val="00545FF2"/>
    <w:rsid w:val="005475B0"/>
    <w:rsid w:val="00550600"/>
    <w:rsid w:val="005507DD"/>
    <w:rsid w:val="0055090D"/>
    <w:rsid w:val="00552006"/>
    <w:rsid w:val="005521A6"/>
    <w:rsid w:val="00552407"/>
    <w:rsid w:val="00552AE8"/>
    <w:rsid w:val="00553478"/>
    <w:rsid w:val="005536DD"/>
    <w:rsid w:val="005552A6"/>
    <w:rsid w:val="00555B99"/>
    <w:rsid w:val="00556C5D"/>
    <w:rsid w:val="00557A75"/>
    <w:rsid w:val="0056010D"/>
    <w:rsid w:val="00560392"/>
    <w:rsid w:val="005622F8"/>
    <w:rsid w:val="00563392"/>
    <w:rsid w:val="005659C8"/>
    <w:rsid w:val="0056603E"/>
    <w:rsid w:val="00566982"/>
    <w:rsid w:val="0056720C"/>
    <w:rsid w:val="005672B0"/>
    <w:rsid w:val="00571276"/>
    <w:rsid w:val="00571C3C"/>
    <w:rsid w:val="00573520"/>
    <w:rsid w:val="00573AAF"/>
    <w:rsid w:val="00573C3F"/>
    <w:rsid w:val="0057419E"/>
    <w:rsid w:val="0057439B"/>
    <w:rsid w:val="00574B5A"/>
    <w:rsid w:val="00574FC6"/>
    <w:rsid w:val="00576712"/>
    <w:rsid w:val="00576AF5"/>
    <w:rsid w:val="0057716B"/>
    <w:rsid w:val="00580187"/>
    <w:rsid w:val="005804D4"/>
    <w:rsid w:val="00580FFF"/>
    <w:rsid w:val="00581E24"/>
    <w:rsid w:val="0058229D"/>
    <w:rsid w:val="00583909"/>
    <w:rsid w:val="005839F4"/>
    <w:rsid w:val="00584D95"/>
    <w:rsid w:val="00585637"/>
    <w:rsid w:val="00585707"/>
    <w:rsid w:val="00586563"/>
    <w:rsid w:val="0058661F"/>
    <w:rsid w:val="00586A3D"/>
    <w:rsid w:val="00587BE5"/>
    <w:rsid w:val="005906BB"/>
    <w:rsid w:val="0059293D"/>
    <w:rsid w:val="00593EFA"/>
    <w:rsid w:val="00594272"/>
    <w:rsid w:val="005945EE"/>
    <w:rsid w:val="0059647E"/>
    <w:rsid w:val="005972ED"/>
    <w:rsid w:val="0059730F"/>
    <w:rsid w:val="00597844"/>
    <w:rsid w:val="005A24DA"/>
    <w:rsid w:val="005A274E"/>
    <w:rsid w:val="005A3CE6"/>
    <w:rsid w:val="005A4032"/>
    <w:rsid w:val="005A499C"/>
    <w:rsid w:val="005B00A9"/>
    <w:rsid w:val="005B07F7"/>
    <w:rsid w:val="005B0D6A"/>
    <w:rsid w:val="005B1F91"/>
    <w:rsid w:val="005B28AF"/>
    <w:rsid w:val="005B347B"/>
    <w:rsid w:val="005B3D8B"/>
    <w:rsid w:val="005B5AE0"/>
    <w:rsid w:val="005B5DD9"/>
    <w:rsid w:val="005B6A5A"/>
    <w:rsid w:val="005C1166"/>
    <w:rsid w:val="005C1D74"/>
    <w:rsid w:val="005C2A61"/>
    <w:rsid w:val="005C30A1"/>
    <w:rsid w:val="005C3AD2"/>
    <w:rsid w:val="005C4488"/>
    <w:rsid w:val="005C477A"/>
    <w:rsid w:val="005C4EE3"/>
    <w:rsid w:val="005C58A4"/>
    <w:rsid w:val="005C6AC0"/>
    <w:rsid w:val="005D14EB"/>
    <w:rsid w:val="005D2F78"/>
    <w:rsid w:val="005D4CF6"/>
    <w:rsid w:val="005D7377"/>
    <w:rsid w:val="005E11B0"/>
    <w:rsid w:val="005E1906"/>
    <w:rsid w:val="005E1992"/>
    <w:rsid w:val="005E4C92"/>
    <w:rsid w:val="005E54C4"/>
    <w:rsid w:val="005E5811"/>
    <w:rsid w:val="005E7319"/>
    <w:rsid w:val="005F06D3"/>
    <w:rsid w:val="005F1608"/>
    <w:rsid w:val="005F1641"/>
    <w:rsid w:val="005F1E79"/>
    <w:rsid w:val="005F291D"/>
    <w:rsid w:val="005F307F"/>
    <w:rsid w:val="005F3D6D"/>
    <w:rsid w:val="005F3EF5"/>
    <w:rsid w:val="005F655E"/>
    <w:rsid w:val="005F722A"/>
    <w:rsid w:val="005F775B"/>
    <w:rsid w:val="006000FC"/>
    <w:rsid w:val="00600212"/>
    <w:rsid w:val="0060078E"/>
    <w:rsid w:val="00600DEA"/>
    <w:rsid w:val="00600F88"/>
    <w:rsid w:val="00601C9D"/>
    <w:rsid w:val="00602287"/>
    <w:rsid w:val="00603225"/>
    <w:rsid w:val="00603233"/>
    <w:rsid w:val="006037A5"/>
    <w:rsid w:val="00604E1A"/>
    <w:rsid w:val="0060509B"/>
    <w:rsid w:val="00607512"/>
    <w:rsid w:val="0060796D"/>
    <w:rsid w:val="00607C6D"/>
    <w:rsid w:val="00610322"/>
    <w:rsid w:val="00610446"/>
    <w:rsid w:val="006116B0"/>
    <w:rsid w:val="00611735"/>
    <w:rsid w:val="006118D3"/>
    <w:rsid w:val="006127F9"/>
    <w:rsid w:val="00612D0C"/>
    <w:rsid w:val="0061362D"/>
    <w:rsid w:val="00613791"/>
    <w:rsid w:val="00614266"/>
    <w:rsid w:val="006154CE"/>
    <w:rsid w:val="00620912"/>
    <w:rsid w:val="006213CD"/>
    <w:rsid w:val="00621CA1"/>
    <w:rsid w:val="00621FDF"/>
    <w:rsid w:val="006232B4"/>
    <w:rsid w:val="0062457A"/>
    <w:rsid w:val="006249F1"/>
    <w:rsid w:val="00626F3A"/>
    <w:rsid w:val="00627E1C"/>
    <w:rsid w:val="006302BD"/>
    <w:rsid w:val="00630CFA"/>
    <w:rsid w:val="00630DCD"/>
    <w:rsid w:val="00631105"/>
    <w:rsid w:val="00632139"/>
    <w:rsid w:val="00632453"/>
    <w:rsid w:val="00632517"/>
    <w:rsid w:val="00632D05"/>
    <w:rsid w:val="00633270"/>
    <w:rsid w:val="00633669"/>
    <w:rsid w:val="00633AD0"/>
    <w:rsid w:val="006361DD"/>
    <w:rsid w:val="0063781E"/>
    <w:rsid w:val="00640644"/>
    <w:rsid w:val="00642A59"/>
    <w:rsid w:val="00642D48"/>
    <w:rsid w:val="006438DC"/>
    <w:rsid w:val="00643E71"/>
    <w:rsid w:val="006448D7"/>
    <w:rsid w:val="0064785C"/>
    <w:rsid w:val="006506B2"/>
    <w:rsid w:val="00651FDF"/>
    <w:rsid w:val="00652146"/>
    <w:rsid w:val="00653191"/>
    <w:rsid w:val="00653CC5"/>
    <w:rsid w:val="00654348"/>
    <w:rsid w:val="0065438B"/>
    <w:rsid w:val="006547AF"/>
    <w:rsid w:val="0065488D"/>
    <w:rsid w:val="00654EB1"/>
    <w:rsid w:val="006604A3"/>
    <w:rsid w:val="006613C5"/>
    <w:rsid w:val="00662D43"/>
    <w:rsid w:val="00663008"/>
    <w:rsid w:val="00663863"/>
    <w:rsid w:val="00664873"/>
    <w:rsid w:val="00664B6B"/>
    <w:rsid w:val="0066516E"/>
    <w:rsid w:val="00665C58"/>
    <w:rsid w:val="006665B1"/>
    <w:rsid w:val="00666C9A"/>
    <w:rsid w:val="0067123D"/>
    <w:rsid w:val="006715F6"/>
    <w:rsid w:val="006722CF"/>
    <w:rsid w:val="00672765"/>
    <w:rsid w:val="00673E1B"/>
    <w:rsid w:val="0067504A"/>
    <w:rsid w:val="0067698D"/>
    <w:rsid w:val="00677025"/>
    <w:rsid w:val="00677C68"/>
    <w:rsid w:val="006804B9"/>
    <w:rsid w:val="00680B6C"/>
    <w:rsid w:val="00680BD6"/>
    <w:rsid w:val="006824A1"/>
    <w:rsid w:val="00682580"/>
    <w:rsid w:val="0068345A"/>
    <w:rsid w:val="0068498F"/>
    <w:rsid w:val="00684F86"/>
    <w:rsid w:val="006862FA"/>
    <w:rsid w:val="00686916"/>
    <w:rsid w:val="006875BE"/>
    <w:rsid w:val="006877F3"/>
    <w:rsid w:val="00690604"/>
    <w:rsid w:val="00691E7F"/>
    <w:rsid w:val="00693235"/>
    <w:rsid w:val="00693F1B"/>
    <w:rsid w:val="00695473"/>
    <w:rsid w:val="00695B9A"/>
    <w:rsid w:val="00696D86"/>
    <w:rsid w:val="00696EED"/>
    <w:rsid w:val="006A007A"/>
    <w:rsid w:val="006A083E"/>
    <w:rsid w:val="006A14D2"/>
    <w:rsid w:val="006A191D"/>
    <w:rsid w:val="006A3225"/>
    <w:rsid w:val="006A4E6D"/>
    <w:rsid w:val="006A5970"/>
    <w:rsid w:val="006A6C09"/>
    <w:rsid w:val="006B1280"/>
    <w:rsid w:val="006B3522"/>
    <w:rsid w:val="006B4313"/>
    <w:rsid w:val="006B448D"/>
    <w:rsid w:val="006B53BA"/>
    <w:rsid w:val="006B6301"/>
    <w:rsid w:val="006B685D"/>
    <w:rsid w:val="006B717C"/>
    <w:rsid w:val="006C147B"/>
    <w:rsid w:val="006C14FC"/>
    <w:rsid w:val="006C2711"/>
    <w:rsid w:val="006C2C4F"/>
    <w:rsid w:val="006C3169"/>
    <w:rsid w:val="006C4EC1"/>
    <w:rsid w:val="006C76B5"/>
    <w:rsid w:val="006D0130"/>
    <w:rsid w:val="006D08FA"/>
    <w:rsid w:val="006D2776"/>
    <w:rsid w:val="006D2E4C"/>
    <w:rsid w:val="006D52B7"/>
    <w:rsid w:val="006D585C"/>
    <w:rsid w:val="006D687D"/>
    <w:rsid w:val="006D776E"/>
    <w:rsid w:val="006D7AD4"/>
    <w:rsid w:val="006E0006"/>
    <w:rsid w:val="006E0E5D"/>
    <w:rsid w:val="006E147D"/>
    <w:rsid w:val="006E3A19"/>
    <w:rsid w:val="006E4042"/>
    <w:rsid w:val="006E4A5B"/>
    <w:rsid w:val="006E563E"/>
    <w:rsid w:val="006E615B"/>
    <w:rsid w:val="006E6308"/>
    <w:rsid w:val="006E7A64"/>
    <w:rsid w:val="006F1B9F"/>
    <w:rsid w:val="006F1E40"/>
    <w:rsid w:val="006F23DA"/>
    <w:rsid w:val="006F28F7"/>
    <w:rsid w:val="006F396B"/>
    <w:rsid w:val="006F4007"/>
    <w:rsid w:val="006F4248"/>
    <w:rsid w:val="006F4D5F"/>
    <w:rsid w:val="006F688B"/>
    <w:rsid w:val="006F7EE5"/>
    <w:rsid w:val="007006B2"/>
    <w:rsid w:val="00701803"/>
    <w:rsid w:val="00701F67"/>
    <w:rsid w:val="0070214B"/>
    <w:rsid w:val="00702182"/>
    <w:rsid w:val="00703A78"/>
    <w:rsid w:val="00703E31"/>
    <w:rsid w:val="00707A7B"/>
    <w:rsid w:val="00710CF0"/>
    <w:rsid w:val="007111E1"/>
    <w:rsid w:val="007113A0"/>
    <w:rsid w:val="00712246"/>
    <w:rsid w:val="00716EA4"/>
    <w:rsid w:val="007206D1"/>
    <w:rsid w:val="00721F89"/>
    <w:rsid w:val="007226DE"/>
    <w:rsid w:val="00722C61"/>
    <w:rsid w:val="00722E78"/>
    <w:rsid w:val="00723227"/>
    <w:rsid w:val="00723D86"/>
    <w:rsid w:val="007250AA"/>
    <w:rsid w:val="00725F13"/>
    <w:rsid w:val="00730EF7"/>
    <w:rsid w:val="007321E9"/>
    <w:rsid w:val="00733E14"/>
    <w:rsid w:val="00736D22"/>
    <w:rsid w:val="00741A00"/>
    <w:rsid w:val="007424ED"/>
    <w:rsid w:val="007428F9"/>
    <w:rsid w:val="00745D10"/>
    <w:rsid w:val="00746628"/>
    <w:rsid w:val="007470EB"/>
    <w:rsid w:val="0075042F"/>
    <w:rsid w:val="007506A7"/>
    <w:rsid w:val="00755948"/>
    <w:rsid w:val="00761575"/>
    <w:rsid w:val="007635C0"/>
    <w:rsid w:val="00763E98"/>
    <w:rsid w:val="0076421E"/>
    <w:rsid w:val="0076423F"/>
    <w:rsid w:val="007643C8"/>
    <w:rsid w:val="007656CA"/>
    <w:rsid w:val="00765B06"/>
    <w:rsid w:val="007665F7"/>
    <w:rsid w:val="007667E5"/>
    <w:rsid w:val="00771EBC"/>
    <w:rsid w:val="007755DF"/>
    <w:rsid w:val="007769C6"/>
    <w:rsid w:val="00777B39"/>
    <w:rsid w:val="00777F6B"/>
    <w:rsid w:val="00780545"/>
    <w:rsid w:val="007810C7"/>
    <w:rsid w:val="00781D11"/>
    <w:rsid w:val="00782C8A"/>
    <w:rsid w:val="0078308F"/>
    <w:rsid w:val="007840CB"/>
    <w:rsid w:val="0078451B"/>
    <w:rsid w:val="00784583"/>
    <w:rsid w:val="007900C5"/>
    <w:rsid w:val="00790EFF"/>
    <w:rsid w:val="00791143"/>
    <w:rsid w:val="00791A36"/>
    <w:rsid w:val="00791E77"/>
    <w:rsid w:val="00792A0C"/>
    <w:rsid w:val="00792D24"/>
    <w:rsid w:val="0079360F"/>
    <w:rsid w:val="00794DCA"/>
    <w:rsid w:val="00795778"/>
    <w:rsid w:val="00795FD3"/>
    <w:rsid w:val="007960CF"/>
    <w:rsid w:val="0079611C"/>
    <w:rsid w:val="0079793C"/>
    <w:rsid w:val="007A01D0"/>
    <w:rsid w:val="007A02BC"/>
    <w:rsid w:val="007A12D9"/>
    <w:rsid w:val="007A2D85"/>
    <w:rsid w:val="007A36B0"/>
    <w:rsid w:val="007A41A8"/>
    <w:rsid w:val="007A58A2"/>
    <w:rsid w:val="007A79CC"/>
    <w:rsid w:val="007B029E"/>
    <w:rsid w:val="007B11A3"/>
    <w:rsid w:val="007B24AA"/>
    <w:rsid w:val="007B488A"/>
    <w:rsid w:val="007B5184"/>
    <w:rsid w:val="007B5FB0"/>
    <w:rsid w:val="007B628A"/>
    <w:rsid w:val="007B6D26"/>
    <w:rsid w:val="007B79C7"/>
    <w:rsid w:val="007C09B9"/>
    <w:rsid w:val="007C12FA"/>
    <w:rsid w:val="007C25D0"/>
    <w:rsid w:val="007C5681"/>
    <w:rsid w:val="007C5A57"/>
    <w:rsid w:val="007C73B8"/>
    <w:rsid w:val="007C78C3"/>
    <w:rsid w:val="007C7EC7"/>
    <w:rsid w:val="007D04C4"/>
    <w:rsid w:val="007D2A6E"/>
    <w:rsid w:val="007D6FEC"/>
    <w:rsid w:val="007D7031"/>
    <w:rsid w:val="007D70CF"/>
    <w:rsid w:val="007E05C3"/>
    <w:rsid w:val="007E0D0B"/>
    <w:rsid w:val="007E0E05"/>
    <w:rsid w:val="007E1C0B"/>
    <w:rsid w:val="007E33FF"/>
    <w:rsid w:val="007E5B5C"/>
    <w:rsid w:val="007E5CC3"/>
    <w:rsid w:val="007E60EA"/>
    <w:rsid w:val="007E62A6"/>
    <w:rsid w:val="007E64FA"/>
    <w:rsid w:val="007E6DA7"/>
    <w:rsid w:val="007E79F6"/>
    <w:rsid w:val="007E7D5D"/>
    <w:rsid w:val="007F042C"/>
    <w:rsid w:val="007F1669"/>
    <w:rsid w:val="007F2421"/>
    <w:rsid w:val="007F49EF"/>
    <w:rsid w:val="007F4DEC"/>
    <w:rsid w:val="00800A78"/>
    <w:rsid w:val="00800C72"/>
    <w:rsid w:val="00801D4E"/>
    <w:rsid w:val="00802983"/>
    <w:rsid w:val="00802F2C"/>
    <w:rsid w:val="00803ADF"/>
    <w:rsid w:val="00806ABB"/>
    <w:rsid w:val="0081160F"/>
    <w:rsid w:val="00811D09"/>
    <w:rsid w:val="00813836"/>
    <w:rsid w:val="0081563D"/>
    <w:rsid w:val="008159AA"/>
    <w:rsid w:val="008162C1"/>
    <w:rsid w:val="00816549"/>
    <w:rsid w:val="008177FD"/>
    <w:rsid w:val="00820A40"/>
    <w:rsid w:val="00820D47"/>
    <w:rsid w:val="00822A9C"/>
    <w:rsid w:val="00823694"/>
    <w:rsid w:val="00823B4C"/>
    <w:rsid w:val="008251E6"/>
    <w:rsid w:val="008254D7"/>
    <w:rsid w:val="00825FE6"/>
    <w:rsid w:val="008260E9"/>
    <w:rsid w:val="0082728E"/>
    <w:rsid w:val="0083055D"/>
    <w:rsid w:val="00830A1E"/>
    <w:rsid w:val="00830E2A"/>
    <w:rsid w:val="00830F04"/>
    <w:rsid w:val="00834F87"/>
    <w:rsid w:val="00836DF6"/>
    <w:rsid w:val="00840C55"/>
    <w:rsid w:val="00841EF4"/>
    <w:rsid w:val="00842BF5"/>
    <w:rsid w:val="008461BD"/>
    <w:rsid w:val="00846BD0"/>
    <w:rsid w:val="008473F1"/>
    <w:rsid w:val="008479FB"/>
    <w:rsid w:val="00850146"/>
    <w:rsid w:val="0085049C"/>
    <w:rsid w:val="00851D9D"/>
    <w:rsid w:val="0085349E"/>
    <w:rsid w:val="008535EE"/>
    <w:rsid w:val="00855B35"/>
    <w:rsid w:val="0085624A"/>
    <w:rsid w:val="008575BA"/>
    <w:rsid w:val="00857BDF"/>
    <w:rsid w:val="00861F8B"/>
    <w:rsid w:val="0086200E"/>
    <w:rsid w:val="00862138"/>
    <w:rsid w:val="00862B55"/>
    <w:rsid w:val="00863C32"/>
    <w:rsid w:val="00866BE9"/>
    <w:rsid w:val="00866F60"/>
    <w:rsid w:val="008707EE"/>
    <w:rsid w:val="00870CF1"/>
    <w:rsid w:val="00871478"/>
    <w:rsid w:val="00872437"/>
    <w:rsid w:val="00873757"/>
    <w:rsid w:val="008748FB"/>
    <w:rsid w:val="00874A04"/>
    <w:rsid w:val="00875A11"/>
    <w:rsid w:val="0087639E"/>
    <w:rsid w:val="008766BE"/>
    <w:rsid w:val="00876ABD"/>
    <w:rsid w:val="008778F9"/>
    <w:rsid w:val="00881645"/>
    <w:rsid w:val="00882048"/>
    <w:rsid w:val="00882A8F"/>
    <w:rsid w:val="008848A0"/>
    <w:rsid w:val="00885495"/>
    <w:rsid w:val="00885749"/>
    <w:rsid w:val="008858E9"/>
    <w:rsid w:val="00891667"/>
    <w:rsid w:val="008921E3"/>
    <w:rsid w:val="00892452"/>
    <w:rsid w:val="008924F2"/>
    <w:rsid w:val="00892997"/>
    <w:rsid w:val="0089300B"/>
    <w:rsid w:val="0089341C"/>
    <w:rsid w:val="0089383E"/>
    <w:rsid w:val="00893D13"/>
    <w:rsid w:val="008961A5"/>
    <w:rsid w:val="008978D8"/>
    <w:rsid w:val="008A1B37"/>
    <w:rsid w:val="008A2B44"/>
    <w:rsid w:val="008A33E7"/>
    <w:rsid w:val="008A46AB"/>
    <w:rsid w:val="008A7387"/>
    <w:rsid w:val="008B0DA0"/>
    <w:rsid w:val="008B0FB5"/>
    <w:rsid w:val="008B1148"/>
    <w:rsid w:val="008B1978"/>
    <w:rsid w:val="008B1CD1"/>
    <w:rsid w:val="008B2134"/>
    <w:rsid w:val="008B224F"/>
    <w:rsid w:val="008B2B50"/>
    <w:rsid w:val="008B2C97"/>
    <w:rsid w:val="008B36E2"/>
    <w:rsid w:val="008B3A18"/>
    <w:rsid w:val="008B3AF6"/>
    <w:rsid w:val="008B4084"/>
    <w:rsid w:val="008B473D"/>
    <w:rsid w:val="008B57DF"/>
    <w:rsid w:val="008B7E17"/>
    <w:rsid w:val="008C0C20"/>
    <w:rsid w:val="008C2AA3"/>
    <w:rsid w:val="008C2D13"/>
    <w:rsid w:val="008C3463"/>
    <w:rsid w:val="008C4EB7"/>
    <w:rsid w:val="008D12E2"/>
    <w:rsid w:val="008D1644"/>
    <w:rsid w:val="008D2489"/>
    <w:rsid w:val="008D2A40"/>
    <w:rsid w:val="008D2D9E"/>
    <w:rsid w:val="008D614C"/>
    <w:rsid w:val="008D753F"/>
    <w:rsid w:val="008D7E0A"/>
    <w:rsid w:val="008E3C9C"/>
    <w:rsid w:val="008E4697"/>
    <w:rsid w:val="008E6696"/>
    <w:rsid w:val="008E6F9D"/>
    <w:rsid w:val="008E7DD6"/>
    <w:rsid w:val="008F0DD0"/>
    <w:rsid w:val="008F0FBD"/>
    <w:rsid w:val="008F21E4"/>
    <w:rsid w:val="008F2E3F"/>
    <w:rsid w:val="008F34E0"/>
    <w:rsid w:val="008F575A"/>
    <w:rsid w:val="008F5C33"/>
    <w:rsid w:val="008F5DFF"/>
    <w:rsid w:val="008F6091"/>
    <w:rsid w:val="008F72E2"/>
    <w:rsid w:val="008F77F6"/>
    <w:rsid w:val="008F7B26"/>
    <w:rsid w:val="00902561"/>
    <w:rsid w:val="00902BCF"/>
    <w:rsid w:val="0090367D"/>
    <w:rsid w:val="00903C92"/>
    <w:rsid w:val="009072D9"/>
    <w:rsid w:val="009076E4"/>
    <w:rsid w:val="00912428"/>
    <w:rsid w:val="0091421C"/>
    <w:rsid w:val="00914594"/>
    <w:rsid w:val="00914AD1"/>
    <w:rsid w:val="00916B86"/>
    <w:rsid w:val="009171A9"/>
    <w:rsid w:val="00920839"/>
    <w:rsid w:val="00920FE7"/>
    <w:rsid w:val="0092114B"/>
    <w:rsid w:val="00922B62"/>
    <w:rsid w:val="00922C82"/>
    <w:rsid w:val="0092342F"/>
    <w:rsid w:val="0092380D"/>
    <w:rsid w:val="00924072"/>
    <w:rsid w:val="00925727"/>
    <w:rsid w:val="00925DC4"/>
    <w:rsid w:val="00927E31"/>
    <w:rsid w:val="00930CB8"/>
    <w:rsid w:val="00930E11"/>
    <w:rsid w:val="00931055"/>
    <w:rsid w:val="00931B35"/>
    <w:rsid w:val="009324BE"/>
    <w:rsid w:val="00933161"/>
    <w:rsid w:val="009337B1"/>
    <w:rsid w:val="00933D2E"/>
    <w:rsid w:val="009356A4"/>
    <w:rsid w:val="00935AF7"/>
    <w:rsid w:val="0093653F"/>
    <w:rsid w:val="00937594"/>
    <w:rsid w:val="00937FAE"/>
    <w:rsid w:val="009408C9"/>
    <w:rsid w:val="0094226D"/>
    <w:rsid w:val="0094421B"/>
    <w:rsid w:val="0094537D"/>
    <w:rsid w:val="00945896"/>
    <w:rsid w:val="00945AC5"/>
    <w:rsid w:val="009464DC"/>
    <w:rsid w:val="009474C7"/>
    <w:rsid w:val="00950109"/>
    <w:rsid w:val="00950219"/>
    <w:rsid w:val="00951246"/>
    <w:rsid w:val="00951343"/>
    <w:rsid w:val="00952DAC"/>
    <w:rsid w:val="009537C8"/>
    <w:rsid w:val="0095672D"/>
    <w:rsid w:val="00956D72"/>
    <w:rsid w:val="0096154C"/>
    <w:rsid w:val="00961832"/>
    <w:rsid w:val="009627F4"/>
    <w:rsid w:val="00963EF4"/>
    <w:rsid w:val="00964544"/>
    <w:rsid w:val="00965527"/>
    <w:rsid w:val="00966225"/>
    <w:rsid w:val="00967083"/>
    <w:rsid w:val="009702B4"/>
    <w:rsid w:val="00971BA8"/>
    <w:rsid w:val="009723C6"/>
    <w:rsid w:val="0097354E"/>
    <w:rsid w:val="00974B38"/>
    <w:rsid w:val="00975B66"/>
    <w:rsid w:val="00975E94"/>
    <w:rsid w:val="009761C1"/>
    <w:rsid w:val="009776B3"/>
    <w:rsid w:val="00977A8F"/>
    <w:rsid w:val="00977ACA"/>
    <w:rsid w:val="00982580"/>
    <w:rsid w:val="00983BB7"/>
    <w:rsid w:val="00984BF7"/>
    <w:rsid w:val="009854F6"/>
    <w:rsid w:val="00991BDC"/>
    <w:rsid w:val="009949B2"/>
    <w:rsid w:val="0099653F"/>
    <w:rsid w:val="009972EF"/>
    <w:rsid w:val="0099755E"/>
    <w:rsid w:val="00997736"/>
    <w:rsid w:val="00997AA6"/>
    <w:rsid w:val="009A1889"/>
    <w:rsid w:val="009A19AE"/>
    <w:rsid w:val="009A2FFC"/>
    <w:rsid w:val="009A44E7"/>
    <w:rsid w:val="009A4CAF"/>
    <w:rsid w:val="009A5446"/>
    <w:rsid w:val="009A60C9"/>
    <w:rsid w:val="009A6F25"/>
    <w:rsid w:val="009A7043"/>
    <w:rsid w:val="009A7925"/>
    <w:rsid w:val="009B1598"/>
    <w:rsid w:val="009B1DAA"/>
    <w:rsid w:val="009B2B28"/>
    <w:rsid w:val="009B5915"/>
    <w:rsid w:val="009B5E7F"/>
    <w:rsid w:val="009B6988"/>
    <w:rsid w:val="009B7B70"/>
    <w:rsid w:val="009C179F"/>
    <w:rsid w:val="009C22DC"/>
    <w:rsid w:val="009C2650"/>
    <w:rsid w:val="009C29EE"/>
    <w:rsid w:val="009C2FE3"/>
    <w:rsid w:val="009C325D"/>
    <w:rsid w:val="009C6105"/>
    <w:rsid w:val="009C77F6"/>
    <w:rsid w:val="009D022B"/>
    <w:rsid w:val="009D0D74"/>
    <w:rsid w:val="009D18CC"/>
    <w:rsid w:val="009D1C1D"/>
    <w:rsid w:val="009D22C8"/>
    <w:rsid w:val="009D352F"/>
    <w:rsid w:val="009D7DFB"/>
    <w:rsid w:val="009E2A8F"/>
    <w:rsid w:val="009E3067"/>
    <w:rsid w:val="009E515A"/>
    <w:rsid w:val="009E5A98"/>
    <w:rsid w:val="009E5BF1"/>
    <w:rsid w:val="009E5D41"/>
    <w:rsid w:val="009E66D7"/>
    <w:rsid w:val="009E6FD6"/>
    <w:rsid w:val="009E78B7"/>
    <w:rsid w:val="009F2DE5"/>
    <w:rsid w:val="009F37A7"/>
    <w:rsid w:val="009F37CE"/>
    <w:rsid w:val="009F388A"/>
    <w:rsid w:val="009F47E9"/>
    <w:rsid w:val="009F75DE"/>
    <w:rsid w:val="00A001A6"/>
    <w:rsid w:val="00A01CCF"/>
    <w:rsid w:val="00A021BC"/>
    <w:rsid w:val="00A02408"/>
    <w:rsid w:val="00A05891"/>
    <w:rsid w:val="00A077FF"/>
    <w:rsid w:val="00A102DA"/>
    <w:rsid w:val="00A10606"/>
    <w:rsid w:val="00A1107F"/>
    <w:rsid w:val="00A12D6C"/>
    <w:rsid w:val="00A14488"/>
    <w:rsid w:val="00A1518D"/>
    <w:rsid w:val="00A151AF"/>
    <w:rsid w:val="00A16695"/>
    <w:rsid w:val="00A204CE"/>
    <w:rsid w:val="00A22203"/>
    <w:rsid w:val="00A22330"/>
    <w:rsid w:val="00A23951"/>
    <w:rsid w:val="00A2517A"/>
    <w:rsid w:val="00A2530F"/>
    <w:rsid w:val="00A25A06"/>
    <w:rsid w:val="00A25F6E"/>
    <w:rsid w:val="00A26BD5"/>
    <w:rsid w:val="00A270FB"/>
    <w:rsid w:val="00A271B2"/>
    <w:rsid w:val="00A2741E"/>
    <w:rsid w:val="00A27896"/>
    <w:rsid w:val="00A3075D"/>
    <w:rsid w:val="00A31112"/>
    <w:rsid w:val="00A324EC"/>
    <w:rsid w:val="00A367F0"/>
    <w:rsid w:val="00A370FA"/>
    <w:rsid w:val="00A37224"/>
    <w:rsid w:val="00A435D3"/>
    <w:rsid w:val="00A4369A"/>
    <w:rsid w:val="00A45990"/>
    <w:rsid w:val="00A45F38"/>
    <w:rsid w:val="00A460E0"/>
    <w:rsid w:val="00A474B0"/>
    <w:rsid w:val="00A50D16"/>
    <w:rsid w:val="00A526D7"/>
    <w:rsid w:val="00A53848"/>
    <w:rsid w:val="00A5438A"/>
    <w:rsid w:val="00A54EB9"/>
    <w:rsid w:val="00A55947"/>
    <w:rsid w:val="00A561B6"/>
    <w:rsid w:val="00A567F1"/>
    <w:rsid w:val="00A571C0"/>
    <w:rsid w:val="00A6063E"/>
    <w:rsid w:val="00A6172B"/>
    <w:rsid w:val="00A62722"/>
    <w:rsid w:val="00A64060"/>
    <w:rsid w:val="00A6497D"/>
    <w:rsid w:val="00A64EAF"/>
    <w:rsid w:val="00A668A5"/>
    <w:rsid w:val="00A6703D"/>
    <w:rsid w:val="00A67124"/>
    <w:rsid w:val="00A72685"/>
    <w:rsid w:val="00A74D49"/>
    <w:rsid w:val="00A766A6"/>
    <w:rsid w:val="00A76BD7"/>
    <w:rsid w:val="00A76BEA"/>
    <w:rsid w:val="00A76DAA"/>
    <w:rsid w:val="00A81DBD"/>
    <w:rsid w:val="00A834DA"/>
    <w:rsid w:val="00A843EF"/>
    <w:rsid w:val="00A84ABE"/>
    <w:rsid w:val="00A85FE8"/>
    <w:rsid w:val="00A865C2"/>
    <w:rsid w:val="00A9051C"/>
    <w:rsid w:val="00A90C16"/>
    <w:rsid w:val="00A90E74"/>
    <w:rsid w:val="00A922C8"/>
    <w:rsid w:val="00A925C5"/>
    <w:rsid w:val="00A92643"/>
    <w:rsid w:val="00A9359C"/>
    <w:rsid w:val="00A94B5E"/>
    <w:rsid w:val="00A96AC7"/>
    <w:rsid w:val="00A96DD1"/>
    <w:rsid w:val="00AA058C"/>
    <w:rsid w:val="00AA4019"/>
    <w:rsid w:val="00AA5F2D"/>
    <w:rsid w:val="00AA674F"/>
    <w:rsid w:val="00AA6AB4"/>
    <w:rsid w:val="00AA75B2"/>
    <w:rsid w:val="00AB0181"/>
    <w:rsid w:val="00AB16D9"/>
    <w:rsid w:val="00AB2D77"/>
    <w:rsid w:val="00AB31DF"/>
    <w:rsid w:val="00AB3288"/>
    <w:rsid w:val="00AB329A"/>
    <w:rsid w:val="00AB7065"/>
    <w:rsid w:val="00AB7231"/>
    <w:rsid w:val="00AB77B0"/>
    <w:rsid w:val="00AC1123"/>
    <w:rsid w:val="00AC3210"/>
    <w:rsid w:val="00AC3554"/>
    <w:rsid w:val="00AC524A"/>
    <w:rsid w:val="00AC64C8"/>
    <w:rsid w:val="00AC7144"/>
    <w:rsid w:val="00AC72E3"/>
    <w:rsid w:val="00AC74D6"/>
    <w:rsid w:val="00AC7DB3"/>
    <w:rsid w:val="00AD1C23"/>
    <w:rsid w:val="00AD2A5D"/>
    <w:rsid w:val="00AD2C84"/>
    <w:rsid w:val="00AD443D"/>
    <w:rsid w:val="00AD4548"/>
    <w:rsid w:val="00AD4EC1"/>
    <w:rsid w:val="00AD50ED"/>
    <w:rsid w:val="00AD5237"/>
    <w:rsid w:val="00AE1195"/>
    <w:rsid w:val="00AE1525"/>
    <w:rsid w:val="00AE1B50"/>
    <w:rsid w:val="00AE286B"/>
    <w:rsid w:val="00AF1F93"/>
    <w:rsid w:val="00AF46FA"/>
    <w:rsid w:val="00AF48F1"/>
    <w:rsid w:val="00AF69B1"/>
    <w:rsid w:val="00AF7E02"/>
    <w:rsid w:val="00B00332"/>
    <w:rsid w:val="00B00E8D"/>
    <w:rsid w:val="00B00F0E"/>
    <w:rsid w:val="00B01AE7"/>
    <w:rsid w:val="00B02AB1"/>
    <w:rsid w:val="00B0431D"/>
    <w:rsid w:val="00B044C7"/>
    <w:rsid w:val="00B0502F"/>
    <w:rsid w:val="00B05215"/>
    <w:rsid w:val="00B0536A"/>
    <w:rsid w:val="00B06220"/>
    <w:rsid w:val="00B067F5"/>
    <w:rsid w:val="00B0793C"/>
    <w:rsid w:val="00B07AAA"/>
    <w:rsid w:val="00B100F7"/>
    <w:rsid w:val="00B1199D"/>
    <w:rsid w:val="00B12433"/>
    <w:rsid w:val="00B12645"/>
    <w:rsid w:val="00B14906"/>
    <w:rsid w:val="00B15837"/>
    <w:rsid w:val="00B17F14"/>
    <w:rsid w:val="00B20048"/>
    <w:rsid w:val="00B23B17"/>
    <w:rsid w:val="00B24940"/>
    <w:rsid w:val="00B24D9D"/>
    <w:rsid w:val="00B26035"/>
    <w:rsid w:val="00B27066"/>
    <w:rsid w:val="00B31D89"/>
    <w:rsid w:val="00B31DB2"/>
    <w:rsid w:val="00B3342F"/>
    <w:rsid w:val="00B33C0B"/>
    <w:rsid w:val="00B344BC"/>
    <w:rsid w:val="00B3678B"/>
    <w:rsid w:val="00B36843"/>
    <w:rsid w:val="00B402CC"/>
    <w:rsid w:val="00B403AE"/>
    <w:rsid w:val="00B43041"/>
    <w:rsid w:val="00B43998"/>
    <w:rsid w:val="00B450C6"/>
    <w:rsid w:val="00B45D9D"/>
    <w:rsid w:val="00B46907"/>
    <w:rsid w:val="00B46CD9"/>
    <w:rsid w:val="00B46D53"/>
    <w:rsid w:val="00B46EE1"/>
    <w:rsid w:val="00B4767D"/>
    <w:rsid w:val="00B47EBE"/>
    <w:rsid w:val="00B47FA4"/>
    <w:rsid w:val="00B50B0E"/>
    <w:rsid w:val="00B52424"/>
    <w:rsid w:val="00B528AB"/>
    <w:rsid w:val="00B52BE4"/>
    <w:rsid w:val="00B53F64"/>
    <w:rsid w:val="00B55096"/>
    <w:rsid w:val="00B55990"/>
    <w:rsid w:val="00B564CC"/>
    <w:rsid w:val="00B60524"/>
    <w:rsid w:val="00B60611"/>
    <w:rsid w:val="00B60852"/>
    <w:rsid w:val="00B61333"/>
    <w:rsid w:val="00B62503"/>
    <w:rsid w:val="00B63289"/>
    <w:rsid w:val="00B63E7D"/>
    <w:rsid w:val="00B64E42"/>
    <w:rsid w:val="00B653BD"/>
    <w:rsid w:val="00B65811"/>
    <w:rsid w:val="00B6602F"/>
    <w:rsid w:val="00B669DD"/>
    <w:rsid w:val="00B6760D"/>
    <w:rsid w:val="00B67B18"/>
    <w:rsid w:val="00B71180"/>
    <w:rsid w:val="00B71B37"/>
    <w:rsid w:val="00B73B1D"/>
    <w:rsid w:val="00B73FDC"/>
    <w:rsid w:val="00B74529"/>
    <w:rsid w:val="00B7720B"/>
    <w:rsid w:val="00B82E67"/>
    <w:rsid w:val="00B8303A"/>
    <w:rsid w:val="00B83874"/>
    <w:rsid w:val="00B843BD"/>
    <w:rsid w:val="00B845DE"/>
    <w:rsid w:val="00B8474C"/>
    <w:rsid w:val="00B85EA0"/>
    <w:rsid w:val="00B861B9"/>
    <w:rsid w:val="00B87160"/>
    <w:rsid w:val="00B935D5"/>
    <w:rsid w:val="00B938AA"/>
    <w:rsid w:val="00B94FC7"/>
    <w:rsid w:val="00B96CCE"/>
    <w:rsid w:val="00BA041A"/>
    <w:rsid w:val="00BA0B2B"/>
    <w:rsid w:val="00BA44CC"/>
    <w:rsid w:val="00BA4CD8"/>
    <w:rsid w:val="00BA6A66"/>
    <w:rsid w:val="00BA7CC9"/>
    <w:rsid w:val="00BB06A5"/>
    <w:rsid w:val="00BB1326"/>
    <w:rsid w:val="00BB2197"/>
    <w:rsid w:val="00BB43A3"/>
    <w:rsid w:val="00BB7463"/>
    <w:rsid w:val="00BC14D1"/>
    <w:rsid w:val="00BC214B"/>
    <w:rsid w:val="00BC3354"/>
    <w:rsid w:val="00BC364F"/>
    <w:rsid w:val="00BC47A8"/>
    <w:rsid w:val="00BC5786"/>
    <w:rsid w:val="00BC729A"/>
    <w:rsid w:val="00BC7638"/>
    <w:rsid w:val="00BC7BF2"/>
    <w:rsid w:val="00BD2AD0"/>
    <w:rsid w:val="00BD3BEA"/>
    <w:rsid w:val="00BD421D"/>
    <w:rsid w:val="00BD4A8B"/>
    <w:rsid w:val="00BD5DE4"/>
    <w:rsid w:val="00BD676A"/>
    <w:rsid w:val="00BD6E12"/>
    <w:rsid w:val="00BE06D7"/>
    <w:rsid w:val="00BE0E0C"/>
    <w:rsid w:val="00BE22D8"/>
    <w:rsid w:val="00BE2C9B"/>
    <w:rsid w:val="00BE2EFA"/>
    <w:rsid w:val="00BE3692"/>
    <w:rsid w:val="00BE5FCC"/>
    <w:rsid w:val="00BE70C1"/>
    <w:rsid w:val="00BE7F3C"/>
    <w:rsid w:val="00BF0E99"/>
    <w:rsid w:val="00BF3337"/>
    <w:rsid w:val="00BF5D7C"/>
    <w:rsid w:val="00BF6139"/>
    <w:rsid w:val="00BF619F"/>
    <w:rsid w:val="00BF6F2E"/>
    <w:rsid w:val="00BF7E00"/>
    <w:rsid w:val="00C02325"/>
    <w:rsid w:val="00C030D0"/>
    <w:rsid w:val="00C05438"/>
    <w:rsid w:val="00C06986"/>
    <w:rsid w:val="00C06ADD"/>
    <w:rsid w:val="00C06D1F"/>
    <w:rsid w:val="00C079D2"/>
    <w:rsid w:val="00C1149E"/>
    <w:rsid w:val="00C11728"/>
    <w:rsid w:val="00C12157"/>
    <w:rsid w:val="00C14D4D"/>
    <w:rsid w:val="00C1749B"/>
    <w:rsid w:val="00C17F81"/>
    <w:rsid w:val="00C20AC3"/>
    <w:rsid w:val="00C20F65"/>
    <w:rsid w:val="00C21C0E"/>
    <w:rsid w:val="00C21F73"/>
    <w:rsid w:val="00C22298"/>
    <w:rsid w:val="00C23659"/>
    <w:rsid w:val="00C23B2A"/>
    <w:rsid w:val="00C25144"/>
    <w:rsid w:val="00C278D4"/>
    <w:rsid w:val="00C27B09"/>
    <w:rsid w:val="00C316FD"/>
    <w:rsid w:val="00C31A97"/>
    <w:rsid w:val="00C3339E"/>
    <w:rsid w:val="00C34418"/>
    <w:rsid w:val="00C4042D"/>
    <w:rsid w:val="00C42A2C"/>
    <w:rsid w:val="00C4301F"/>
    <w:rsid w:val="00C437C3"/>
    <w:rsid w:val="00C43E0C"/>
    <w:rsid w:val="00C44006"/>
    <w:rsid w:val="00C44067"/>
    <w:rsid w:val="00C44BA8"/>
    <w:rsid w:val="00C45907"/>
    <w:rsid w:val="00C50D49"/>
    <w:rsid w:val="00C54AFD"/>
    <w:rsid w:val="00C55E2E"/>
    <w:rsid w:val="00C5702A"/>
    <w:rsid w:val="00C600FA"/>
    <w:rsid w:val="00C6056F"/>
    <w:rsid w:val="00C611B6"/>
    <w:rsid w:val="00C6413C"/>
    <w:rsid w:val="00C6461D"/>
    <w:rsid w:val="00C64F81"/>
    <w:rsid w:val="00C65935"/>
    <w:rsid w:val="00C67B7B"/>
    <w:rsid w:val="00C71075"/>
    <w:rsid w:val="00C71865"/>
    <w:rsid w:val="00C71E39"/>
    <w:rsid w:val="00C727C7"/>
    <w:rsid w:val="00C744C4"/>
    <w:rsid w:val="00C75409"/>
    <w:rsid w:val="00C75705"/>
    <w:rsid w:val="00C76381"/>
    <w:rsid w:val="00C77553"/>
    <w:rsid w:val="00C77EE0"/>
    <w:rsid w:val="00C806EB"/>
    <w:rsid w:val="00C8270F"/>
    <w:rsid w:val="00C82B4A"/>
    <w:rsid w:val="00C82D85"/>
    <w:rsid w:val="00C83683"/>
    <w:rsid w:val="00C85651"/>
    <w:rsid w:val="00C86020"/>
    <w:rsid w:val="00C87261"/>
    <w:rsid w:val="00C875B5"/>
    <w:rsid w:val="00C8788A"/>
    <w:rsid w:val="00C87F8D"/>
    <w:rsid w:val="00C90F7C"/>
    <w:rsid w:val="00C9146C"/>
    <w:rsid w:val="00C9258B"/>
    <w:rsid w:val="00C92FEF"/>
    <w:rsid w:val="00C93B9F"/>
    <w:rsid w:val="00C95566"/>
    <w:rsid w:val="00C960B1"/>
    <w:rsid w:val="00C97921"/>
    <w:rsid w:val="00CA0DAB"/>
    <w:rsid w:val="00CA1356"/>
    <w:rsid w:val="00CA23D0"/>
    <w:rsid w:val="00CA288F"/>
    <w:rsid w:val="00CA3D75"/>
    <w:rsid w:val="00CA47C6"/>
    <w:rsid w:val="00CA68B8"/>
    <w:rsid w:val="00CA7629"/>
    <w:rsid w:val="00CB060A"/>
    <w:rsid w:val="00CB0AF8"/>
    <w:rsid w:val="00CB0DE9"/>
    <w:rsid w:val="00CB1108"/>
    <w:rsid w:val="00CB12C4"/>
    <w:rsid w:val="00CB21A6"/>
    <w:rsid w:val="00CB26C5"/>
    <w:rsid w:val="00CB774F"/>
    <w:rsid w:val="00CC0095"/>
    <w:rsid w:val="00CC015B"/>
    <w:rsid w:val="00CC088F"/>
    <w:rsid w:val="00CC11CE"/>
    <w:rsid w:val="00CC3792"/>
    <w:rsid w:val="00CC645A"/>
    <w:rsid w:val="00CD0510"/>
    <w:rsid w:val="00CD0C4A"/>
    <w:rsid w:val="00CD1398"/>
    <w:rsid w:val="00CD4B67"/>
    <w:rsid w:val="00CD6856"/>
    <w:rsid w:val="00CE0013"/>
    <w:rsid w:val="00CE019C"/>
    <w:rsid w:val="00CE01B3"/>
    <w:rsid w:val="00CE10BC"/>
    <w:rsid w:val="00CE25D9"/>
    <w:rsid w:val="00CE3FA2"/>
    <w:rsid w:val="00CE43FD"/>
    <w:rsid w:val="00CE4897"/>
    <w:rsid w:val="00CE6255"/>
    <w:rsid w:val="00CE6391"/>
    <w:rsid w:val="00CE6D25"/>
    <w:rsid w:val="00CE7B95"/>
    <w:rsid w:val="00CF03C1"/>
    <w:rsid w:val="00CF0F31"/>
    <w:rsid w:val="00CF7D4A"/>
    <w:rsid w:val="00D00E6A"/>
    <w:rsid w:val="00D02F02"/>
    <w:rsid w:val="00D034AD"/>
    <w:rsid w:val="00D06ACB"/>
    <w:rsid w:val="00D07BC5"/>
    <w:rsid w:val="00D07E66"/>
    <w:rsid w:val="00D12D0E"/>
    <w:rsid w:val="00D13748"/>
    <w:rsid w:val="00D15B9F"/>
    <w:rsid w:val="00D179DA"/>
    <w:rsid w:val="00D20778"/>
    <w:rsid w:val="00D233A7"/>
    <w:rsid w:val="00D23B11"/>
    <w:rsid w:val="00D3033B"/>
    <w:rsid w:val="00D30A60"/>
    <w:rsid w:val="00D31555"/>
    <w:rsid w:val="00D32480"/>
    <w:rsid w:val="00D34124"/>
    <w:rsid w:val="00D3464B"/>
    <w:rsid w:val="00D35D91"/>
    <w:rsid w:val="00D36244"/>
    <w:rsid w:val="00D374C2"/>
    <w:rsid w:val="00D40CAD"/>
    <w:rsid w:val="00D41B7F"/>
    <w:rsid w:val="00D439FA"/>
    <w:rsid w:val="00D4418D"/>
    <w:rsid w:val="00D44338"/>
    <w:rsid w:val="00D4572E"/>
    <w:rsid w:val="00D47F3D"/>
    <w:rsid w:val="00D528BA"/>
    <w:rsid w:val="00D53BF0"/>
    <w:rsid w:val="00D53CAF"/>
    <w:rsid w:val="00D554B6"/>
    <w:rsid w:val="00D56FFA"/>
    <w:rsid w:val="00D6030E"/>
    <w:rsid w:val="00D61151"/>
    <w:rsid w:val="00D648C2"/>
    <w:rsid w:val="00D65436"/>
    <w:rsid w:val="00D66EC4"/>
    <w:rsid w:val="00D70AD8"/>
    <w:rsid w:val="00D71459"/>
    <w:rsid w:val="00D72815"/>
    <w:rsid w:val="00D72999"/>
    <w:rsid w:val="00D73696"/>
    <w:rsid w:val="00D75A30"/>
    <w:rsid w:val="00D76A49"/>
    <w:rsid w:val="00D76ADD"/>
    <w:rsid w:val="00D837DF"/>
    <w:rsid w:val="00D85834"/>
    <w:rsid w:val="00D8624B"/>
    <w:rsid w:val="00D90E35"/>
    <w:rsid w:val="00D918C7"/>
    <w:rsid w:val="00D919A5"/>
    <w:rsid w:val="00D91AED"/>
    <w:rsid w:val="00D9209E"/>
    <w:rsid w:val="00D922A0"/>
    <w:rsid w:val="00D93609"/>
    <w:rsid w:val="00D94B83"/>
    <w:rsid w:val="00D956B1"/>
    <w:rsid w:val="00D97716"/>
    <w:rsid w:val="00DA1D02"/>
    <w:rsid w:val="00DA38F9"/>
    <w:rsid w:val="00DA4B58"/>
    <w:rsid w:val="00DA5B17"/>
    <w:rsid w:val="00DA6D43"/>
    <w:rsid w:val="00DB349D"/>
    <w:rsid w:val="00DB3AE5"/>
    <w:rsid w:val="00DB3E4C"/>
    <w:rsid w:val="00DB730D"/>
    <w:rsid w:val="00DB7909"/>
    <w:rsid w:val="00DC2482"/>
    <w:rsid w:val="00DC3367"/>
    <w:rsid w:val="00DC50C2"/>
    <w:rsid w:val="00DD0145"/>
    <w:rsid w:val="00DD1767"/>
    <w:rsid w:val="00DD1A1E"/>
    <w:rsid w:val="00DD229E"/>
    <w:rsid w:val="00DD3A66"/>
    <w:rsid w:val="00DD3C09"/>
    <w:rsid w:val="00DD4857"/>
    <w:rsid w:val="00DD5D62"/>
    <w:rsid w:val="00DE06FF"/>
    <w:rsid w:val="00DE1A8C"/>
    <w:rsid w:val="00DE20E6"/>
    <w:rsid w:val="00DE22F1"/>
    <w:rsid w:val="00DE358F"/>
    <w:rsid w:val="00DE371A"/>
    <w:rsid w:val="00DE4CE1"/>
    <w:rsid w:val="00DE5B4D"/>
    <w:rsid w:val="00DE5C20"/>
    <w:rsid w:val="00DE62F2"/>
    <w:rsid w:val="00DE6821"/>
    <w:rsid w:val="00DE72B9"/>
    <w:rsid w:val="00DE74DB"/>
    <w:rsid w:val="00DE789F"/>
    <w:rsid w:val="00DE7CEB"/>
    <w:rsid w:val="00DE7F7B"/>
    <w:rsid w:val="00DF244C"/>
    <w:rsid w:val="00DF2C95"/>
    <w:rsid w:val="00DF3D8E"/>
    <w:rsid w:val="00DF5116"/>
    <w:rsid w:val="00DF631E"/>
    <w:rsid w:val="00DF6AC3"/>
    <w:rsid w:val="00E0016C"/>
    <w:rsid w:val="00E013DA"/>
    <w:rsid w:val="00E0170D"/>
    <w:rsid w:val="00E02300"/>
    <w:rsid w:val="00E039D8"/>
    <w:rsid w:val="00E04691"/>
    <w:rsid w:val="00E04C2E"/>
    <w:rsid w:val="00E073AB"/>
    <w:rsid w:val="00E10395"/>
    <w:rsid w:val="00E10541"/>
    <w:rsid w:val="00E113C0"/>
    <w:rsid w:val="00E114AE"/>
    <w:rsid w:val="00E115BC"/>
    <w:rsid w:val="00E13DCB"/>
    <w:rsid w:val="00E15739"/>
    <w:rsid w:val="00E15F0F"/>
    <w:rsid w:val="00E16440"/>
    <w:rsid w:val="00E174E4"/>
    <w:rsid w:val="00E2013E"/>
    <w:rsid w:val="00E20666"/>
    <w:rsid w:val="00E209D9"/>
    <w:rsid w:val="00E20C27"/>
    <w:rsid w:val="00E22C09"/>
    <w:rsid w:val="00E237AF"/>
    <w:rsid w:val="00E2704D"/>
    <w:rsid w:val="00E27678"/>
    <w:rsid w:val="00E3124B"/>
    <w:rsid w:val="00E35CD5"/>
    <w:rsid w:val="00E36D08"/>
    <w:rsid w:val="00E37572"/>
    <w:rsid w:val="00E37D27"/>
    <w:rsid w:val="00E414D7"/>
    <w:rsid w:val="00E429C7"/>
    <w:rsid w:val="00E43355"/>
    <w:rsid w:val="00E450DB"/>
    <w:rsid w:val="00E46121"/>
    <w:rsid w:val="00E502D7"/>
    <w:rsid w:val="00E51501"/>
    <w:rsid w:val="00E51AC1"/>
    <w:rsid w:val="00E52E1C"/>
    <w:rsid w:val="00E5313D"/>
    <w:rsid w:val="00E53229"/>
    <w:rsid w:val="00E54354"/>
    <w:rsid w:val="00E54BB3"/>
    <w:rsid w:val="00E567F8"/>
    <w:rsid w:val="00E56EBD"/>
    <w:rsid w:val="00E56EC3"/>
    <w:rsid w:val="00E56ED4"/>
    <w:rsid w:val="00E57BB3"/>
    <w:rsid w:val="00E57BC4"/>
    <w:rsid w:val="00E57BC8"/>
    <w:rsid w:val="00E57C58"/>
    <w:rsid w:val="00E57C5D"/>
    <w:rsid w:val="00E57F87"/>
    <w:rsid w:val="00E60C4E"/>
    <w:rsid w:val="00E617CA"/>
    <w:rsid w:val="00E6216D"/>
    <w:rsid w:val="00E623C6"/>
    <w:rsid w:val="00E65122"/>
    <w:rsid w:val="00E66369"/>
    <w:rsid w:val="00E667B0"/>
    <w:rsid w:val="00E72AF3"/>
    <w:rsid w:val="00E73F29"/>
    <w:rsid w:val="00E7592D"/>
    <w:rsid w:val="00E77203"/>
    <w:rsid w:val="00E81797"/>
    <w:rsid w:val="00E826DE"/>
    <w:rsid w:val="00E878B9"/>
    <w:rsid w:val="00E87A3C"/>
    <w:rsid w:val="00E906E6"/>
    <w:rsid w:val="00E9204C"/>
    <w:rsid w:val="00E9298D"/>
    <w:rsid w:val="00E941B5"/>
    <w:rsid w:val="00E9584D"/>
    <w:rsid w:val="00EA0809"/>
    <w:rsid w:val="00EA413D"/>
    <w:rsid w:val="00EA52D5"/>
    <w:rsid w:val="00EA5C5B"/>
    <w:rsid w:val="00EA6305"/>
    <w:rsid w:val="00EA717A"/>
    <w:rsid w:val="00EB05DB"/>
    <w:rsid w:val="00EB098A"/>
    <w:rsid w:val="00EB18E5"/>
    <w:rsid w:val="00EB1BD3"/>
    <w:rsid w:val="00EB52C4"/>
    <w:rsid w:val="00EB68FC"/>
    <w:rsid w:val="00EC0472"/>
    <w:rsid w:val="00EC08D2"/>
    <w:rsid w:val="00EC094B"/>
    <w:rsid w:val="00EC145B"/>
    <w:rsid w:val="00EC19D9"/>
    <w:rsid w:val="00EC2755"/>
    <w:rsid w:val="00EC29EB"/>
    <w:rsid w:val="00EC59E8"/>
    <w:rsid w:val="00EC5E31"/>
    <w:rsid w:val="00EC64ED"/>
    <w:rsid w:val="00EC6B30"/>
    <w:rsid w:val="00EC7155"/>
    <w:rsid w:val="00ED0ECA"/>
    <w:rsid w:val="00ED299F"/>
    <w:rsid w:val="00ED41A4"/>
    <w:rsid w:val="00ED4620"/>
    <w:rsid w:val="00ED7882"/>
    <w:rsid w:val="00ED7A34"/>
    <w:rsid w:val="00EE0195"/>
    <w:rsid w:val="00EE3104"/>
    <w:rsid w:val="00EE35CC"/>
    <w:rsid w:val="00EE4D8F"/>
    <w:rsid w:val="00EE577E"/>
    <w:rsid w:val="00EE61C7"/>
    <w:rsid w:val="00EE644C"/>
    <w:rsid w:val="00EE6AED"/>
    <w:rsid w:val="00EE6B67"/>
    <w:rsid w:val="00EE6F60"/>
    <w:rsid w:val="00EE797F"/>
    <w:rsid w:val="00EF00FE"/>
    <w:rsid w:val="00EF0315"/>
    <w:rsid w:val="00EF11AC"/>
    <w:rsid w:val="00EF2C7B"/>
    <w:rsid w:val="00EF3E4E"/>
    <w:rsid w:val="00EF405F"/>
    <w:rsid w:val="00EF4E62"/>
    <w:rsid w:val="00EF4E67"/>
    <w:rsid w:val="00EF6338"/>
    <w:rsid w:val="00EF7981"/>
    <w:rsid w:val="00F00EC1"/>
    <w:rsid w:val="00F00FDB"/>
    <w:rsid w:val="00F017CB"/>
    <w:rsid w:val="00F02A61"/>
    <w:rsid w:val="00F03BB0"/>
    <w:rsid w:val="00F0440D"/>
    <w:rsid w:val="00F0472C"/>
    <w:rsid w:val="00F0538D"/>
    <w:rsid w:val="00F05E1F"/>
    <w:rsid w:val="00F0760D"/>
    <w:rsid w:val="00F076B1"/>
    <w:rsid w:val="00F104BE"/>
    <w:rsid w:val="00F12D6F"/>
    <w:rsid w:val="00F13030"/>
    <w:rsid w:val="00F13C42"/>
    <w:rsid w:val="00F14AFC"/>
    <w:rsid w:val="00F164A7"/>
    <w:rsid w:val="00F166C3"/>
    <w:rsid w:val="00F1698A"/>
    <w:rsid w:val="00F171E6"/>
    <w:rsid w:val="00F1738F"/>
    <w:rsid w:val="00F175FB"/>
    <w:rsid w:val="00F2130E"/>
    <w:rsid w:val="00F2490C"/>
    <w:rsid w:val="00F24C63"/>
    <w:rsid w:val="00F256B2"/>
    <w:rsid w:val="00F2675E"/>
    <w:rsid w:val="00F26DD7"/>
    <w:rsid w:val="00F276EA"/>
    <w:rsid w:val="00F30E9B"/>
    <w:rsid w:val="00F31129"/>
    <w:rsid w:val="00F314F8"/>
    <w:rsid w:val="00F33AA7"/>
    <w:rsid w:val="00F342A7"/>
    <w:rsid w:val="00F34D33"/>
    <w:rsid w:val="00F35373"/>
    <w:rsid w:val="00F35A1B"/>
    <w:rsid w:val="00F36AD5"/>
    <w:rsid w:val="00F374AE"/>
    <w:rsid w:val="00F414E7"/>
    <w:rsid w:val="00F4497C"/>
    <w:rsid w:val="00F44D6A"/>
    <w:rsid w:val="00F45505"/>
    <w:rsid w:val="00F459D7"/>
    <w:rsid w:val="00F461BA"/>
    <w:rsid w:val="00F46EA0"/>
    <w:rsid w:val="00F47243"/>
    <w:rsid w:val="00F47993"/>
    <w:rsid w:val="00F5170C"/>
    <w:rsid w:val="00F51B0D"/>
    <w:rsid w:val="00F52144"/>
    <w:rsid w:val="00F5235D"/>
    <w:rsid w:val="00F526F6"/>
    <w:rsid w:val="00F53410"/>
    <w:rsid w:val="00F56B14"/>
    <w:rsid w:val="00F57C6F"/>
    <w:rsid w:val="00F60C1F"/>
    <w:rsid w:val="00F61E53"/>
    <w:rsid w:val="00F6241B"/>
    <w:rsid w:val="00F64C2B"/>
    <w:rsid w:val="00F65F71"/>
    <w:rsid w:val="00F675F8"/>
    <w:rsid w:val="00F67C67"/>
    <w:rsid w:val="00F70FE5"/>
    <w:rsid w:val="00F71D87"/>
    <w:rsid w:val="00F72302"/>
    <w:rsid w:val="00F7270A"/>
    <w:rsid w:val="00F7318D"/>
    <w:rsid w:val="00F741C5"/>
    <w:rsid w:val="00F759B0"/>
    <w:rsid w:val="00F76C04"/>
    <w:rsid w:val="00F7718E"/>
    <w:rsid w:val="00F77D51"/>
    <w:rsid w:val="00F800C3"/>
    <w:rsid w:val="00F80A08"/>
    <w:rsid w:val="00F822E4"/>
    <w:rsid w:val="00F82D79"/>
    <w:rsid w:val="00F8341A"/>
    <w:rsid w:val="00F840F5"/>
    <w:rsid w:val="00F850BB"/>
    <w:rsid w:val="00F8545B"/>
    <w:rsid w:val="00F86F3F"/>
    <w:rsid w:val="00F8700F"/>
    <w:rsid w:val="00F874FF"/>
    <w:rsid w:val="00F914D6"/>
    <w:rsid w:val="00F91590"/>
    <w:rsid w:val="00F916D6"/>
    <w:rsid w:val="00F92348"/>
    <w:rsid w:val="00F93544"/>
    <w:rsid w:val="00F93849"/>
    <w:rsid w:val="00F9409B"/>
    <w:rsid w:val="00F9455E"/>
    <w:rsid w:val="00F94FE4"/>
    <w:rsid w:val="00F959D9"/>
    <w:rsid w:val="00F960D4"/>
    <w:rsid w:val="00F97D7E"/>
    <w:rsid w:val="00FA1628"/>
    <w:rsid w:val="00FA44FD"/>
    <w:rsid w:val="00FA6AC0"/>
    <w:rsid w:val="00FA7D53"/>
    <w:rsid w:val="00FB1AB9"/>
    <w:rsid w:val="00FB1AE2"/>
    <w:rsid w:val="00FB2CE1"/>
    <w:rsid w:val="00FB3D8E"/>
    <w:rsid w:val="00FB468F"/>
    <w:rsid w:val="00FB4E9E"/>
    <w:rsid w:val="00FB6C52"/>
    <w:rsid w:val="00FC1621"/>
    <w:rsid w:val="00FC23BC"/>
    <w:rsid w:val="00FC40D3"/>
    <w:rsid w:val="00FC7352"/>
    <w:rsid w:val="00FD0066"/>
    <w:rsid w:val="00FD1524"/>
    <w:rsid w:val="00FD26E4"/>
    <w:rsid w:val="00FD301A"/>
    <w:rsid w:val="00FD39F3"/>
    <w:rsid w:val="00FD41C5"/>
    <w:rsid w:val="00FD41DA"/>
    <w:rsid w:val="00FD5700"/>
    <w:rsid w:val="00FD667F"/>
    <w:rsid w:val="00FE35C1"/>
    <w:rsid w:val="00FE45F5"/>
    <w:rsid w:val="00FE6B45"/>
    <w:rsid w:val="00FE6F6F"/>
    <w:rsid w:val="00FF14A1"/>
    <w:rsid w:val="00FF1FD5"/>
    <w:rsid w:val="00FF2011"/>
    <w:rsid w:val="00FF73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71"/>
    <o:shapelayout v:ext="edit">
      <o:idmap v:ext="edit" data="2"/>
    </o:shapelayout>
  </w:shapeDefaults>
  <w:decimalSymbol w:val=","/>
  <w:listSeparator w:val=";"/>
  <w14:docId w14:val="69DF4A2A"/>
  <w15:docId w15:val="{AAF193E5-6B3F-4A77-854C-E2DD35F470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5721"/>
  </w:style>
  <w:style w:type="paragraph" w:styleId="Heading1">
    <w:name w:val="heading 1"/>
    <w:basedOn w:val="Normal"/>
    <w:next w:val="Normal"/>
    <w:link w:val="Heading1Char"/>
    <w:uiPriority w:val="9"/>
    <w:qFormat/>
    <w:rsid w:val="000A07ED"/>
    <w:pPr>
      <w:jc w:val="center"/>
      <w:outlineLvl w:val="0"/>
    </w:pPr>
    <w:rPr>
      <w:rFonts w:ascii="Times New Roman" w:eastAsiaTheme="majorEastAsia" w:hAnsi="Times New Roman" w:cs="Times New Roman"/>
      <w:b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067DB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9776B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776B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776B3"/>
    <w:rPr>
      <w:vertAlign w:val="superscript"/>
    </w:rPr>
  </w:style>
  <w:style w:type="paragraph" w:customStyle="1" w:styleId="Default">
    <w:name w:val="Default"/>
    <w:rsid w:val="0079793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9977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7276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0A07ED"/>
    <w:rPr>
      <w:rFonts w:ascii="Times New Roman" w:eastAsiaTheme="majorEastAsia" w:hAnsi="Times New Roman" w:cs="Times New Roman"/>
      <w:b/>
      <w:bCs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A07ED"/>
    <w:pPr>
      <w:tabs>
        <w:tab w:val="center" w:pos="4513"/>
        <w:tab w:val="right" w:pos="9026"/>
      </w:tabs>
      <w:spacing w:after="0" w:line="240" w:lineRule="auto"/>
    </w:pPr>
    <w:rPr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0A07ED"/>
    <w:rPr>
      <w:lang w:val="en-US"/>
    </w:rPr>
  </w:style>
  <w:style w:type="paragraph" w:styleId="Footer">
    <w:name w:val="footer"/>
    <w:basedOn w:val="Normal"/>
    <w:link w:val="FooterChar"/>
    <w:uiPriority w:val="99"/>
    <w:unhideWhenUsed/>
    <w:qFormat/>
    <w:rsid w:val="000A07ED"/>
    <w:pPr>
      <w:tabs>
        <w:tab w:val="center" w:pos="4513"/>
        <w:tab w:val="right" w:pos="9026"/>
      </w:tabs>
      <w:spacing w:after="0" w:line="240" w:lineRule="auto"/>
    </w:pPr>
    <w:rPr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0A07ED"/>
    <w:rPr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94B83"/>
    <w:pPr>
      <w:keepNext/>
      <w:keepLines/>
      <w:spacing w:before="240" w:after="0"/>
      <w:jc w:val="left"/>
      <w:outlineLvl w:val="9"/>
    </w:pPr>
    <w:rPr>
      <w:rFonts w:asciiTheme="majorHAnsi" w:hAnsiTheme="majorHAnsi" w:cstheme="majorBidi"/>
      <w:b w:val="0"/>
      <w:bCs w:val="0"/>
      <w:color w:val="2F5496" w:themeColor="accent1" w:themeShade="BF"/>
      <w:sz w:val="32"/>
      <w:szCs w:val="32"/>
      <w:lang w:val="id-ID" w:eastAsia="id-ID"/>
    </w:rPr>
  </w:style>
  <w:style w:type="paragraph" w:styleId="TOC1">
    <w:name w:val="toc 1"/>
    <w:basedOn w:val="Normal"/>
    <w:next w:val="Normal"/>
    <w:autoRedefine/>
    <w:uiPriority w:val="39"/>
    <w:unhideWhenUsed/>
    <w:rsid w:val="00CE3FA2"/>
    <w:pPr>
      <w:tabs>
        <w:tab w:val="left" w:pos="993"/>
        <w:tab w:val="right" w:leader="dot" w:pos="7927"/>
      </w:tabs>
      <w:spacing w:after="100" w:line="360" w:lineRule="auto"/>
      <w:ind w:left="1418" w:hanging="1418"/>
    </w:pPr>
  </w:style>
  <w:style w:type="paragraph" w:styleId="TOC2">
    <w:name w:val="toc 2"/>
    <w:basedOn w:val="Normal"/>
    <w:next w:val="Normal"/>
    <w:autoRedefine/>
    <w:uiPriority w:val="39"/>
    <w:unhideWhenUsed/>
    <w:rsid w:val="00CE3FA2"/>
    <w:pPr>
      <w:tabs>
        <w:tab w:val="left" w:pos="1134"/>
        <w:tab w:val="left" w:pos="1276"/>
        <w:tab w:val="right" w:leader="dot" w:pos="7927"/>
      </w:tabs>
      <w:spacing w:after="100" w:line="360" w:lineRule="auto"/>
      <w:ind w:left="220" w:firstLine="631"/>
    </w:pPr>
  </w:style>
  <w:style w:type="character" w:styleId="Hyperlink">
    <w:name w:val="Hyperlink"/>
    <w:basedOn w:val="DefaultParagraphFont"/>
    <w:uiPriority w:val="99"/>
    <w:unhideWhenUsed/>
    <w:rsid w:val="00D94B83"/>
    <w:rPr>
      <w:color w:val="0563C1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D94B83"/>
    <w:pPr>
      <w:spacing w:after="100"/>
      <w:ind w:left="440"/>
    </w:pPr>
    <w:rPr>
      <w:rFonts w:eastAsiaTheme="minorEastAsia" w:cs="Times New Roman"/>
      <w:lang w:eastAsia="id-ID"/>
    </w:rPr>
  </w:style>
  <w:style w:type="character" w:styleId="PlaceholderText">
    <w:name w:val="Placeholder Text"/>
    <w:basedOn w:val="DefaultParagraphFont"/>
    <w:uiPriority w:val="99"/>
    <w:semiHidden/>
    <w:rsid w:val="005072C0"/>
    <w:rPr>
      <w:color w:val="808080"/>
    </w:rPr>
  </w:style>
  <w:style w:type="paragraph" w:styleId="TableofFigures">
    <w:name w:val="table of figures"/>
    <w:basedOn w:val="Normal"/>
    <w:next w:val="Normal"/>
    <w:uiPriority w:val="99"/>
    <w:unhideWhenUsed/>
    <w:rsid w:val="005322FD"/>
    <w:pPr>
      <w:spacing w:after="0"/>
    </w:pPr>
  </w:style>
  <w:style w:type="character" w:styleId="UnresolvedMention">
    <w:name w:val="Unresolved Mention"/>
    <w:basedOn w:val="DefaultParagraphFont"/>
    <w:uiPriority w:val="99"/>
    <w:semiHidden/>
    <w:unhideWhenUsed/>
    <w:rsid w:val="00B82E6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1523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4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8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2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4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90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53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8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34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23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623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032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4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84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07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34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97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87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88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0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85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4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4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345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410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7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40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64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08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7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40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48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49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60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83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48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8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14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65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21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2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69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9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43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49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32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36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27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59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7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91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7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1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6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2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91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0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5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04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258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35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06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85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93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36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81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74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8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0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55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26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73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87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71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49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790FE4-BB89-41A8-8479-0C9FDCA19C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0</Pages>
  <Words>8128</Words>
  <Characters>46331</Characters>
  <Application>Microsoft Office Word</Application>
  <DocSecurity>0</DocSecurity>
  <Lines>386</Lines>
  <Paragraphs>108</Paragraphs>
  <ScaleCrop>false</ScaleCrop>
  <Company/>
  <LinksUpToDate>false</LinksUpToDate>
  <CharactersWithSpaces>54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ulana Muawiyah</dc:creator>
  <cp:keywords/>
  <dc:description/>
  <cp:lastModifiedBy>Uchiha Asep</cp:lastModifiedBy>
  <cp:revision>2</cp:revision>
  <cp:lastPrinted>2023-08-15T10:59:00Z</cp:lastPrinted>
  <dcterms:created xsi:type="dcterms:W3CDTF">2023-08-15T11:06:00Z</dcterms:created>
  <dcterms:modified xsi:type="dcterms:W3CDTF">2023-08-15T1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6693053-ffa5-3b7f-826f-e5c7221c1fe7</vt:lpwstr>
  </property>
  <property fmtid="{D5CDD505-2E9C-101B-9397-08002B2CF9AE}" pid="24" name="Mendeley Citation Style_1">
    <vt:lpwstr>http://www.zotero.org/styles/modern-language-association</vt:lpwstr>
  </property>
</Properties>
</file>